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441D54F2" w14:textId="02AE96EF" w:rsidR="00D06C03" w:rsidRPr="00A4103C" w:rsidRDefault="00486257" w:rsidP="00CF6E3C">
      <w:pPr>
        <w:spacing w:line="480" w:lineRule="auto"/>
        <w:ind w:firstLine="720"/>
        <w:jc w:val="center"/>
        <w:rPr>
          <w:b/>
          <w:color w:val="auto"/>
          <w:sz w:val="48"/>
          <w:szCs w:val="48"/>
        </w:rPr>
      </w:pPr>
      <w:r>
        <w:rPr>
          <w:b/>
          <w:color w:val="auto"/>
          <w:sz w:val="48"/>
          <w:szCs w:val="48"/>
        </w:rPr>
        <w:t>Resource Reservoir and the Decision to Diapause</w:t>
      </w:r>
      <w:r w:rsidR="00295E26" w:rsidRPr="00A4103C">
        <w:rPr>
          <w:b/>
          <w:color w:val="auto"/>
          <w:sz w:val="48"/>
          <w:szCs w:val="48"/>
        </w:rPr>
        <w:t>: The relationship between stored resources and diapause timing.</w:t>
      </w:r>
      <w:bookmarkStart w:id="0" w:name="_GoBack"/>
      <w:bookmarkEnd w:id="0"/>
    </w:p>
    <w:p w14:paraId="0B2B8701" w14:textId="77777777" w:rsidR="00295E26" w:rsidRPr="00A4103C" w:rsidRDefault="00295E26" w:rsidP="00295E26">
      <w:pPr>
        <w:spacing w:line="480" w:lineRule="auto"/>
        <w:ind w:firstLine="720"/>
        <w:jc w:val="center"/>
        <w:rPr>
          <w:color w:val="auto"/>
        </w:rPr>
      </w:pPr>
    </w:p>
    <w:p w14:paraId="1FE6E3A4" w14:textId="77777777" w:rsidR="00295E26" w:rsidRPr="00A4103C" w:rsidRDefault="00295E26" w:rsidP="00295E26">
      <w:pPr>
        <w:spacing w:line="480" w:lineRule="auto"/>
        <w:ind w:firstLine="720"/>
        <w:jc w:val="center"/>
        <w:rPr>
          <w:color w:val="auto"/>
        </w:rPr>
      </w:pPr>
    </w:p>
    <w:p w14:paraId="77B7DFD8" w14:textId="77777777" w:rsidR="00295E26" w:rsidRDefault="00295E26" w:rsidP="00295E26">
      <w:pPr>
        <w:spacing w:line="480" w:lineRule="auto"/>
        <w:ind w:firstLine="720"/>
        <w:jc w:val="center"/>
        <w:rPr>
          <w:color w:val="auto"/>
        </w:rPr>
      </w:pPr>
    </w:p>
    <w:p w14:paraId="716FDA80" w14:textId="77777777" w:rsidR="007B1406" w:rsidRDefault="007B1406" w:rsidP="00295E26">
      <w:pPr>
        <w:spacing w:line="480" w:lineRule="auto"/>
        <w:ind w:firstLine="720"/>
        <w:jc w:val="center"/>
        <w:rPr>
          <w:color w:val="auto"/>
        </w:rPr>
      </w:pPr>
    </w:p>
    <w:p w14:paraId="5AF0292E" w14:textId="77777777" w:rsidR="007B1406" w:rsidRDefault="007B1406" w:rsidP="00295E26">
      <w:pPr>
        <w:spacing w:line="480" w:lineRule="auto"/>
        <w:ind w:firstLine="720"/>
        <w:jc w:val="center"/>
        <w:rPr>
          <w:color w:val="auto"/>
        </w:rPr>
      </w:pPr>
    </w:p>
    <w:p w14:paraId="4A68B981" w14:textId="77777777" w:rsidR="007B1406" w:rsidRDefault="007B1406" w:rsidP="00295E26">
      <w:pPr>
        <w:spacing w:line="480" w:lineRule="auto"/>
        <w:ind w:firstLine="720"/>
        <w:jc w:val="center"/>
        <w:rPr>
          <w:color w:val="auto"/>
        </w:rPr>
      </w:pPr>
    </w:p>
    <w:p w14:paraId="2EA16401" w14:textId="77777777" w:rsidR="007B1406" w:rsidRDefault="007B1406" w:rsidP="00295E26">
      <w:pPr>
        <w:spacing w:line="480" w:lineRule="auto"/>
        <w:ind w:firstLine="720"/>
        <w:jc w:val="center"/>
        <w:rPr>
          <w:color w:val="auto"/>
        </w:rPr>
      </w:pPr>
    </w:p>
    <w:p w14:paraId="0086418D" w14:textId="77777777" w:rsidR="007B1406" w:rsidRDefault="007B1406" w:rsidP="00295E26">
      <w:pPr>
        <w:spacing w:line="480" w:lineRule="auto"/>
        <w:ind w:firstLine="720"/>
        <w:jc w:val="center"/>
        <w:rPr>
          <w:color w:val="auto"/>
        </w:rPr>
      </w:pPr>
    </w:p>
    <w:p w14:paraId="7FC60EED" w14:textId="77777777" w:rsidR="007B1406" w:rsidRPr="00A4103C" w:rsidRDefault="007B1406" w:rsidP="00295E26">
      <w:pPr>
        <w:spacing w:line="480" w:lineRule="auto"/>
        <w:ind w:firstLine="720"/>
        <w:jc w:val="center"/>
        <w:rPr>
          <w:color w:val="auto"/>
        </w:rPr>
      </w:pPr>
    </w:p>
    <w:p w14:paraId="6413566E" w14:textId="77777777" w:rsidR="00295E26" w:rsidRPr="00A4103C" w:rsidRDefault="00295E26" w:rsidP="00295E26">
      <w:pPr>
        <w:spacing w:line="480" w:lineRule="auto"/>
        <w:ind w:firstLine="720"/>
        <w:jc w:val="center"/>
        <w:rPr>
          <w:color w:val="auto"/>
        </w:rPr>
      </w:pPr>
    </w:p>
    <w:p w14:paraId="54E7A8A1" w14:textId="77777777" w:rsidR="00295E26" w:rsidRPr="00A4103C" w:rsidRDefault="00295E26" w:rsidP="00295E26">
      <w:pPr>
        <w:spacing w:line="480" w:lineRule="auto"/>
        <w:ind w:firstLine="720"/>
        <w:jc w:val="center"/>
        <w:rPr>
          <w:color w:val="auto"/>
        </w:rPr>
      </w:pPr>
    </w:p>
    <w:p w14:paraId="563D0D31" w14:textId="77777777" w:rsidR="00295E26" w:rsidRPr="00A4103C" w:rsidRDefault="00295E26" w:rsidP="00295E26">
      <w:pPr>
        <w:spacing w:line="480" w:lineRule="auto"/>
        <w:ind w:firstLine="720"/>
        <w:jc w:val="center"/>
        <w:outlineLvl w:val="0"/>
        <w:rPr>
          <w:b/>
          <w:color w:val="auto"/>
          <w:sz w:val="32"/>
          <w:szCs w:val="32"/>
        </w:rPr>
      </w:pPr>
      <w:r w:rsidRPr="00A4103C">
        <w:rPr>
          <w:b/>
          <w:color w:val="auto"/>
          <w:sz w:val="32"/>
          <w:szCs w:val="32"/>
        </w:rPr>
        <w:t>James T. Brown</w:t>
      </w:r>
    </w:p>
    <w:p w14:paraId="7F2FEF6F" w14:textId="77777777" w:rsidR="00295E26" w:rsidRPr="00A4103C" w:rsidRDefault="00295E26" w:rsidP="00295E26">
      <w:pPr>
        <w:spacing w:line="480" w:lineRule="auto"/>
        <w:ind w:firstLine="720"/>
        <w:jc w:val="center"/>
        <w:outlineLvl w:val="0"/>
        <w:rPr>
          <w:b/>
          <w:color w:val="auto"/>
          <w:sz w:val="32"/>
          <w:szCs w:val="32"/>
        </w:rPr>
      </w:pPr>
      <w:r w:rsidRPr="00A4103C">
        <w:rPr>
          <w:b/>
          <w:color w:val="auto"/>
          <w:sz w:val="32"/>
          <w:szCs w:val="32"/>
        </w:rPr>
        <w:t>MS Thesis Proposal</w:t>
      </w:r>
    </w:p>
    <w:p w14:paraId="6D015EF8" w14:textId="77777777" w:rsidR="00295E26" w:rsidRPr="00A4103C" w:rsidRDefault="00295E26" w:rsidP="00295E26">
      <w:pPr>
        <w:spacing w:line="480" w:lineRule="auto"/>
        <w:ind w:firstLine="720"/>
        <w:jc w:val="center"/>
        <w:outlineLvl w:val="0"/>
        <w:rPr>
          <w:b/>
          <w:color w:val="auto"/>
          <w:sz w:val="32"/>
          <w:szCs w:val="32"/>
        </w:rPr>
      </w:pPr>
      <w:r w:rsidRPr="00A4103C">
        <w:rPr>
          <w:b/>
          <w:color w:val="auto"/>
          <w:sz w:val="32"/>
          <w:szCs w:val="32"/>
        </w:rPr>
        <w:t>Advisor: Dr. Dan Hahn</w:t>
      </w:r>
    </w:p>
    <w:p w14:paraId="7DCD0F16" w14:textId="77777777" w:rsidR="00220F24" w:rsidRDefault="00295E26" w:rsidP="00220F24">
      <w:pPr>
        <w:spacing w:line="480" w:lineRule="auto"/>
        <w:ind w:firstLine="720"/>
        <w:jc w:val="center"/>
        <w:outlineLvl w:val="0"/>
        <w:rPr>
          <w:color w:val="auto"/>
        </w:rPr>
      </w:pPr>
      <w:r w:rsidRPr="00A4103C">
        <w:rPr>
          <w:b/>
          <w:color w:val="auto"/>
          <w:sz w:val="32"/>
          <w:szCs w:val="32"/>
        </w:rPr>
        <w:t>Committee Member: Dr. John Beck</w:t>
      </w:r>
    </w:p>
    <w:p w14:paraId="588F7229" w14:textId="3EC8B082" w:rsidR="00EF71F3" w:rsidRPr="00220F24" w:rsidRDefault="00EF71F3" w:rsidP="00220F24">
      <w:pPr>
        <w:spacing w:line="480" w:lineRule="auto"/>
        <w:outlineLvl w:val="0"/>
        <w:rPr>
          <w:color w:val="auto"/>
        </w:rPr>
      </w:pPr>
      <w:r w:rsidRPr="00A4103C">
        <w:rPr>
          <w:rFonts w:asciiTheme="minorHAnsi" w:hAnsiTheme="minorHAnsi"/>
          <w:b/>
          <w:color w:val="auto"/>
        </w:rPr>
        <w:lastRenderedPageBreak/>
        <w:t xml:space="preserve">Changing Climate: </w:t>
      </w:r>
      <w:r w:rsidRPr="00A4103C">
        <w:rPr>
          <w:rFonts w:asciiTheme="minorHAnsi" w:hAnsiTheme="minorHAnsi"/>
          <w:color w:val="auto"/>
        </w:rPr>
        <w:t>Earth’s climate is warming. According to the National Oceanic and Atmospheric Administration, 2016 was the warmest year on the record with global surface temperatures and North American land surface temperatures averaging 0.94</w:t>
      </w:r>
      <w:r w:rsidR="009F4CB8">
        <w:rPr>
          <w:rFonts w:asciiTheme="minorHAnsi" w:hAnsiTheme="minorHAnsi"/>
          <w:color w:val="auto"/>
        </w:rPr>
        <w:t xml:space="preserve"> °</w:t>
      </w:r>
      <w:r w:rsidRPr="00A4103C">
        <w:rPr>
          <w:rFonts w:asciiTheme="minorHAnsi" w:hAnsiTheme="minorHAnsi"/>
          <w:color w:val="auto"/>
        </w:rPr>
        <w:t>C and 1.86</w:t>
      </w:r>
      <w:r w:rsidR="009F4CB8">
        <w:rPr>
          <w:rFonts w:asciiTheme="minorHAnsi" w:hAnsiTheme="minorHAnsi"/>
          <w:color w:val="auto"/>
        </w:rPr>
        <w:t xml:space="preserve"> °</w:t>
      </w:r>
      <w:r w:rsidRPr="00A4103C">
        <w:rPr>
          <w:rFonts w:asciiTheme="minorHAnsi" w:hAnsiTheme="minorHAnsi"/>
          <w:color w:val="auto"/>
        </w:rPr>
        <w:t>C above the 20</w:t>
      </w:r>
      <w:r w:rsidRPr="00A4103C">
        <w:rPr>
          <w:rFonts w:asciiTheme="minorHAnsi" w:hAnsiTheme="minorHAnsi"/>
          <w:color w:val="auto"/>
          <w:vertAlign w:val="superscript"/>
        </w:rPr>
        <w:t>th</w:t>
      </w:r>
      <w:r w:rsidRPr="00A4103C">
        <w:rPr>
          <w:rFonts w:asciiTheme="minorHAnsi" w:hAnsiTheme="minorHAnsi"/>
          <w:color w:val="auto"/>
        </w:rPr>
        <w:t xml:space="preserve"> century averages</w:t>
      </w:r>
      <w:r w:rsidR="00767C81">
        <w:rPr>
          <w:rFonts w:asciiTheme="minorHAnsi" w:hAnsiTheme="minorHAnsi"/>
          <w:color w:val="auto"/>
        </w:rPr>
        <w:t>,</w:t>
      </w:r>
      <w:r w:rsidRPr="00A4103C">
        <w:rPr>
          <w:rFonts w:asciiTheme="minorHAnsi" w:hAnsiTheme="minorHAnsi"/>
          <w:color w:val="auto"/>
        </w:rPr>
        <w:t xml:space="preserve"> respectively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Pr="00A4103C">
        <w:rPr>
          <w:rFonts w:asciiTheme="minorHAnsi" w:hAnsiTheme="minorHAnsi"/>
          <w:color w:val="auto"/>
        </w:rPr>
        <w:fldChar w:fldCharType="end"/>
      </w:r>
      <w:r w:rsidRPr="00A4103C">
        <w:rPr>
          <w:rFonts w:asciiTheme="minorHAnsi" w:hAnsiTheme="minorHAnsi"/>
          <w:color w:val="auto"/>
        </w:rPr>
        <w:t>. Conservative projections of future temperatures estimate at least a 1.5</w:t>
      </w:r>
      <w:r w:rsidR="009F4CB8">
        <w:rPr>
          <w:rFonts w:asciiTheme="minorHAnsi" w:hAnsiTheme="minorHAnsi"/>
          <w:color w:val="auto"/>
        </w:rPr>
        <w:t xml:space="preserve"> °</w:t>
      </w:r>
      <w:r w:rsidRPr="00A4103C">
        <w:rPr>
          <w:rFonts w:asciiTheme="minorHAnsi" w:hAnsiTheme="minorHAnsi"/>
          <w:color w:val="auto"/>
        </w:rPr>
        <w:t>C increase in global surface temperature by the end of the 21</w:t>
      </w:r>
      <w:r w:rsidRPr="00A4103C">
        <w:rPr>
          <w:rFonts w:asciiTheme="minorHAnsi" w:hAnsiTheme="minorHAnsi"/>
          <w:color w:val="auto"/>
          <w:vertAlign w:val="superscript"/>
        </w:rPr>
        <w:t>st</w:t>
      </w:r>
      <w:r w:rsidRPr="00A4103C">
        <w:rPr>
          <w:rFonts w:asciiTheme="minorHAnsi" w:hAnsiTheme="minorHAnsi"/>
          <w:color w:val="auto"/>
        </w:rPr>
        <w:t xml:space="preserve"> century</w:t>
      </w:r>
      <w:r w:rsidR="007F39FB">
        <w:rPr>
          <w:rFonts w:asciiTheme="minorHAnsi" w:hAnsiTheme="minorHAnsi"/>
          <w:color w:val="auto"/>
        </w:rPr>
        <w:t xml:space="preserve"> with temperatures continuing to</w:t>
      </w:r>
      <w:r w:rsidRPr="00A4103C">
        <w:rPr>
          <w:rFonts w:asciiTheme="minorHAnsi" w:hAnsiTheme="minorHAnsi"/>
          <w:color w:val="auto"/>
        </w:rPr>
        <w:t xml:space="preserve"> increase thereafter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van H", "non-dropping-particle" : "", "parse-names" : false, "suffix" : "" }, { "dropping-particle" : "", "family" : "Casteel", "given" : "Clare L", "non-dropping-particle" : "", "parse-names" : false, "suffix" : "" }, { "dropping-particle" : "", "family" : "Nabity", "given" : "Paul D", "non-dropping-particle" : "", "parse-names" : false, "suffix" : "" }, { "dropping-particle" : "", "family" : "O'Neill", "given" : "Bridget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IPCC", "given" : "", "non-dropping-particle" : "", "parse-names" : false, "suffix" : "" } ], "container-title" : "CEUR Workshop Proceedings",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number-of-pages" : "33-36", "publisher" : "Cambridge University Press", "publisher-place" : "Cambridge", "title" : "Summary for Policymakers. In: Climate Change 2013: The Physical Science Basis. Contribution of Working Group I to the Fifth Assessment Report of the Intergovernmental Panel on Climate Change", "type" : "report", "volume" : "1542" }, "uris" : [ "http://www.mendeley.com/documents/?uuid=09715d79-f2a7-4087-9e52-dee463d53332" ] } ], "mendeley" : { "formattedCitation" : "(DeLucia et al. 2008, IPCC 2013)", "manualFormatting" : "(DeLucia et al. 2008, Stocker et al. 2015)", "plainTextFormattedCitation" : "(DeLucia et al. 2008, IPCC 2013)", "previouslyFormattedCitation" : "(DeLucia et al. 2008, IPCC 2013)"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DeLucia et al. 2008, Stocker et al. 2015)</w:t>
      </w:r>
      <w:r w:rsidRPr="00A4103C">
        <w:rPr>
          <w:rFonts w:asciiTheme="minorHAnsi" w:hAnsiTheme="minorHAnsi"/>
          <w:color w:val="auto"/>
        </w:rPr>
        <w:fldChar w:fldCharType="end"/>
      </w:r>
      <w:r w:rsidRPr="00A4103C">
        <w:rPr>
          <w:rFonts w:asciiTheme="minorHAnsi" w:hAnsiTheme="minorHAnsi"/>
          <w:color w:val="auto"/>
        </w:rPr>
        <w:t xml:space="preserve">. Seasonal temperature averages in the United States during 2016 echoed this upward trend for all four seasons surpassing all previously recorded temperature averages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Pr="00A4103C">
        <w:rPr>
          <w:rFonts w:asciiTheme="minorHAnsi" w:hAnsiTheme="minorHAnsi"/>
          <w:color w:val="auto"/>
        </w:rPr>
        <w:fldChar w:fldCharType="end"/>
      </w:r>
      <w:r w:rsidRPr="00A4103C">
        <w:rPr>
          <w:rFonts w:asciiTheme="minorHAnsi" w:hAnsiTheme="minorHAnsi"/>
          <w:color w:val="auto"/>
        </w:rPr>
        <w:t xml:space="preserve">. Warmer temperatures will effectively increase the duration of the warm growing season as fall, winter, and spring temperatures increase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radshaw and Holzapfel 2006, Hahn and Denlinger 2011, Scriber 2014)</w:t>
      </w:r>
      <w:r w:rsidRPr="00A4103C">
        <w:rPr>
          <w:rFonts w:asciiTheme="minorHAnsi" w:hAnsiTheme="minorHAnsi"/>
          <w:color w:val="auto"/>
        </w:rPr>
        <w:fldChar w:fldCharType="end"/>
      </w:r>
      <w:r w:rsidRPr="00A4103C">
        <w:rPr>
          <w:rFonts w:asciiTheme="minorHAnsi" w:hAnsiTheme="minorHAnsi"/>
          <w:color w:val="auto"/>
        </w:rPr>
        <w:t>. Generally, ectotherm metabolic rate</w:t>
      </w:r>
      <w:r w:rsidR="00493EB5">
        <w:rPr>
          <w:rFonts w:asciiTheme="minorHAnsi" w:hAnsiTheme="minorHAnsi"/>
          <w:color w:val="auto"/>
        </w:rPr>
        <w:t>s</w:t>
      </w:r>
      <w:r w:rsidRPr="00A4103C">
        <w:rPr>
          <w:rFonts w:asciiTheme="minorHAnsi" w:hAnsiTheme="minorHAnsi"/>
          <w:color w:val="auto"/>
        </w:rPr>
        <w:t xml:space="preserve"> correspond to the environmental temperature</w:t>
      </w:r>
      <w:r w:rsidR="00493EB5">
        <w:rPr>
          <w:rFonts w:asciiTheme="minorHAnsi" w:hAnsiTheme="minorHAnsi"/>
          <w:color w:val="auto"/>
        </w:rPr>
        <w:t>s</w:t>
      </w:r>
      <w:r w:rsidRPr="00A4103C">
        <w:rPr>
          <w:rFonts w:asciiTheme="minorHAnsi" w:hAnsiTheme="minorHAnsi"/>
          <w:color w:val="auto"/>
        </w:rPr>
        <w:t xml:space="preserve"> </w:t>
      </w:r>
      <w:r w:rsidR="00493EB5">
        <w:rPr>
          <w:rFonts w:asciiTheme="minorHAnsi" w:hAnsiTheme="minorHAnsi"/>
          <w:color w:val="auto"/>
        </w:rPr>
        <w:t>they</w:t>
      </w:r>
      <w:r w:rsidRPr="00A4103C">
        <w:rPr>
          <w:rFonts w:asciiTheme="minorHAnsi" w:hAnsiTheme="minorHAnsi"/>
          <w:color w:val="auto"/>
        </w:rPr>
        <w:t xml:space="preserve"> experience. Higher temperatures increase metabolic rate</w:t>
      </w:r>
      <w:r w:rsidR="00493EB5">
        <w:rPr>
          <w:rFonts w:asciiTheme="minorHAnsi" w:hAnsiTheme="minorHAnsi"/>
          <w:color w:val="auto"/>
        </w:rPr>
        <w:t>s</w:t>
      </w:r>
      <w:r w:rsidRPr="00A4103C">
        <w:rPr>
          <w:rFonts w:asciiTheme="minorHAnsi" w:hAnsiTheme="minorHAnsi"/>
          <w:color w:val="auto"/>
        </w:rPr>
        <w:t xml:space="preserve"> and lower temperatures reduce metabolic rate</w:t>
      </w:r>
      <w:r w:rsidR="00493EB5">
        <w:rPr>
          <w:rFonts w:asciiTheme="minorHAnsi" w:hAnsiTheme="minorHAnsi"/>
          <w:color w:val="auto"/>
        </w:rPr>
        <w:t>s</w:t>
      </w:r>
      <w:r w:rsidRPr="00A4103C">
        <w:rPr>
          <w:rFonts w:asciiTheme="minorHAnsi" w:hAnsiTheme="minorHAnsi"/>
          <w:color w:val="auto"/>
        </w:rPr>
        <w:t>. Increased growing season temperatures for ectothermic insects could increase their metabolic rate</w:t>
      </w:r>
      <w:r w:rsidR="00493EB5">
        <w:rPr>
          <w:rFonts w:asciiTheme="minorHAnsi" w:hAnsiTheme="minorHAnsi"/>
          <w:color w:val="auto"/>
        </w:rPr>
        <w:t>s</w:t>
      </w:r>
      <w:r w:rsidRPr="00A4103C">
        <w:rPr>
          <w:rFonts w:asciiTheme="minorHAnsi" w:hAnsiTheme="minorHAnsi"/>
          <w:color w:val="auto"/>
        </w:rPr>
        <w:t xml:space="preserve">, speed up their growth, and possibly shorten development time to reproductive maturity. Mature adults that occur earlier in the growing season could increase the number of generations each year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ale et al. 2002, Bradshaw and Holzapfel 2006, Hahn and Denlinger 2011, Scriber 2014)</w:t>
      </w:r>
      <w:r w:rsidRPr="00A4103C">
        <w:rPr>
          <w:rFonts w:asciiTheme="minorHAnsi" w:hAnsiTheme="minorHAnsi"/>
          <w:color w:val="auto"/>
        </w:rPr>
        <w:fldChar w:fldCharType="end"/>
      </w:r>
      <w:r w:rsidRPr="00A4103C">
        <w:rPr>
          <w:rFonts w:asciiTheme="minorHAnsi" w:hAnsiTheme="minorHAnsi"/>
          <w:color w:val="auto"/>
        </w:rPr>
        <w:t>. For insect pests, warmer temperatures introduce the possibility of larger pest populations causing more damage to economically important crops. Managing these indirect effects of climate change will require an integrated approach</w:t>
      </w:r>
      <w:r w:rsidR="00493EB5">
        <w:rPr>
          <w:rFonts w:asciiTheme="minorHAnsi" w:hAnsiTheme="minorHAnsi"/>
          <w:color w:val="auto"/>
        </w:rPr>
        <w:t>,</w:t>
      </w:r>
      <w:r w:rsidRPr="00A4103C">
        <w:rPr>
          <w:rFonts w:asciiTheme="minorHAnsi" w:hAnsiTheme="minorHAnsi"/>
          <w:color w:val="auto"/>
        </w:rPr>
        <w:t xml:space="preserve"> and likely increased use of </w:t>
      </w:r>
      <w:r w:rsidR="00493EB5">
        <w:rPr>
          <w:rFonts w:asciiTheme="minorHAnsi" w:hAnsiTheme="minorHAnsi"/>
          <w:color w:val="auto"/>
        </w:rPr>
        <w:t xml:space="preserve">costly </w:t>
      </w:r>
      <w:r w:rsidRPr="00A4103C">
        <w:rPr>
          <w:rFonts w:asciiTheme="minorHAnsi" w:hAnsiTheme="minorHAnsi"/>
          <w:color w:val="auto"/>
        </w:rPr>
        <w:t>chemical insecticides.</w:t>
      </w:r>
    </w:p>
    <w:p w14:paraId="4408DDE1" w14:textId="3017129A" w:rsidR="00EF71F3" w:rsidRPr="00FA5D21" w:rsidRDefault="00EF71F3" w:rsidP="00FA5D21">
      <w:pPr>
        <w:spacing w:line="480" w:lineRule="auto"/>
        <w:ind w:firstLine="720"/>
        <w:rPr>
          <w:rFonts w:asciiTheme="minorHAnsi" w:hAnsiTheme="minorHAnsi"/>
          <w:color w:val="auto"/>
        </w:rPr>
      </w:pPr>
      <w:r w:rsidRPr="00A4103C">
        <w:rPr>
          <w:rFonts w:asciiTheme="minorHAnsi" w:hAnsiTheme="minorHAnsi"/>
          <w:color w:val="auto"/>
        </w:rPr>
        <w:lastRenderedPageBreak/>
        <w:t>Crop losses due to insect pest insect damage here in the United States from 1945 to 2000 ha</w:t>
      </w:r>
      <w:r w:rsidR="00493EB5">
        <w:rPr>
          <w:rFonts w:asciiTheme="minorHAnsi" w:hAnsiTheme="minorHAnsi"/>
          <w:color w:val="auto"/>
        </w:rPr>
        <w:t>ve</w:t>
      </w:r>
      <w:r w:rsidRPr="00A4103C">
        <w:rPr>
          <w:rFonts w:asciiTheme="minorHAnsi" w:hAnsiTheme="minorHAnsi"/>
          <w:color w:val="auto"/>
        </w:rPr>
        <w:t xml:space="preserve"> nearly doubled from 7% to 13%</w:t>
      </w:r>
      <w:r w:rsidR="00493EB5">
        <w:rPr>
          <w:rFonts w:asciiTheme="minorHAnsi" w:hAnsiTheme="minorHAnsi"/>
          <w:color w:val="auto"/>
        </w:rPr>
        <w:t>,</w:t>
      </w:r>
      <w:r w:rsidRPr="00A4103C">
        <w:rPr>
          <w:rFonts w:asciiTheme="minorHAnsi" w:hAnsiTheme="minorHAnsi"/>
          <w:color w:val="auto"/>
        </w:rPr>
        <w:t xml:space="preserve"> while insecticide use has increased 10-fold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14" ] ] }, "page" : "47-71", "title" : "Environmental and economic costs of the application of pesticides primarily in the United States", "type" : "article-journal", "volume" : "3" }, "uris" : [ "http://www.mendeley.com/documents/?uuid=0f2ce3b1-c451-4cc1-8071-59afc4d8942b" ] } ], "mendeley" : { "formattedCitation" : "(Pimentel and Burgess 2014)", "plainTextFormattedCitation" : "(Pimentel and Burgess 2014)", "previouslyFormattedCitation" : "(Pimentel and Burgess 2014)" }, "properties" : { "noteIndex" : 0 }, "schema" : "https://github.com/citation-style-language/schema/raw/master/csl-citation.json" }</w:instrText>
      </w:r>
      <w:r w:rsidRPr="00A4103C">
        <w:rPr>
          <w:rFonts w:asciiTheme="minorHAnsi" w:hAnsiTheme="minorHAnsi"/>
          <w:color w:val="auto"/>
        </w:rPr>
        <w:fldChar w:fldCharType="separate"/>
      </w:r>
      <w:r w:rsidR="003958C3" w:rsidRPr="00A4103C">
        <w:rPr>
          <w:rFonts w:asciiTheme="minorHAnsi" w:hAnsiTheme="minorHAnsi"/>
          <w:noProof/>
          <w:color w:val="auto"/>
        </w:rPr>
        <w:t>(Pimentel and Burgess 2014)</w:t>
      </w:r>
      <w:r w:rsidRPr="00A4103C">
        <w:rPr>
          <w:rFonts w:asciiTheme="minorHAnsi" w:hAnsiTheme="minorHAnsi"/>
          <w:color w:val="auto"/>
        </w:rPr>
        <w:fldChar w:fldCharType="end"/>
      </w:r>
      <w:r w:rsidRPr="00A4103C">
        <w:rPr>
          <w:rFonts w:asciiTheme="minorHAnsi" w:hAnsiTheme="minorHAnsi"/>
          <w:color w:val="auto"/>
        </w:rPr>
        <w:t xml:space="preserve">. Insecticide use can manage insect pest populations, but even </w:t>
      </w:r>
      <w:r w:rsidR="00FA5D21">
        <w:rPr>
          <w:rFonts w:asciiTheme="minorHAnsi" w:hAnsiTheme="minorHAnsi"/>
          <w:color w:val="auto"/>
        </w:rPr>
        <w:t>with</w:t>
      </w:r>
      <w:r w:rsidRPr="00A4103C">
        <w:rPr>
          <w:rFonts w:asciiTheme="minorHAnsi" w:hAnsiTheme="minorHAnsi"/>
          <w:color w:val="auto"/>
        </w:rPr>
        <w:t xml:space="preserve"> careful monitoring and systematic application regimens</w:t>
      </w:r>
      <w:r w:rsidR="00493EB5">
        <w:rPr>
          <w:rFonts w:asciiTheme="minorHAnsi" w:hAnsiTheme="minorHAnsi"/>
          <w:color w:val="auto"/>
        </w:rPr>
        <w:t>,</w:t>
      </w:r>
      <w:r w:rsidRPr="00A4103C">
        <w:rPr>
          <w:rFonts w:asciiTheme="minorHAnsi" w:hAnsiTheme="minorHAnsi"/>
          <w:color w:val="auto"/>
        </w:rPr>
        <w:t xml:space="preserve"> pest insects can significantly reduce crop yields. Under current climate conditions and pest pressure, yield reductions in chemically managed, pre-harvest crops due to arthropods is estimated to be between 13%-16% annually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17/S0021859605005708", "ISBN" : "0021-8596", "ISSN" : "0021-8596", "PMID" : "16714311", "abstract" : "Productivity of crops grown for human consumption is at risk due to the incidence of pests, especially weeds. pathogens and animal pests. Crop losses due to these harmful organisms can be substantial and may be prevented, or reduced, by crop protection measures. An overview is given on different types of crop losses as well as on various methods of pest control developed during the last century. Estimates on potential and actual losses despite the Current crop protection practices Lire given for wheat. rice. maize. potatoes, soybeans, And cotton for the period 2001-03 on a regional basis ( 19 regions) as well as for the global total. Among crops, the total global potential loss due to pests varied from about 50% in wheat to more than 80% ill cotton production. The responses Lire estimated as losses of 26-29% for soybean, wheat and cotton, and 31 37 and 40% for maize, rice and potatoes. respectively. Overall, weeds produced the highest potential loss (34%), with animal pests and pathogens being less important (losses of IS and 16%). The efficacy of crop protection was higher in cash crops than in food crops. Weed control call be managed mechanically or chemically, therefore worldwide efficacy was considerably higher than for the control of animal pests or diseases, which rely heavily on synthetic chemicals. Regional differences in efficacy are outlined. Despite a clear increase in pesticide use. crop losses have not significantly decreased during the last 40 years. However. pesticide use has enabled farmers to modify production systems and to increase crop productivity Without sustaining the higher losses likely to occur from an increased Susceptibility to the damaging, effect of pests. The concept of integrated pest/crop management includes a threshold concept for the application of pest control measures and reduction in the amount/frequency of pesticides applied to an economically and ecologically acceptable level. Often minor crop losses are economically acceptable; however. all increase ill crop productivity without adequate crop protection does not make sense, because an increase in attainable yields is often associated with an increased vulnerability to damage inflicted by pests.", "author" : [ { "dropping-particle" : "", "family" : "Oerke", "given" : "E.-C.", "non-dropping-particle" : "", "parse-names" : false, "suffix" : "" } ], "container-title" : "The Journal of Agricultural Science", "id" : "ITEM-1", "issue" : "01", "issued" : { "date-parts" : [ [ "2006" ] ] }, "page" : "31", "title" : "Crop losses to pests", "type" : "chapter", "volume" : "144" }, "uris" : [ "http://www.mendeley.com/documents/?uuid=7c750339-23b9-32e6-a037-ab3d5068b98b" ] } ], "mendeley" : { "formattedCitation" : "(Oerke 2006)", "plainTextFormattedCitation" : "(Oerke 2006)", "previouslyFormattedCitation" : "(Oerke 2006)" }, "properties" : { "noteIndex" : 0 }, "schema" : "https://github.com/citation-style-language/schema/raw/master/csl-citation.json" }</w:instrText>
      </w:r>
      <w:r w:rsidRPr="00A4103C">
        <w:rPr>
          <w:rFonts w:asciiTheme="minorHAnsi" w:hAnsiTheme="minorHAnsi"/>
          <w:color w:val="auto"/>
        </w:rPr>
        <w:fldChar w:fldCharType="separate"/>
      </w:r>
      <w:r w:rsidR="003958C3" w:rsidRPr="00A4103C">
        <w:rPr>
          <w:rFonts w:asciiTheme="minorHAnsi" w:hAnsiTheme="minorHAnsi"/>
          <w:noProof/>
          <w:color w:val="auto"/>
        </w:rPr>
        <w:t>(Oerke 2006)</w:t>
      </w:r>
      <w:r w:rsidRPr="00A4103C">
        <w:rPr>
          <w:rFonts w:asciiTheme="minorHAnsi" w:hAnsiTheme="minorHAnsi"/>
          <w:color w:val="auto"/>
        </w:rPr>
        <w:fldChar w:fldCharType="end"/>
      </w:r>
      <w:r w:rsidRPr="00A4103C">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Lower crop yields due to increased pest damage will endanger access to safe nutrient-rich foods for growing populations around the world. Here in the United States, </w:t>
      </w:r>
      <w:r w:rsidR="006F578E">
        <w:rPr>
          <w:rFonts w:asciiTheme="minorHAnsi" w:hAnsiTheme="minorHAnsi"/>
          <w:color w:val="auto"/>
        </w:rPr>
        <w:t>the</w:t>
      </w:r>
      <w:r w:rsidRPr="00A4103C">
        <w:rPr>
          <w:rFonts w:asciiTheme="minorHAnsi" w:hAnsiTheme="minorHAnsi"/>
          <w:color w:val="auto"/>
        </w:rPr>
        <w:t xml:space="preserve"> population is predicted to exceed 450 million by the year 2100 and this population increase will </w:t>
      </w:r>
      <w:r w:rsidR="006F578E">
        <w:rPr>
          <w:rFonts w:asciiTheme="minorHAnsi" w:hAnsiTheme="minorHAnsi"/>
          <w:color w:val="auto"/>
        </w:rPr>
        <w:t>require</w:t>
      </w:r>
      <w:r w:rsidRPr="00A4103C">
        <w:rPr>
          <w:rFonts w:asciiTheme="minorHAnsi" w:hAnsiTheme="minorHAnsi"/>
          <w:color w:val="auto"/>
        </w:rPr>
        <w:t xml:space="preserve"> sustained or even increased crop yields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id" : "ITEM-1", "issue" : "6042", "issued" : { "date-parts" : [ [ "2015", "11", "7" ] ] }, "number" : "ESA/P/WP.241", "number-of-pages" : "587-92", "title" : "World population prospects",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Melorose et al. 2015)</w:t>
      </w:r>
      <w:r w:rsidRPr="00A4103C">
        <w:rPr>
          <w:rFonts w:asciiTheme="minorHAnsi" w:hAnsiTheme="minorHAnsi"/>
          <w:color w:val="auto"/>
        </w:rPr>
        <w:fldChar w:fldCharType="end"/>
      </w:r>
      <w:r w:rsidRPr="00A4103C">
        <w:rPr>
          <w:rFonts w:asciiTheme="minorHAnsi" w:hAnsiTheme="minorHAnsi"/>
          <w:color w:val="auto"/>
        </w:rPr>
        <w:t>. Investigating the responses of pest insect populations to increasing temperature is an opportunity to understand and predict how climate change could affect these pests. The results of such an investigation could be used to mitigate their damage and ensure the security of our nation’s food as populations increase.</w:t>
      </w:r>
    </w:p>
    <w:p w14:paraId="2334CE97" w14:textId="77777777" w:rsidR="00EF71F3" w:rsidRPr="00A4103C" w:rsidRDefault="00EF71F3" w:rsidP="00EF71F3">
      <w:pPr>
        <w:spacing w:line="480" w:lineRule="auto"/>
        <w:rPr>
          <w:rFonts w:asciiTheme="minorHAnsi" w:hAnsiTheme="minorHAnsi"/>
          <w:b/>
          <w:color w:val="auto"/>
        </w:rPr>
      </w:pPr>
    </w:p>
    <w:p w14:paraId="3BE64621" w14:textId="65FFA1A1" w:rsidR="00EF71F3" w:rsidRPr="00A4103C" w:rsidRDefault="00EF71F3" w:rsidP="00EF71F3">
      <w:pPr>
        <w:spacing w:line="480" w:lineRule="auto"/>
        <w:rPr>
          <w:rFonts w:asciiTheme="minorHAnsi" w:hAnsiTheme="minorHAnsi"/>
          <w:color w:val="auto"/>
        </w:rPr>
      </w:pPr>
      <w:r w:rsidRPr="00A4103C">
        <w:rPr>
          <w:rFonts w:asciiTheme="minorHAnsi" w:hAnsiTheme="minorHAnsi"/>
          <w:b/>
          <w:color w:val="auto"/>
        </w:rPr>
        <w:t xml:space="preserve">Responses to Climate Change: </w:t>
      </w:r>
      <w:r w:rsidRPr="00A4103C">
        <w:rPr>
          <w:rFonts w:asciiTheme="minorHAnsi" w:hAnsiTheme="minorHAnsi"/>
          <w:color w:val="auto"/>
        </w:rPr>
        <w:t>Animal performance is influenced by the thermal conditions they ex</w:t>
      </w:r>
      <w:r w:rsidR="001C1A36" w:rsidRPr="00A4103C">
        <w:rPr>
          <w:rFonts w:asciiTheme="minorHAnsi" w:hAnsiTheme="minorHAnsi"/>
          <w:color w:val="auto"/>
        </w:rPr>
        <w:t xml:space="preserve">perience in their environments and </w:t>
      </w:r>
      <w:r w:rsidRPr="00A4103C">
        <w:rPr>
          <w:rFonts w:asciiTheme="minorHAnsi" w:hAnsiTheme="minorHAnsi"/>
          <w:color w:val="auto"/>
        </w:rPr>
        <w:t xml:space="preserve">increased temperatures could affect animals either positively or negatively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doi:10.1016/S0065-2806(06)33002-0", "author" : [ { "dropping-particle" : "", "family" : "Chown", "given" : "Steven L.", "non-dropping-particle" : "", "parse-names" : false, "suffix" : "" } ], "container-title" : "Advances in insect physiology", "id" : "ITEM-1", "issued" : { "date-parts" : [ [ "2007" ] ] }, "page" : "50-152", "title" : "Physiological diversity in insects:ecology and evolutionary contexts", "type" : "article-journal", "volume" : "33" }, "uris" : [ "http://www.mendeley.com/documents/?uuid=784b9b56-70fe-4a55-9fd9-313e406f124d" ] }, { "id" : "ITEM-2",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2",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Chown 2007)", "plainTextFormattedCitation" : "(Huey and Stevenson 1979, Chown 2007)", "previouslyFormattedCitation" : "(Huey and Stevenson 1979, Chown 2007)" }, "properties" : { "noteIndex" : 0 }, "schema" : "https://github.com/citation-style-language/schema/raw/master/csl-citation.json" }</w:instrText>
      </w:r>
      <w:r w:rsidRPr="00A4103C">
        <w:rPr>
          <w:rFonts w:asciiTheme="minorHAnsi" w:hAnsiTheme="minorHAnsi"/>
          <w:color w:val="auto"/>
        </w:rPr>
        <w:fldChar w:fldCharType="separate"/>
      </w:r>
      <w:r w:rsidR="003958C3" w:rsidRPr="00A4103C">
        <w:rPr>
          <w:rFonts w:asciiTheme="minorHAnsi" w:hAnsiTheme="minorHAnsi"/>
          <w:noProof/>
          <w:color w:val="auto"/>
        </w:rPr>
        <w:t>(Huey and Stevenson 1979, Chown 2007)</w:t>
      </w:r>
      <w:r w:rsidRPr="00A4103C">
        <w:rPr>
          <w:rFonts w:asciiTheme="minorHAnsi" w:hAnsiTheme="minorHAnsi"/>
          <w:color w:val="auto"/>
        </w:rPr>
        <w:fldChar w:fldCharType="end"/>
      </w:r>
      <w:r w:rsidRPr="00A4103C">
        <w:rPr>
          <w:rFonts w:asciiTheme="minorHAnsi" w:hAnsiTheme="minorHAnsi"/>
          <w:color w:val="auto"/>
        </w:rPr>
        <w:t xml:space="preserve">. As climate changes, insects whose populations are impacted negatively by those changes can be colloquially termed </w:t>
      </w:r>
      <w:r w:rsidRPr="00A4103C">
        <w:rPr>
          <w:rFonts w:asciiTheme="minorHAnsi" w:hAnsiTheme="minorHAnsi"/>
          <w:color w:val="auto"/>
        </w:rPr>
        <w:lastRenderedPageBreak/>
        <w:t xml:space="preserve">“losers” and those impacted positively can be termed “winners”. The direct and indirect interactions between temperature and the resulting winners could lead to </w:t>
      </w:r>
      <w:r w:rsidR="0066463F" w:rsidRPr="00A4103C">
        <w:rPr>
          <w:rFonts w:asciiTheme="minorHAnsi" w:hAnsiTheme="minorHAnsi"/>
          <w:color w:val="auto"/>
        </w:rPr>
        <w:t xml:space="preserve">expanded geographic ranges, increased population size, or increased temperature tolerance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16/S0169-5347(99)01764-4", "ISBN" : "0169-5347", "ISSN" : "01695347", "PMID" : "10652556", "abstract" : "Increasing greenhouse gas concentrations are expected to have significant impacts on the world'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nd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limate change is a major threat to global biodiversity. A novel integrated framework to assess vulnerability and prioritize research and management action aims to improve our ability to respond to this emerging crisis.", "author" : [ { "dropping-particle" : "", "family" : "Williams", "given" : "Stephen E",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ogy",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Hughes 2000, Williams et al. 2008)</w:t>
      </w:r>
      <w:r w:rsidRPr="00A4103C">
        <w:rPr>
          <w:rFonts w:asciiTheme="minorHAnsi" w:hAnsiTheme="minorHAnsi"/>
          <w:color w:val="auto"/>
        </w:rPr>
        <w:fldChar w:fldCharType="end"/>
      </w:r>
      <w:r w:rsidRPr="00A4103C">
        <w:rPr>
          <w:rFonts w:asciiTheme="minorHAnsi" w:hAnsiTheme="minorHAnsi"/>
          <w:color w:val="auto"/>
        </w:rPr>
        <w:t xml:space="preserve">. </w:t>
      </w:r>
      <w:r w:rsidR="00EA6D70" w:rsidRPr="00A4103C">
        <w:rPr>
          <w:rFonts w:asciiTheme="minorHAnsi" w:hAnsiTheme="minorHAnsi"/>
          <w:color w:val="auto"/>
        </w:rPr>
        <w:t xml:space="preserve">An insect’s body temperature directly affects its performance, and the effect of body temperature on performance can be described using a thermal performance curve </w:t>
      </w:r>
      <w:r w:rsidR="00EA6D70" w:rsidRPr="00A4103C">
        <w:rPr>
          <w:rFonts w:asciiTheme="minorHAnsi" w:hAnsiTheme="minorHAnsi"/>
          <w:color w:val="auto"/>
        </w:rPr>
        <w:fldChar w:fldCharType="begin" w:fldLock="1"/>
      </w:r>
      <w:r w:rsidR="00EA6D70" w:rsidRPr="00A4103C">
        <w:rPr>
          <w:rFonts w:asciiTheme="minorHAnsi" w:hAnsiTheme="minorHAnsi"/>
          <w:color w:val="auto"/>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00EA6D70" w:rsidRPr="00A4103C">
        <w:rPr>
          <w:rFonts w:asciiTheme="minorHAnsi" w:hAnsiTheme="minorHAnsi"/>
          <w:color w:val="auto"/>
        </w:rPr>
        <w:fldChar w:fldCharType="separate"/>
      </w:r>
      <w:r w:rsidR="00EA6D70" w:rsidRPr="00A4103C">
        <w:rPr>
          <w:rFonts w:asciiTheme="minorHAnsi" w:hAnsiTheme="minorHAnsi"/>
          <w:noProof/>
          <w:color w:val="auto"/>
        </w:rPr>
        <w:t>(Huey and Stevenson 1979)</w:t>
      </w:r>
      <w:r w:rsidR="00EA6D70" w:rsidRPr="00A4103C">
        <w:rPr>
          <w:rFonts w:asciiTheme="minorHAnsi" w:hAnsiTheme="minorHAnsi"/>
          <w:color w:val="auto"/>
        </w:rPr>
        <w:fldChar w:fldCharType="end"/>
      </w:r>
      <w:r w:rsidR="00EA6D70" w:rsidRPr="00A4103C">
        <w:rPr>
          <w:rFonts w:asciiTheme="minorHAnsi" w:hAnsiTheme="minorHAnsi"/>
          <w:color w:val="auto"/>
        </w:rPr>
        <w:t xml:space="preserve">. At the peak of this curve is an insect’s thermal optimum, this is the temperature where performance is maximized. The range of temperatures where the performance of an insect is half of the thermal optimum represents the thermal breadth. Finally, the range of temperatures within which any performance is permitted is an insect’s thermal tolerance range. Temperatures at the edge of an insects thermal tolerance are termed the critical thermal maximum and critical thermal minimum, respectively </w:t>
      </w:r>
      <w:r w:rsidR="00EA6D70" w:rsidRPr="00A4103C">
        <w:rPr>
          <w:rFonts w:asciiTheme="minorHAnsi" w:hAnsiTheme="minorHAnsi"/>
          <w:color w:val="auto"/>
        </w:rPr>
        <w:fldChar w:fldCharType="begin" w:fldLock="1"/>
      </w:r>
      <w:r w:rsidR="00EA6D70" w:rsidRPr="00A4103C">
        <w:rPr>
          <w:rFonts w:asciiTheme="minorHAnsi" w:hAnsiTheme="minorHAnsi"/>
          <w:color w:val="auto"/>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0962-8436",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 B.", "non-dropping-particle" : "", "parse-names" : false, "suffix" : "" }, { "dropping-particle" : "", "family" : "Kearney", "given" : "M. R.", "non-dropping-particle" : "", "parse-names" : false, "suffix" : "" }, { "dropping-particle" : "", "family" : "Krockenberger", "given" : "A.", "non-dropping-particle" : "", "parse-names" : false, "suffix" : "" }, { "dropping-particle" : "", "family" : "Holtum", "given" : "J. A. M.", "non-dropping-particle" : "", "parse-names" : false, "suffix" : "" }, { "dropping-particle" : "", "family" : "Jess", "given" : "M.", "non-dropping-particle" : "", "parse-names" : false, "suffix" : "" }, { "dropping-particle" : "", "family" : "Williams", "given" : "S. E.", "non-dropping-particle" : "", "parse-names" : false, "suffix" : "" } ], "container-title" : "Philosophical Transactions of the Royal Society B: Biological Sciences", "id" : "ITEM-2", "issue" : "1596", "issued" : { "date-parts" : [ [ "2012" ] ] }, "page" : "1665-16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00EA6D70" w:rsidRPr="00A4103C">
        <w:rPr>
          <w:rFonts w:asciiTheme="minorHAnsi" w:hAnsiTheme="minorHAnsi"/>
          <w:color w:val="auto"/>
        </w:rPr>
        <w:fldChar w:fldCharType="separate"/>
      </w:r>
      <w:r w:rsidR="00EA6D70" w:rsidRPr="00A4103C">
        <w:rPr>
          <w:rFonts w:asciiTheme="minorHAnsi" w:hAnsiTheme="minorHAnsi"/>
          <w:noProof/>
          <w:color w:val="auto"/>
        </w:rPr>
        <w:t>(Bale et al. 2002, Huey et al. 2012, Sinclair et al. 2016)</w:t>
      </w:r>
      <w:r w:rsidR="00EA6D70" w:rsidRPr="00A4103C">
        <w:rPr>
          <w:rFonts w:asciiTheme="minorHAnsi" w:hAnsiTheme="minorHAnsi"/>
          <w:color w:val="auto"/>
        </w:rPr>
        <w:fldChar w:fldCharType="end"/>
      </w:r>
      <w:r w:rsidR="00EA6D70" w:rsidRPr="00A4103C">
        <w:rPr>
          <w:rFonts w:asciiTheme="minorHAnsi" w:hAnsiTheme="minorHAnsi"/>
          <w:color w:val="auto"/>
        </w:rPr>
        <w:t>.</w:t>
      </w:r>
    </w:p>
    <w:p w14:paraId="779179A8" w14:textId="500D50B8" w:rsidR="00EA6D70" w:rsidRPr="00A4103C" w:rsidRDefault="00EF71F3" w:rsidP="00EA6D70">
      <w:pPr>
        <w:spacing w:line="480" w:lineRule="auto"/>
        <w:ind w:firstLine="720"/>
        <w:rPr>
          <w:rFonts w:asciiTheme="minorHAnsi" w:hAnsiTheme="minorHAnsi"/>
          <w:color w:val="auto"/>
        </w:rPr>
      </w:pPr>
      <w:r w:rsidRPr="00A4103C">
        <w:rPr>
          <w:rFonts w:asciiTheme="minorHAnsi" w:hAnsiTheme="minorHAnsi"/>
          <w:color w:val="auto"/>
        </w:rPr>
        <w:t xml:space="preserve">Warmer days arriving earlier in the spring and ending later in the fall will extend the duration of the warm growing season in temperate regions. In effect, the seasonal temperatures experienced in northern latitudes will resemble the seasonal temperatures of the adjacent southern latitudes, increasing the geographic distribution of warmer environment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Parmesan et al. 1999, Breed et al. 2012)</w:t>
      </w:r>
      <w:r w:rsidRPr="00A4103C">
        <w:rPr>
          <w:rFonts w:asciiTheme="minorHAnsi" w:hAnsiTheme="minorHAnsi"/>
          <w:color w:val="auto"/>
        </w:rPr>
        <w:fldChar w:fldCharType="end"/>
      </w:r>
      <w:r w:rsidRPr="00A4103C">
        <w:rPr>
          <w:rFonts w:asciiTheme="minorHAnsi" w:hAnsiTheme="minorHAnsi"/>
          <w:color w:val="auto"/>
        </w:rPr>
        <w:t xml:space="preserve">. </w:t>
      </w:r>
      <w:r w:rsidR="00EA6D70" w:rsidRPr="00A4103C">
        <w:rPr>
          <w:rFonts w:asciiTheme="minorHAnsi" w:hAnsiTheme="minorHAnsi"/>
          <w:color w:val="auto"/>
        </w:rPr>
        <w:t xml:space="preserve">Warmer temperatures could shrink the southern distribution of losing populations, reducing their population size. </w:t>
      </w:r>
      <w:r w:rsidRPr="00A4103C">
        <w:rPr>
          <w:rFonts w:asciiTheme="minorHAnsi" w:hAnsiTheme="minorHAnsi"/>
          <w:color w:val="auto"/>
        </w:rPr>
        <w:t xml:space="preserve">Insects that are unable to shift their geographic range of their population or unable to tolerate increasing temperatures in their current environment could </w:t>
      </w:r>
      <w:r w:rsidR="00EA6D70" w:rsidRPr="00A4103C">
        <w:rPr>
          <w:rFonts w:asciiTheme="minorHAnsi" w:hAnsiTheme="minorHAnsi"/>
          <w:color w:val="auto"/>
        </w:rPr>
        <w:t xml:space="preserve">be </w:t>
      </w:r>
      <w:r w:rsidRPr="00A4103C">
        <w:rPr>
          <w:rFonts w:asciiTheme="minorHAnsi" w:hAnsiTheme="minorHAnsi"/>
          <w:color w:val="auto"/>
        </w:rPr>
        <w:t>lose</w:t>
      </w:r>
      <w:r w:rsidR="00EA6D70" w:rsidRPr="00A4103C">
        <w:rPr>
          <w:rFonts w:asciiTheme="minorHAnsi" w:hAnsiTheme="minorHAnsi"/>
          <w:color w:val="auto"/>
        </w:rPr>
        <w:t>rs</w:t>
      </w:r>
      <w:r w:rsidRPr="00A4103C">
        <w:rPr>
          <w:rFonts w:asciiTheme="minorHAnsi" w:hAnsiTheme="minorHAnsi"/>
          <w:color w:val="auto"/>
        </w:rPr>
        <w:t xml:space="preserve">. </w:t>
      </w:r>
    </w:p>
    <w:p w14:paraId="7552E27A" w14:textId="60D841F2" w:rsidR="00EA6D70" w:rsidRPr="00A4103C" w:rsidRDefault="00EA6D70" w:rsidP="00EF71F3">
      <w:pPr>
        <w:spacing w:line="480" w:lineRule="auto"/>
        <w:ind w:firstLine="720"/>
        <w:rPr>
          <w:rFonts w:asciiTheme="minorHAnsi" w:hAnsiTheme="minorHAnsi"/>
          <w:color w:val="auto"/>
        </w:rPr>
      </w:pPr>
      <w:r w:rsidRPr="00A4103C">
        <w:rPr>
          <w:rFonts w:asciiTheme="minorHAnsi" w:hAnsiTheme="minorHAnsi"/>
          <w:color w:val="auto"/>
        </w:rPr>
        <w:t xml:space="preserve">Winners could experience a net increase in both population size and geographical </w:t>
      </w:r>
      <w:r w:rsidR="00395F28">
        <w:rPr>
          <w:rFonts w:asciiTheme="minorHAnsi" w:hAnsiTheme="minorHAnsi"/>
          <w:color w:val="auto"/>
        </w:rPr>
        <w:t>range</w:t>
      </w:r>
      <w:r w:rsidR="00395F28" w:rsidRPr="00A4103C">
        <w:rPr>
          <w:rFonts w:asciiTheme="minorHAnsi" w:hAnsiTheme="minorHAnsi"/>
          <w:color w:val="auto"/>
        </w:rPr>
        <w:t xml:space="preserve"> </w:t>
      </w:r>
      <w:r w:rsidRPr="00A4103C">
        <w:rPr>
          <w:rFonts w:asciiTheme="minorHAnsi" w:hAnsiTheme="minorHAnsi"/>
          <w:color w:val="auto"/>
        </w:rPr>
        <w:lastRenderedPageBreak/>
        <w:t xml:space="preserve">with more individuals spread across more geography. Winners could also experience a northern shift of their entire geographical </w:t>
      </w:r>
      <w:r w:rsidR="00395F28">
        <w:rPr>
          <w:rFonts w:asciiTheme="minorHAnsi" w:hAnsiTheme="minorHAnsi"/>
          <w:color w:val="auto"/>
        </w:rPr>
        <w:t>range</w:t>
      </w:r>
      <w:r w:rsidRPr="00A4103C">
        <w:rPr>
          <w:rFonts w:asciiTheme="minorHAnsi" w:hAnsiTheme="minorHAnsi"/>
          <w:color w:val="auto"/>
        </w:rPr>
        <w:t xml:space="preserve"> with no change in population size. In Europe, changes in range</w:t>
      </w:r>
      <w:r w:rsidR="00395F28">
        <w:rPr>
          <w:rFonts w:asciiTheme="minorHAnsi" w:hAnsiTheme="minorHAnsi"/>
          <w:color w:val="auto"/>
        </w:rPr>
        <w:t>s</w:t>
      </w:r>
      <w:r w:rsidRPr="00A4103C">
        <w:rPr>
          <w:rFonts w:asciiTheme="minorHAnsi" w:hAnsiTheme="minorHAnsi"/>
          <w:color w:val="auto"/>
        </w:rPr>
        <w:t xml:space="preserve"> have been observed in 35 species of non-migratory butterfly species. Of these butterflies, 63% were observed to have a distribution shift northward and 3% were observed to have a distribution shift southward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Parmesan et al. 1999)</w:t>
      </w:r>
      <w:r w:rsidRPr="00A4103C">
        <w:rPr>
          <w:rFonts w:asciiTheme="minorHAnsi" w:hAnsiTheme="minorHAnsi"/>
          <w:color w:val="auto"/>
        </w:rPr>
        <w:fldChar w:fldCharType="end"/>
      </w:r>
      <w:r w:rsidRPr="00A4103C">
        <w:rPr>
          <w:rFonts w:asciiTheme="minorHAnsi" w:hAnsiTheme="minorHAnsi"/>
          <w:color w:val="auto"/>
        </w:rPr>
        <w:t xml:space="preserve">. As favorable thermal conditions for winning insects shift farther north and warmer days increase in frequency and duration, the spatial distribution of winning insects could track those favorable temperatures. </w:t>
      </w:r>
    </w:p>
    <w:p w14:paraId="2F982210" w14:textId="7B41BFCD" w:rsidR="006B4DFC" w:rsidRPr="00A4103C" w:rsidRDefault="00EA6D70">
      <w:pPr>
        <w:spacing w:line="480" w:lineRule="auto"/>
        <w:ind w:firstLine="720"/>
        <w:rPr>
          <w:rFonts w:asciiTheme="minorHAnsi" w:hAnsiTheme="minorHAnsi"/>
          <w:color w:val="auto"/>
        </w:rPr>
      </w:pPr>
      <w:r w:rsidRPr="00A4103C">
        <w:rPr>
          <w:rFonts w:asciiTheme="minorHAnsi" w:hAnsiTheme="minorHAnsi"/>
          <w:color w:val="auto"/>
        </w:rPr>
        <w:t>W</w:t>
      </w:r>
      <w:r w:rsidR="00EF71F3" w:rsidRPr="00A4103C">
        <w:rPr>
          <w:rFonts w:asciiTheme="minorHAnsi" w:hAnsiTheme="minorHAnsi"/>
          <w:color w:val="auto"/>
        </w:rPr>
        <w:t>armer temperatures</w:t>
      </w:r>
      <w:r w:rsidRPr="00A4103C">
        <w:rPr>
          <w:rFonts w:asciiTheme="minorHAnsi" w:hAnsiTheme="minorHAnsi"/>
          <w:color w:val="auto"/>
        </w:rPr>
        <w:t xml:space="preserve"> for losers</w:t>
      </w:r>
      <w:r w:rsidR="00EF71F3" w:rsidRPr="00A4103C">
        <w:rPr>
          <w:rFonts w:asciiTheme="minorHAnsi" w:hAnsiTheme="minorHAnsi"/>
          <w:color w:val="auto"/>
        </w:rPr>
        <w:t xml:space="preserve"> could </w:t>
      </w:r>
      <w:r w:rsidRPr="00A4103C">
        <w:rPr>
          <w:rFonts w:asciiTheme="minorHAnsi" w:hAnsiTheme="minorHAnsi"/>
          <w:color w:val="auto"/>
        </w:rPr>
        <w:t xml:space="preserve">directly </w:t>
      </w:r>
      <w:r w:rsidR="00EF71F3" w:rsidRPr="00A4103C">
        <w:rPr>
          <w:rFonts w:asciiTheme="minorHAnsi" w:hAnsiTheme="minorHAnsi"/>
          <w:color w:val="auto"/>
        </w:rPr>
        <w:t>reduce their performance by exceeding their thermal breadth</w:t>
      </w:r>
      <w:r w:rsidRPr="00A4103C">
        <w:rPr>
          <w:rFonts w:asciiTheme="minorHAnsi" w:hAnsiTheme="minorHAnsi"/>
          <w:color w:val="auto"/>
        </w:rPr>
        <w:t>. C</w:t>
      </w:r>
      <w:r w:rsidR="00EF71F3" w:rsidRPr="00A4103C">
        <w:rPr>
          <w:rFonts w:asciiTheme="minorHAnsi" w:hAnsiTheme="minorHAnsi"/>
          <w:color w:val="auto"/>
        </w:rPr>
        <w:t xml:space="preserve">ontinued </w:t>
      </w:r>
      <w:r w:rsidRPr="00A4103C">
        <w:rPr>
          <w:rFonts w:asciiTheme="minorHAnsi" w:hAnsiTheme="minorHAnsi"/>
          <w:color w:val="auto"/>
        </w:rPr>
        <w:t xml:space="preserve">temperature </w:t>
      </w:r>
      <w:r w:rsidR="00EF71F3" w:rsidRPr="00A4103C">
        <w:rPr>
          <w:rFonts w:asciiTheme="minorHAnsi" w:hAnsiTheme="minorHAnsi"/>
          <w:color w:val="auto"/>
        </w:rPr>
        <w:t xml:space="preserve">increases for these </w:t>
      </w:r>
      <w:r w:rsidR="00395F28">
        <w:rPr>
          <w:rFonts w:asciiTheme="minorHAnsi" w:hAnsiTheme="minorHAnsi"/>
          <w:color w:val="auto"/>
        </w:rPr>
        <w:t xml:space="preserve">losing </w:t>
      </w:r>
      <w:r w:rsidR="00EF71F3" w:rsidRPr="00A4103C">
        <w:rPr>
          <w:rFonts w:asciiTheme="minorHAnsi" w:hAnsiTheme="minorHAnsi"/>
          <w:color w:val="auto"/>
        </w:rPr>
        <w:t xml:space="preserve">insects could </w:t>
      </w:r>
      <w:r w:rsidRPr="00A4103C">
        <w:rPr>
          <w:rFonts w:asciiTheme="minorHAnsi" w:hAnsiTheme="minorHAnsi"/>
          <w:color w:val="auto"/>
        </w:rPr>
        <w:t>exceed their thermal maximum and eventually cause mortality.</w:t>
      </w:r>
      <w:r w:rsidR="00EF71F3" w:rsidRPr="00A4103C">
        <w:rPr>
          <w:rFonts w:asciiTheme="minorHAnsi" w:hAnsiTheme="minorHAnsi"/>
          <w:color w:val="auto"/>
        </w:rPr>
        <w:t xml:space="preserve"> </w:t>
      </w:r>
      <w:r w:rsidRPr="00A4103C">
        <w:rPr>
          <w:rFonts w:asciiTheme="minorHAnsi" w:hAnsiTheme="minorHAnsi"/>
          <w:color w:val="auto"/>
        </w:rPr>
        <w:t>W</w:t>
      </w:r>
      <w:r w:rsidR="00EF71F3" w:rsidRPr="00A4103C">
        <w:rPr>
          <w:rFonts w:asciiTheme="minorHAnsi" w:hAnsiTheme="minorHAnsi"/>
          <w:color w:val="auto"/>
        </w:rPr>
        <w:t xml:space="preserve">inners </w:t>
      </w:r>
      <w:r w:rsidR="00395F28">
        <w:rPr>
          <w:rFonts w:asciiTheme="minorHAnsi" w:hAnsiTheme="minorHAnsi"/>
          <w:color w:val="auto"/>
        </w:rPr>
        <w:t xml:space="preserve">in contrast </w:t>
      </w:r>
      <w:r w:rsidR="00EF71F3" w:rsidRPr="00A4103C">
        <w:rPr>
          <w:rFonts w:asciiTheme="minorHAnsi" w:hAnsiTheme="minorHAnsi"/>
          <w:color w:val="auto"/>
        </w:rPr>
        <w:t>could have wider thermal breadth</w:t>
      </w:r>
      <w:r w:rsidR="00395F28">
        <w:rPr>
          <w:rFonts w:asciiTheme="minorHAnsi" w:hAnsiTheme="minorHAnsi"/>
          <w:color w:val="auto"/>
        </w:rPr>
        <w:t>s</w:t>
      </w:r>
      <w:r w:rsidR="00EF71F3" w:rsidRPr="00A4103C">
        <w:rPr>
          <w:rFonts w:asciiTheme="minorHAnsi" w:hAnsiTheme="minorHAnsi"/>
          <w:color w:val="auto"/>
        </w:rPr>
        <w:t xml:space="preserve"> and tolerate warmer temperatures. Winners, whose thermal environment is currently below their thermal optimum, could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 compared to the representative taxa from tropical latitudes </w:t>
      </w:r>
      <w:r w:rsidR="00EF71F3"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 A.", "non-dropping-particle" : "", "parse-names" : false, "suffix" : "" }, { "dropping-particle" : "", "family" : "Tewksbury", "given" : "J. J.", "non-dropping-particle" : "", "parse-names" : false, "suffix" : "" }, { "dropping-particle" : "", "family" : "Huey", "given" : "R. B.", "non-dropping-particle" : "", "parse-names" : false, "suffix" : "" }, { "dropping-particle" : "", "family" : "Sheldon", "given" : "K. S.", "non-dropping-particle" : "", "parse-names" : false, "suffix" : "" }, { "dropping-particle" : "", "family" : "Ghalambor", "given" : "C. K.", "non-dropping-particle" : "", "parse-names" : false, "suffix" : "" }, { "dropping-particle" : "", "family" : "Haak", "given" : "D. C.", "non-dropping-particle" : "", "parse-names" : false, "suffix" : "" }, { "dropping-particle" : "", "family" : "Martin", "given" : "P. R.", "non-dropping-particle" : "", "parse-names" : false, "suffix" : "" } ], "container-title" : "Proceedings of the National Academy of Sciences",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00EF71F3" w:rsidRPr="00A4103C">
        <w:rPr>
          <w:rFonts w:asciiTheme="minorHAnsi" w:hAnsiTheme="minorHAnsi"/>
          <w:color w:val="auto"/>
        </w:rPr>
        <w:fldChar w:fldCharType="separate"/>
      </w:r>
      <w:r w:rsidR="00EF71F3" w:rsidRPr="00A4103C">
        <w:rPr>
          <w:rFonts w:asciiTheme="minorHAnsi" w:hAnsiTheme="minorHAnsi"/>
          <w:noProof/>
          <w:color w:val="auto"/>
        </w:rPr>
        <w:t>(Deutsch et al. 2008)</w:t>
      </w:r>
      <w:r w:rsidR="00EF71F3" w:rsidRPr="00A4103C">
        <w:rPr>
          <w:rFonts w:asciiTheme="minorHAnsi" w:hAnsiTheme="minorHAnsi"/>
          <w:color w:val="auto"/>
        </w:rPr>
        <w:fldChar w:fldCharType="end"/>
      </w:r>
      <w:r w:rsidR="00EF71F3" w:rsidRPr="00A4103C">
        <w:rPr>
          <w:rFonts w:asciiTheme="minorHAnsi" w:hAnsiTheme="minorHAnsi"/>
          <w:color w:val="auto"/>
        </w:rPr>
        <w:t xml:space="preserve">. In the tropics, environmental temperatures vary little relative to temperatures in temperate regions and insects in tropical regions experience temperatures </w:t>
      </w:r>
      <w:r w:rsidR="00EF71F3" w:rsidRPr="00A4103C">
        <w:rPr>
          <w:rFonts w:asciiTheme="minorHAnsi" w:hAnsiTheme="minorHAnsi"/>
          <w:color w:val="auto"/>
        </w:rPr>
        <w:lastRenderedPageBreak/>
        <w:t>that tend to be closer to their optimum temperature relative to temperate insects whose environment tends to be cooler than optimum. This suggests that tropical insects already live near their thermal limits and thus could quickly become losers</w:t>
      </w:r>
      <w:r w:rsidR="00EF71F3" w:rsidRPr="00A4103C" w:rsidDel="00FC5354">
        <w:rPr>
          <w:rFonts w:asciiTheme="minorHAnsi" w:hAnsiTheme="minorHAnsi"/>
          <w:color w:val="auto"/>
        </w:rPr>
        <w:t xml:space="preserve"> </w:t>
      </w:r>
      <w:r w:rsidR="00EF71F3" w:rsidRPr="00A4103C">
        <w:rPr>
          <w:rFonts w:asciiTheme="minorHAnsi" w:hAnsiTheme="minorHAnsi"/>
          <w:color w:val="auto"/>
        </w:rPr>
        <w:t>as climate warms.</w:t>
      </w:r>
      <w:r w:rsidR="00F37315" w:rsidRPr="00A4103C">
        <w:rPr>
          <w:rFonts w:asciiTheme="minorHAnsi" w:hAnsiTheme="minorHAnsi"/>
          <w:color w:val="auto"/>
        </w:rPr>
        <w:t xml:space="preserve"> </w:t>
      </w:r>
    </w:p>
    <w:p w14:paraId="6E376C14" w14:textId="34284C42" w:rsidR="00613B1C" w:rsidRPr="00A4103C" w:rsidRDefault="006B4DFC" w:rsidP="00E137D3">
      <w:pPr>
        <w:spacing w:line="480" w:lineRule="auto"/>
        <w:ind w:firstLine="720"/>
        <w:rPr>
          <w:rFonts w:asciiTheme="minorHAnsi" w:hAnsiTheme="minorHAnsi"/>
          <w:color w:val="auto"/>
        </w:rPr>
      </w:pPr>
      <w:r w:rsidRPr="00A4103C">
        <w:rPr>
          <w:rFonts w:asciiTheme="minorHAnsi" w:hAnsiTheme="minorHAnsi"/>
          <w:color w:val="auto"/>
        </w:rPr>
        <w:t>Seasonal changes in temperature are cyclic and correspondingly can delimit the availability of resources</w:t>
      </w:r>
      <w:r w:rsidR="00395F28">
        <w:rPr>
          <w:rFonts w:asciiTheme="minorHAnsi" w:hAnsiTheme="minorHAnsi"/>
          <w:color w:val="auto"/>
        </w:rPr>
        <w:t xml:space="preserve">, </w:t>
      </w:r>
      <w:r w:rsidRPr="00A4103C">
        <w:rPr>
          <w:rFonts w:asciiTheme="minorHAnsi" w:hAnsiTheme="minorHAnsi"/>
          <w:color w:val="auto"/>
        </w:rPr>
        <w:t xml:space="preserve">like host plants for phytophagous insects. For plants and animals alike, temperature has a strong influence on their growth and performance, but daily temperatures can fluctuate from year to year. </w:t>
      </w:r>
      <w:r w:rsidR="00A32F0A">
        <w:rPr>
          <w:rFonts w:asciiTheme="minorHAnsi" w:hAnsiTheme="minorHAnsi"/>
          <w:color w:val="auto"/>
        </w:rPr>
        <w:t>The ability</w:t>
      </w:r>
      <w:r w:rsidRPr="00A4103C">
        <w:rPr>
          <w:rFonts w:asciiTheme="minorHAnsi" w:hAnsiTheme="minorHAnsi"/>
          <w:color w:val="auto"/>
        </w:rPr>
        <w:t xml:space="preserve"> to reliably predict seasonal changes is probably one of the most important challenges all organisms encounter. </w:t>
      </w:r>
    </w:p>
    <w:p w14:paraId="44D9FBAB" w14:textId="02B2710F" w:rsidR="00613B1C" w:rsidRPr="00A4103C" w:rsidRDefault="007F2D08" w:rsidP="00613B1C">
      <w:pPr>
        <w:spacing w:line="480" w:lineRule="auto"/>
        <w:ind w:firstLine="720"/>
        <w:rPr>
          <w:rFonts w:asciiTheme="minorHAnsi" w:hAnsiTheme="minorHAnsi"/>
          <w:color w:val="auto"/>
        </w:rPr>
      </w:pPr>
      <w:r w:rsidRPr="00A4103C">
        <w:rPr>
          <w:rFonts w:asciiTheme="minorHAnsi" w:hAnsiTheme="minorHAnsi"/>
          <w:color w:val="auto"/>
        </w:rPr>
        <w:t xml:space="preserve">To prepare for seasonal changes in temperature, many plants and animals synchronize their development using other environmental cues that consistently cycle with </w:t>
      </w:r>
      <w:r w:rsidR="00613B1C" w:rsidRPr="00A4103C">
        <w:rPr>
          <w:rFonts w:asciiTheme="minorHAnsi" w:hAnsiTheme="minorHAnsi"/>
          <w:color w:val="auto"/>
        </w:rPr>
        <w:t xml:space="preserve">seasonal temperature </w:t>
      </w:r>
      <w:r w:rsidRPr="00A4103C">
        <w:rPr>
          <w:rFonts w:asciiTheme="minorHAnsi" w:hAnsiTheme="minorHAnsi"/>
          <w:color w:val="auto"/>
        </w:rPr>
        <w:t xml:space="preserve">changes. In the temperate regions farther from the equator, photoperiod consistently changes incrementally by latitude and season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98/rspb.2013.0433", "ISBN" : "0962-8452", "ISSN" : "0962-8452",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 A.", "non-dropping-particle" : "", "parse-names" : false, "suffix" : "" }, { "dropping-particle" : "", "family" : "Paolucci", "given" : "S.", "non-dropping-particle" : "", "parse-names" : false, "suffix" : "" }, { "dropping-particle" : "", "family" : "Dor", "given" : "R.", "non-dropping-particle" : "", "parse-names" : false, "suffix" : "" }, { "dropping-particle" : "", "family" : "Kyriacou", "given" : "C. P.", "non-dropping-particle" : "", "parse-names" : false, "suffix" : "" }, { "dropping-particle" : "", "family" : "Daan", "given" : "S.", "non-dropping-particle" : "", "parse-names" : false, "suffix" : "" } ], "container-title" : "Proceedings of the Royal Society B: Biological Sciences", "id" : "ITEM-1", "issue" : "1765", "issued" : { "date-parts" : [ [ "2013" ] ] }, "page" : "20130433-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Hut et al. 2013)</w:t>
      </w:r>
      <w:r w:rsidRPr="00A4103C">
        <w:rPr>
          <w:rFonts w:asciiTheme="minorHAnsi" w:hAnsiTheme="minorHAnsi"/>
          <w:color w:val="auto"/>
        </w:rPr>
        <w:fldChar w:fldCharType="end"/>
      </w:r>
      <w:r w:rsidRPr="00A4103C">
        <w:rPr>
          <w:rFonts w:asciiTheme="minorHAnsi" w:hAnsiTheme="minorHAnsi"/>
          <w:color w:val="auto"/>
        </w:rPr>
        <w:t xml:space="preserve">. During the summer, photoperiod is long and increases as latitude increases; while in the winter, photoperiod is short and decreases as latitude increases. Insects in temperate regions use </w:t>
      </w:r>
      <w:r w:rsidR="00613B1C" w:rsidRPr="00A4103C">
        <w:rPr>
          <w:rFonts w:asciiTheme="minorHAnsi" w:hAnsiTheme="minorHAnsi"/>
          <w:color w:val="auto"/>
        </w:rPr>
        <w:t xml:space="preserve">the </w:t>
      </w:r>
      <w:r w:rsidRPr="00A4103C">
        <w:rPr>
          <w:rFonts w:asciiTheme="minorHAnsi" w:hAnsiTheme="minorHAnsi"/>
          <w:color w:val="auto"/>
        </w:rPr>
        <w:t xml:space="preserve">consistent, incremental changes in photoperiod at specific latitudes to synchronize their life histories with the availability of resources in their environment. With growing seasons beginning earlier and ending later each year as climate changes, a hypothetical photoperiod of 13 hours that previously indicated the average beginning of the growing season could, as temperatures increase, indicate on average the second week of the growing season instead. Warmer seasonal temperatures will uncouple photoperiod from seasonal changes in temperature and resource availability. Insects that depend on photoperiod to make life history </w:t>
      </w:r>
      <w:r w:rsidRPr="00A4103C">
        <w:rPr>
          <w:rFonts w:asciiTheme="minorHAnsi" w:hAnsiTheme="minorHAnsi"/>
          <w:color w:val="auto"/>
        </w:rPr>
        <w:lastRenderedPageBreak/>
        <w:t>decisions, but cannot adjust to the warmer temperatures approximated by photoperiod, could lose.</w:t>
      </w:r>
      <w:r w:rsidR="00613B1C" w:rsidRPr="00A4103C">
        <w:rPr>
          <w:rFonts w:asciiTheme="minorHAnsi" w:hAnsiTheme="minorHAnsi"/>
          <w:color w:val="auto"/>
        </w:rPr>
        <w:t xml:space="preserve"> </w:t>
      </w:r>
    </w:p>
    <w:p w14:paraId="2BFE767C" w14:textId="080E8B2A" w:rsidR="006B4DFC" w:rsidRPr="00A4103C" w:rsidRDefault="00613B1C" w:rsidP="00613B1C">
      <w:pPr>
        <w:spacing w:line="480" w:lineRule="auto"/>
        <w:ind w:firstLine="720"/>
        <w:rPr>
          <w:rFonts w:asciiTheme="minorHAnsi" w:hAnsiTheme="minorHAnsi"/>
          <w:color w:val="auto"/>
        </w:rPr>
      </w:pPr>
      <w:r w:rsidRPr="00A4103C">
        <w:rPr>
          <w:rFonts w:asciiTheme="minorHAnsi" w:hAnsiTheme="minorHAnsi"/>
          <w:color w:val="auto"/>
        </w:rPr>
        <w:t>Photoperiod, like temperature, is an important environmental cue that insects use to make life history decisions. While warming northern latitudes do offer climate change winners the opportunity to shift their population distributions</w:t>
      </w:r>
      <w:r w:rsidR="00395F28">
        <w:rPr>
          <w:rFonts w:asciiTheme="minorHAnsi" w:hAnsiTheme="minorHAnsi"/>
          <w:color w:val="auto"/>
        </w:rPr>
        <w:t xml:space="preserve"> and ranges</w:t>
      </w:r>
      <w:r w:rsidRPr="00A4103C">
        <w:rPr>
          <w:rFonts w:asciiTheme="minorHAnsi" w:hAnsiTheme="minorHAnsi"/>
          <w:color w:val="auto"/>
        </w:rPr>
        <w:t xml:space="preserve">. Those insects that experience </w:t>
      </w:r>
      <w:r w:rsidR="00395F28">
        <w:rPr>
          <w:rFonts w:asciiTheme="minorHAnsi" w:hAnsiTheme="minorHAnsi"/>
          <w:color w:val="auto"/>
        </w:rPr>
        <w:t>range</w:t>
      </w:r>
      <w:r w:rsidR="00395F28" w:rsidRPr="00A4103C">
        <w:rPr>
          <w:rFonts w:asciiTheme="minorHAnsi" w:hAnsiTheme="minorHAnsi"/>
          <w:color w:val="auto"/>
        </w:rPr>
        <w:t xml:space="preserve"> </w:t>
      </w:r>
      <w:r w:rsidRPr="00A4103C">
        <w:rPr>
          <w:rFonts w:asciiTheme="minorHAnsi" w:hAnsiTheme="minorHAnsi"/>
          <w:color w:val="auto"/>
        </w:rPr>
        <w:t xml:space="preserve">shifts will be exposed to environmental cues, like photoperiod, that are intrinsic to these northern latitudes. </w:t>
      </w:r>
      <w:r w:rsidR="006B4DFC" w:rsidRPr="00A4103C">
        <w:rPr>
          <w:rFonts w:asciiTheme="minorHAnsi" w:hAnsiTheme="minorHAnsi"/>
          <w:color w:val="auto"/>
        </w:rPr>
        <w:t>Winn</w:t>
      </w:r>
      <w:r w:rsidRPr="00A4103C">
        <w:rPr>
          <w:rFonts w:asciiTheme="minorHAnsi" w:hAnsiTheme="minorHAnsi"/>
          <w:color w:val="auto"/>
        </w:rPr>
        <w:t>ers</w:t>
      </w:r>
      <w:r w:rsidR="006B4DFC" w:rsidRPr="00A4103C">
        <w:rPr>
          <w:rFonts w:asciiTheme="minorHAnsi" w:hAnsiTheme="minorHAnsi"/>
          <w:color w:val="auto"/>
        </w:rPr>
        <w:t xml:space="preserve"> could </w:t>
      </w:r>
      <w:r w:rsidRPr="00A4103C">
        <w:rPr>
          <w:rFonts w:asciiTheme="minorHAnsi" w:hAnsiTheme="minorHAnsi"/>
          <w:color w:val="auto"/>
        </w:rPr>
        <w:t>be</w:t>
      </w:r>
      <w:r w:rsidR="006B4DFC" w:rsidRPr="00A4103C">
        <w:rPr>
          <w:rFonts w:asciiTheme="minorHAnsi" w:hAnsiTheme="minorHAnsi"/>
          <w:color w:val="auto"/>
        </w:rPr>
        <w:t xml:space="preserve"> pre-adjusted </w:t>
      </w:r>
      <w:r w:rsidRPr="00A4103C">
        <w:rPr>
          <w:rFonts w:asciiTheme="minorHAnsi" w:hAnsiTheme="minorHAnsi"/>
          <w:color w:val="auto"/>
        </w:rPr>
        <w:t xml:space="preserve">or could adjust </w:t>
      </w:r>
      <w:r w:rsidR="006B4DFC" w:rsidRPr="00A4103C">
        <w:rPr>
          <w:rFonts w:asciiTheme="minorHAnsi" w:hAnsiTheme="minorHAnsi"/>
          <w:color w:val="auto"/>
        </w:rPr>
        <w:t>to these</w:t>
      </w:r>
      <w:r w:rsidRPr="00A4103C">
        <w:rPr>
          <w:rFonts w:asciiTheme="minorHAnsi" w:hAnsiTheme="minorHAnsi"/>
          <w:color w:val="auto"/>
        </w:rPr>
        <w:t xml:space="preserve"> shifted</w:t>
      </w:r>
      <w:r w:rsidR="006B4DFC" w:rsidRPr="00A4103C">
        <w:rPr>
          <w:rFonts w:asciiTheme="minorHAnsi" w:hAnsiTheme="minorHAnsi"/>
          <w:color w:val="auto"/>
        </w:rPr>
        <w:t xml:space="preserve"> </w:t>
      </w:r>
      <w:r w:rsidRPr="00A4103C">
        <w:rPr>
          <w:rFonts w:asciiTheme="minorHAnsi" w:hAnsiTheme="minorHAnsi"/>
          <w:color w:val="auto"/>
        </w:rPr>
        <w:t xml:space="preserve">cues in the </w:t>
      </w:r>
      <w:r w:rsidR="006B4DFC" w:rsidRPr="00A4103C">
        <w:rPr>
          <w:rFonts w:asciiTheme="minorHAnsi" w:hAnsiTheme="minorHAnsi"/>
          <w:color w:val="auto"/>
        </w:rPr>
        <w:t>environment</w:t>
      </w:r>
      <w:r w:rsidRPr="00A4103C">
        <w:rPr>
          <w:rFonts w:asciiTheme="minorHAnsi" w:hAnsiTheme="minorHAnsi"/>
          <w:color w:val="auto"/>
        </w:rPr>
        <w:t>s</w:t>
      </w:r>
      <w:r w:rsidR="006B4DFC" w:rsidRPr="00A4103C">
        <w:rPr>
          <w:rFonts w:asciiTheme="minorHAnsi" w:hAnsiTheme="minorHAnsi"/>
          <w:color w:val="auto"/>
        </w:rPr>
        <w:t xml:space="preserve"> </w:t>
      </w:r>
      <w:r w:rsidRPr="00A4103C">
        <w:rPr>
          <w:rFonts w:asciiTheme="minorHAnsi" w:hAnsiTheme="minorHAnsi"/>
          <w:color w:val="auto"/>
        </w:rPr>
        <w:t xml:space="preserve">they relocate into </w:t>
      </w:r>
      <w:r w:rsidR="006B4DFC" w:rsidRPr="00A4103C">
        <w:rPr>
          <w:rFonts w:asciiTheme="minorHAnsi" w:hAnsiTheme="minorHAnsi"/>
          <w:color w:val="auto"/>
        </w:rPr>
        <w:t>through phenotypic plasticity</w:t>
      </w:r>
      <w:r w:rsidRPr="00A4103C">
        <w:rPr>
          <w:rFonts w:asciiTheme="minorHAnsi" w:hAnsiTheme="minorHAnsi"/>
          <w:color w:val="auto"/>
        </w:rPr>
        <w:t xml:space="preserve"> or evolutionary adaptation</w:t>
      </w:r>
      <w:r w:rsidR="006B4DFC" w:rsidRPr="00A4103C">
        <w:rPr>
          <w:rFonts w:asciiTheme="minorHAnsi" w:hAnsiTheme="minorHAnsi"/>
          <w:color w:val="auto"/>
        </w:rPr>
        <w:t xml:space="preserve">. Phenotypic plasticity is defined as the capacity of a single genotype to express multiple, different phenotypes as a function of the environmental conditions that the genotype encounters </w:t>
      </w:r>
      <w:r w:rsidR="006B4DFC" w:rsidRPr="00A4103C">
        <w:rPr>
          <w:rFonts w:asciiTheme="minorHAnsi" w:hAnsiTheme="minorHAnsi"/>
          <w:color w:val="auto"/>
        </w:rPr>
        <w:fldChar w:fldCharType="begin" w:fldLock="1"/>
      </w:r>
      <w:r w:rsidR="006B4DFC" w:rsidRPr="00A4103C">
        <w:rPr>
          <w:rFonts w:asciiTheme="minorHAnsi" w:hAnsiTheme="minorHAnsi"/>
          <w:color w:val="auto"/>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006B4DFC" w:rsidRPr="00A4103C">
        <w:rPr>
          <w:rFonts w:asciiTheme="minorHAnsi" w:hAnsiTheme="minorHAnsi"/>
          <w:color w:val="auto"/>
        </w:rPr>
        <w:fldChar w:fldCharType="separate"/>
      </w:r>
      <w:r w:rsidR="006B4DFC" w:rsidRPr="00A4103C">
        <w:rPr>
          <w:rFonts w:asciiTheme="minorHAnsi" w:hAnsiTheme="minorHAnsi"/>
          <w:noProof/>
          <w:color w:val="auto"/>
        </w:rPr>
        <w:t>(Agrawal 2001)</w:t>
      </w:r>
      <w:r w:rsidR="006B4DFC" w:rsidRPr="00A4103C">
        <w:rPr>
          <w:rFonts w:asciiTheme="minorHAnsi" w:hAnsiTheme="minorHAnsi"/>
          <w:color w:val="auto"/>
        </w:rPr>
        <w:fldChar w:fldCharType="end"/>
      </w:r>
      <w:r w:rsidR="006B4DFC" w:rsidRPr="00A4103C">
        <w:rPr>
          <w:rFonts w:asciiTheme="minorHAnsi" w:hAnsiTheme="minorHAnsi"/>
          <w:color w:val="auto"/>
        </w:rPr>
        <w:t xml:space="preserve">. Evolutionary adaptations are genetic changes that occur within populations due to selection </w:t>
      </w:r>
      <w:r w:rsidR="006B4DFC" w:rsidRPr="00A4103C">
        <w:rPr>
          <w:rFonts w:asciiTheme="minorHAnsi" w:hAnsiTheme="minorHAnsi"/>
          <w:color w:val="auto"/>
        </w:rPr>
        <w:fldChar w:fldCharType="begin" w:fldLock="1"/>
      </w:r>
      <w:r w:rsidR="006B4DFC" w:rsidRPr="00A4103C">
        <w:rPr>
          <w:rFonts w:asciiTheme="minorHAnsi" w:hAnsiTheme="minorHAnsi"/>
          <w:color w:val="auto"/>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arol Eunmi", "non-dropping-particle" : "", "parse-names" : false, "suffix" : "" } ], "container-title" : "Trends in Ecology and Evolution", "id" : "ITEM-1", "issue" : "8", "issued" : { "date-parts" : [ [ "2002" ] ] }, "page" : "386-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8 }, "schema" : "https://github.com/citation-style-language/schema/raw/master/csl-citation.json" }</w:instrText>
      </w:r>
      <w:r w:rsidR="006B4DFC" w:rsidRPr="00A4103C">
        <w:rPr>
          <w:rFonts w:asciiTheme="minorHAnsi" w:hAnsiTheme="minorHAnsi"/>
          <w:color w:val="auto"/>
        </w:rPr>
        <w:fldChar w:fldCharType="separate"/>
      </w:r>
      <w:r w:rsidR="006B4DFC" w:rsidRPr="00A4103C">
        <w:rPr>
          <w:rFonts w:asciiTheme="minorHAnsi" w:hAnsiTheme="minorHAnsi"/>
          <w:noProof/>
          <w:color w:val="auto"/>
        </w:rPr>
        <w:t>(Lee 2002)</w:t>
      </w:r>
      <w:r w:rsidR="006B4DFC" w:rsidRPr="00A4103C">
        <w:rPr>
          <w:rFonts w:asciiTheme="minorHAnsi" w:hAnsiTheme="minorHAnsi"/>
          <w:color w:val="auto"/>
        </w:rPr>
        <w:fldChar w:fldCharType="end"/>
      </w:r>
      <w:r w:rsidR="006B4DFC" w:rsidRPr="00A4103C">
        <w:rPr>
          <w:rFonts w:asciiTheme="minorHAnsi" w:hAnsiTheme="minorHAnsi"/>
          <w:color w:val="auto"/>
        </w:rPr>
        <w:t>.</w:t>
      </w:r>
      <w:r w:rsidRPr="00A4103C">
        <w:rPr>
          <w:rFonts w:asciiTheme="minorHAnsi" w:hAnsiTheme="minorHAnsi"/>
          <w:color w:val="auto"/>
        </w:rPr>
        <w:t xml:space="preserve"> Failure to adjust to the photoperiods of these warmer northern latitudes could negatively impact the timing of life history events for those shifted populations, turning winners into losers.</w:t>
      </w:r>
    </w:p>
    <w:p w14:paraId="60C535F6" w14:textId="7F51C250" w:rsidR="003211F8" w:rsidRPr="00A4103C" w:rsidRDefault="003211F8" w:rsidP="007F2D08">
      <w:pPr>
        <w:spacing w:line="480" w:lineRule="auto"/>
        <w:rPr>
          <w:rFonts w:asciiTheme="minorHAnsi" w:hAnsiTheme="minorHAnsi"/>
          <w:color w:val="auto"/>
        </w:rPr>
      </w:pPr>
    </w:p>
    <w:p w14:paraId="4CCEDACE" w14:textId="58899466" w:rsidR="00EF71F3" w:rsidRPr="00A4103C" w:rsidRDefault="00EF71F3" w:rsidP="00EF71F3">
      <w:pPr>
        <w:spacing w:line="480" w:lineRule="auto"/>
        <w:rPr>
          <w:rFonts w:asciiTheme="minorHAnsi" w:hAnsiTheme="minorHAnsi"/>
          <w:color w:val="auto"/>
        </w:rPr>
      </w:pPr>
      <w:r w:rsidRPr="00A4103C">
        <w:rPr>
          <w:rFonts w:asciiTheme="minorHAnsi" w:hAnsiTheme="minorHAnsi"/>
          <w:b/>
          <w:color w:val="auto"/>
        </w:rPr>
        <w:t xml:space="preserve">Adjusting through Dormancy: </w:t>
      </w:r>
      <w:r w:rsidRPr="00A4103C">
        <w:rPr>
          <w:rFonts w:asciiTheme="minorHAnsi" w:hAnsiTheme="minorHAnsi"/>
          <w:color w:val="auto"/>
        </w:rPr>
        <w:t xml:space="preserve">To ensure their survival, organisms must monitor </w:t>
      </w:r>
      <w:r w:rsidR="0027615E">
        <w:rPr>
          <w:rFonts w:asciiTheme="minorHAnsi" w:hAnsiTheme="minorHAnsi"/>
          <w:color w:val="auto"/>
        </w:rPr>
        <w:t xml:space="preserve">both </w:t>
      </w:r>
      <w:r w:rsidRPr="00A4103C">
        <w:rPr>
          <w:rFonts w:asciiTheme="minorHAnsi" w:hAnsiTheme="minorHAnsi"/>
          <w:color w:val="auto"/>
        </w:rPr>
        <w:t xml:space="preserve">their internal </w:t>
      </w:r>
      <w:r w:rsidR="004E6CDD" w:rsidRPr="00A4103C">
        <w:rPr>
          <w:rFonts w:asciiTheme="minorHAnsi" w:hAnsiTheme="minorHAnsi"/>
          <w:color w:val="auto"/>
        </w:rPr>
        <w:t xml:space="preserve">condition </w:t>
      </w:r>
      <w:r w:rsidR="00996EEF">
        <w:rPr>
          <w:rFonts w:asciiTheme="minorHAnsi" w:hAnsiTheme="minorHAnsi"/>
          <w:color w:val="auto"/>
        </w:rPr>
        <w:t>as well as</w:t>
      </w:r>
      <w:r w:rsidRPr="00A4103C">
        <w:rPr>
          <w:rFonts w:asciiTheme="minorHAnsi" w:hAnsiTheme="minorHAnsi"/>
          <w:color w:val="auto"/>
        </w:rPr>
        <w:t xml:space="preserve"> </w:t>
      </w:r>
      <w:r w:rsidR="0004110D" w:rsidRPr="00A4103C">
        <w:rPr>
          <w:rFonts w:asciiTheme="minorHAnsi" w:hAnsiTheme="minorHAnsi"/>
          <w:color w:val="auto"/>
        </w:rPr>
        <w:t xml:space="preserve">the </w:t>
      </w:r>
      <w:r w:rsidRPr="00A4103C">
        <w:rPr>
          <w:rFonts w:asciiTheme="minorHAnsi" w:hAnsiTheme="minorHAnsi"/>
          <w:color w:val="auto"/>
        </w:rPr>
        <w:t>external environment</w:t>
      </w:r>
      <w:r w:rsidR="0004110D" w:rsidRPr="00A4103C">
        <w:rPr>
          <w:rFonts w:asciiTheme="minorHAnsi" w:hAnsiTheme="minorHAnsi"/>
          <w:color w:val="auto"/>
        </w:rPr>
        <w:t>,</w:t>
      </w:r>
      <w:r w:rsidR="00BF798E">
        <w:rPr>
          <w:rFonts w:asciiTheme="minorHAnsi" w:hAnsiTheme="minorHAnsi"/>
          <w:color w:val="auto"/>
        </w:rPr>
        <w:t xml:space="preserve"> </w:t>
      </w:r>
      <w:r w:rsidRPr="00A4103C">
        <w:rPr>
          <w:rFonts w:asciiTheme="minorHAnsi" w:hAnsiTheme="minorHAnsi"/>
          <w:color w:val="auto"/>
        </w:rPr>
        <w:t xml:space="preserve">and respond to changes in those environments as they occur. </w:t>
      </w:r>
      <w:r w:rsidR="0027615E">
        <w:rPr>
          <w:rFonts w:asciiTheme="minorHAnsi" w:hAnsiTheme="minorHAnsi"/>
          <w:color w:val="auto"/>
        </w:rPr>
        <w:t>Insects</w:t>
      </w:r>
      <w:r w:rsidR="0027615E" w:rsidRPr="00A4103C">
        <w:rPr>
          <w:rFonts w:asciiTheme="minorHAnsi" w:hAnsiTheme="minorHAnsi"/>
          <w:color w:val="auto"/>
        </w:rPr>
        <w:t xml:space="preserve"> </w:t>
      </w:r>
      <w:r w:rsidRPr="00A4103C">
        <w:rPr>
          <w:rFonts w:asciiTheme="minorHAnsi" w:hAnsiTheme="minorHAnsi"/>
          <w:color w:val="auto"/>
        </w:rPr>
        <w:t xml:space="preserve">must actively work to avoid conditions that become too stressful and take advantage of conditions that are favorable. </w:t>
      </w:r>
      <w:r w:rsidR="00E200D8" w:rsidRPr="00A4103C">
        <w:rPr>
          <w:rFonts w:asciiTheme="minorHAnsi" w:hAnsiTheme="minorHAnsi"/>
          <w:color w:val="auto"/>
        </w:rPr>
        <w:t>Environmental stress that occurs over a relatively short period of time can be categorized as acute stress</w:t>
      </w:r>
      <w:r w:rsidR="0027615E">
        <w:rPr>
          <w:rFonts w:asciiTheme="minorHAnsi" w:hAnsiTheme="minorHAnsi"/>
          <w:color w:val="auto"/>
        </w:rPr>
        <w:t>,</w:t>
      </w:r>
      <w:r w:rsidR="004122C2" w:rsidRPr="00A4103C">
        <w:rPr>
          <w:rFonts w:asciiTheme="minorHAnsi" w:hAnsiTheme="minorHAnsi"/>
          <w:color w:val="auto"/>
        </w:rPr>
        <w:t xml:space="preserve"> w</w:t>
      </w:r>
      <w:r w:rsidR="00E200D8" w:rsidRPr="00A4103C">
        <w:rPr>
          <w:rFonts w:asciiTheme="minorHAnsi" w:hAnsiTheme="minorHAnsi"/>
          <w:color w:val="auto"/>
        </w:rPr>
        <w:t xml:space="preserve">hile stress that occurs over a relatively prolonged period can be considered chronically stressful. </w:t>
      </w:r>
      <w:r w:rsidRPr="00A4103C">
        <w:rPr>
          <w:rFonts w:asciiTheme="minorHAnsi" w:hAnsiTheme="minorHAnsi"/>
          <w:color w:val="auto"/>
        </w:rPr>
        <w:t xml:space="preserve">Stress in an insect’s </w:t>
      </w:r>
      <w:r w:rsidRPr="00A4103C">
        <w:rPr>
          <w:rFonts w:asciiTheme="minorHAnsi" w:hAnsiTheme="minorHAnsi"/>
          <w:color w:val="auto"/>
        </w:rPr>
        <w:lastRenderedPageBreak/>
        <w:t xml:space="preserve">natural environment could </w:t>
      </w:r>
      <w:r w:rsidR="00E200D8" w:rsidRPr="00A4103C">
        <w:rPr>
          <w:rFonts w:asciiTheme="minorHAnsi" w:hAnsiTheme="minorHAnsi"/>
          <w:color w:val="auto"/>
        </w:rPr>
        <w:t>be</w:t>
      </w:r>
      <w:r w:rsidRPr="00A4103C">
        <w:rPr>
          <w:rFonts w:asciiTheme="minorHAnsi" w:hAnsiTheme="minorHAnsi"/>
          <w:color w:val="auto"/>
        </w:rPr>
        <w:t xml:space="preserve"> any condition that, if encountered, impact</w:t>
      </w:r>
      <w:r w:rsidR="00BE04D7">
        <w:rPr>
          <w:rFonts w:asciiTheme="minorHAnsi" w:hAnsiTheme="minorHAnsi"/>
          <w:color w:val="auto"/>
        </w:rPr>
        <w:t>s</w:t>
      </w:r>
      <w:r w:rsidRPr="00A4103C">
        <w:rPr>
          <w:rFonts w:asciiTheme="minorHAnsi" w:hAnsiTheme="minorHAnsi"/>
          <w:color w:val="auto"/>
        </w:rPr>
        <w:t xml:space="preserve"> growth, reproduction, or survival. Common environmental stresses for insects include extreme temperatures, </w:t>
      </w:r>
      <w:r w:rsidR="00E200D8" w:rsidRPr="00A4103C">
        <w:rPr>
          <w:rFonts w:asciiTheme="minorHAnsi" w:hAnsiTheme="minorHAnsi"/>
          <w:color w:val="auto"/>
        </w:rPr>
        <w:t>i</w:t>
      </w:r>
      <w:r w:rsidR="00C271D8" w:rsidRPr="00A4103C">
        <w:rPr>
          <w:rFonts w:asciiTheme="minorHAnsi" w:hAnsiTheme="minorHAnsi"/>
          <w:color w:val="auto"/>
        </w:rPr>
        <w:t xml:space="preserve">ce, </w:t>
      </w:r>
      <w:r w:rsidR="006C1BF4" w:rsidRPr="00A4103C">
        <w:rPr>
          <w:rFonts w:asciiTheme="minorHAnsi" w:hAnsiTheme="minorHAnsi"/>
          <w:color w:val="auto"/>
        </w:rPr>
        <w:t>desiccation</w:t>
      </w:r>
      <w:r w:rsidRPr="00A4103C">
        <w:rPr>
          <w:rFonts w:asciiTheme="minorHAnsi" w:hAnsiTheme="minorHAnsi"/>
          <w:color w:val="auto"/>
        </w:rPr>
        <w:t>, and reduction</w:t>
      </w:r>
      <w:r w:rsidR="00BE04D7">
        <w:rPr>
          <w:rFonts w:asciiTheme="minorHAnsi" w:hAnsiTheme="minorHAnsi"/>
          <w:color w:val="auto"/>
        </w:rPr>
        <w:t>s in the availability of food. In general</w:t>
      </w:r>
      <w:r w:rsidRPr="00A4103C">
        <w:rPr>
          <w:rFonts w:asciiTheme="minorHAnsi" w:hAnsiTheme="minorHAnsi"/>
          <w:color w:val="auto"/>
        </w:rPr>
        <w:t xml:space="preserve">, dormancy is a state of metabolic and developmental suppression many insects </w:t>
      </w:r>
      <w:r w:rsidR="00BE04D7">
        <w:rPr>
          <w:rFonts w:asciiTheme="minorHAnsi" w:hAnsiTheme="minorHAnsi"/>
          <w:color w:val="auto"/>
        </w:rPr>
        <w:t xml:space="preserve">use </w:t>
      </w:r>
      <w:r w:rsidRPr="00A4103C">
        <w:rPr>
          <w:rFonts w:asciiTheme="minorHAnsi" w:hAnsiTheme="minorHAnsi"/>
          <w:color w:val="auto"/>
        </w:rPr>
        <w:t xml:space="preserve">to mitigate the effects of both acute and chronic </w:t>
      </w:r>
      <w:r w:rsidR="004122C2" w:rsidRPr="00A4103C">
        <w:rPr>
          <w:rFonts w:asciiTheme="minorHAnsi" w:hAnsiTheme="minorHAnsi"/>
          <w:color w:val="auto"/>
        </w:rPr>
        <w:t xml:space="preserve">seasonal </w:t>
      </w:r>
      <w:r w:rsidRPr="00A4103C">
        <w:rPr>
          <w:rFonts w:asciiTheme="minorHAnsi" w:hAnsiTheme="minorHAnsi"/>
          <w:color w:val="auto"/>
        </w:rPr>
        <w:t xml:space="preserve">stress they encounter in their environment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 As temperatures ri</w:t>
      </w:r>
      <w:r w:rsidR="003211F8" w:rsidRPr="00A4103C">
        <w:rPr>
          <w:rFonts w:asciiTheme="minorHAnsi" w:hAnsiTheme="minorHAnsi"/>
          <w:color w:val="auto"/>
        </w:rPr>
        <w:t>se, winning insects could express phenotypic plasticity or experience evolutionary adaptations in their dormancy strategy</w:t>
      </w:r>
      <w:r w:rsidRPr="00A4103C">
        <w:rPr>
          <w:rFonts w:asciiTheme="minorHAnsi" w:hAnsiTheme="minorHAnsi"/>
          <w:color w:val="auto"/>
        </w:rPr>
        <w:t xml:space="preserve"> to </w:t>
      </w:r>
      <w:r w:rsidR="003211F8" w:rsidRPr="00A4103C">
        <w:rPr>
          <w:rFonts w:asciiTheme="minorHAnsi" w:hAnsiTheme="minorHAnsi"/>
          <w:color w:val="auto"/>
        </w:rPr>
        <w:t xml:space="preserve">adjust to </w:t>
      </w:r>
      <w:r w:rsidR="004122C2" w:rsidRPr="00A4103C">
        <w:rPr>
          <w:rFonts w:asciiTheme="minorHAnsi" w:hAnsiTheme="minorHAnsi"/>
          <w:color w:val="auto"/>
        </w:rPr>
        <w:t xml:space="preserve">the shifting landscape of seasonally </w:t>
      </w:r>
      <w:r w:rsidRPr="00A4103C">
        <w:rPr>
          <w:rFonts w:asciiTheme="minorHAnsi" w:hAnsiTheme="minorHAnsi"/>
          <w:color w:val="auto"/>
        </w:rPr>
        <w:t xml:space="preserve">stressful </w:t>
      </w:r>
      <w:r w:rsidR="00E90910" w:rsidRPr="00A4103C">
        <w:rPr>
          <w:rFonts w:asciiTheme="minorHAnsi" w:hAnsiTheme="minorHAnsi"/>
          <w:color w:val="auto"/>
        </w:rPr>
        <w:t>environment</w:t>
      </w:r>
      <w:r w:rsidR="00395F28">
        <w:rPr>
          <w:rFonts w:asciiTheme="minorHAnsi" w:hAnsiTheme="minorHAnsi"/>
          <w:color w:val="auto"/>
        </w:rPr>
        <w:t>al</w:t>
      </w:r>
      <w:r w:rsidR="003211F8" w:rsidRPr="00A4103C">
        <w:rPr>
          <w:rFonts w:asciiTheme="minorHAnsi" w:hAnsiTheme="minorHAnsi"/>
          <w:color w:val="auto"/>
        </w:rPr>
        <w:t xml:space="preserve"> conditions</w:t>
      </w:r>
      <w:r w:rsidRPr="00A4103C">
        <w:rPr>
          <w:rFonts w:asciiTheme="minorHAnsi" w:hAnsiTheme="minorHAnsi"/>
          <w:color w:val="auto"/>
        </w:rPr>
        <w:t xml:space="preserve">. </w:t>
      </w:r>
    </w:p>
    <w:p w14:paraId="49034696" w14:textId="0DBB2068" w:rsidR="00621765" w:rsidRPr="00A4103C" w:rsidRDefault="00445FEE" w:rsidP="00467087">
      <w:pPr>
        <w:spacing w:line="480" w:lineRule="auto"/>
        <w:ind w:firstLine="720"/>
        <w:rPr>
          <w:rFonts w:asciiTheme="minorHAnsi" w:hAnsiTheme="minorHAnsi"/>
          <w:color w:val="auto"/>
        </w:rPr>
      </w:pPr>
      <w:r w:rsidRPr="00A4103C">
        <w:rPr>
          <w:rFonts w:asciiTheme="minorHAnsi" w:hAnsiTheme="minorHAnsi"/>
          <w:color w:val="auto"/>
        </w:rPr>
        <w:t>As insects monitor their environment and p</w:t>
      </w:r>
      <w:r w:rsidR="00621765" w:rsidRPr="00A4103C">
        <w:rPr>
          <w:rFonts w:asciiTheme="minorHAnsi" w:hAnsiTheme="minorHAnsi"/>
          <w:color w:val="auto"/>
        </w:rPr>
        <w:t>e</w:t>
      </w:r>
      <w:r w:rsidRPr="00A4103C">
        <w:rPr>
          <w:rFonts w:asciiTheme="minorHAnsi" w:hAnsiTheme="minorHAnsi"/>
          <w:color w:val="auto"/>
        </w:rPr>
        <w:t>rceive acute</w:t>
      </w:r>
      <w:r w:rsidR="001E3189" w:rsidRPr="00A4103C">
        <w:rPr>
          <w:rFonts w:asciiTheme="minorHAnsi" w:hAnsiTheme="minorHAnsi"/>
          <w:color w:val="auto"/>
        </w:rPr>
        <w:t xml:space="preserve"> environmental</w:t>
      </w:r>
      <w:r w:rsidRPr="00A4103C">
        <w:rPr>
          <w:rFonts w:asciiTheme="minorHAnsi" w:hAnsiTheme="minorHAnsi"/>
          <w:color w:val="auto"/>
        </w:rPr>
        <w:t xml:space="preserve"> stress</w:t>
      </w:r>
      <w:r w:rsidR="00621765" w:rsidRPr="00A4103C">
        <w:rPr>
          <w:rFonts w:asciiTheme="minorHAnsi" w:hAnsiTheme="minorHAnsi"/>
          <w:color w:val="auto"/>
        </w:rPr>
        <w:t>, some use quiescence to quickly respond to</w:t>
      </w:r>
      <w:r w:rsidR="001E3189" w:rsidRPr="00A4103C">
        <w:rPr>
          <w:rFonts w:asciiTheme="minorHAnsi" w:hAnsiTheme="minorHAnsi"/>
          <w:color w:val="auto"/>
        </w:rPr>
        <w:t xml:space="preserve"> these</w:t>
      </w:r>
      <w:r w:rsidR="00621765" w:rsidRPr="00A4103C">
        <w:rPr>
          <w:rFonts w:asciiTheme="minorHAnsi" w:hAnsiTheme="minorHAnsi"/>
          <w:color w:val="auto"/>
        </w:rPr>
        <w:t xml:space="preserve"> relatively short-term conditions. Quiescence is a transient state of reduced activity that insects can use to temporarily protect themselves from environmental stress </w:t>
      </w:r>
      <w:r w:rsidR="00621765" w:rsidRPr="00A4103C">
        <w:rPr>
          <w:rFonts w:asciiTheme="minorHAnsi" w:hAnsiTheme="minorHAnsi"/>
          <w:color w:val="auto"/>
        </w:rPr>
        <w:fldChar w:fldCharType="begin" w:fldLock="1"/>
      </w:r>
      <w:r w:rsidR="00621765"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621765" w:rsidRPr="00A4103C">
        <w:rPr>
          <w:rFonts w:asciiTheme="minorHAnsi" w:hAnsiTheme="minorHAnsi"/>
          <w:color w:val="auto"/>
        </w:rPr>
        <w:fldChar w:fldCharType="separate"/>
      </w:r>
      <w:r w:rsidR="00621765" w:rsidRPr="00A4103C">
        <w:rPr>
          <w:rFonts w:asciiTheme="minorHAnsi" w:hAnsiTheme="minorHAnsi"/>
          <w:noProof/>
          <w:color w:val="auto"/>
        </w:rPr>
        <w:t>(Koštál 2006)</w:t>
      </w:r>
      <w:r w:rsidR="00621765" w:rsidRPr="00A4103C">
        <w:rPr>
          <w:rFonts w:asciiTheme="minorHAnsi" w:hAnsiTheme="minorHAnsi"/>
          <w:color w:val="auto"/>
        </w:rPr>
        <w:fldChar w:fldCharType="end"/>
      </w:r>
      <w:r w:rsidR="00621765" w:rsidRPr="00A4103C">
        <w:rPr>
          <w:rFonts w:asciiTheme="minorHAnsi" w:hAnsiTheme="minorHAnsi"/>
          <w:color w:val="auto"/>
        </w:rPr>
        <w:t xml:space="preserve">. </w:t>
      </w:r>
      <w:r w:rsidR="00EA1DC3" w:rsidRPr="00A4103C">
        <w:rPr>
          <w:rFonts w:asciiTheme="minorHAnsi" w:hAnsiTheme="minorHAnsi"/>
          <w:color w:val="auto"/>
        </w:rPr>
        <w:t>O</w:t>
      </w:r>
      <w:r w:rsidR="00621765" w:rsidRPr="00A4103C">
        <w:rPr>
          <w:rFonts w:asciiTheme="minorHAnsi" w:hAnsiTheme="minorHAnsi"/>
          <w:color w:val="auto"/>
        </w:rPr>
        <w:t>nce the stress is relieved (provided the exposure was not too ext</w:t>
      </w:r>
      <w:r w:rsidR="00521FB8">
        <w:rPr>
          <w:rFonts w:asciiTheme="minorHAnsi" w:hAnsiTheme="minorHAnsi"/>
          <w:color w:val="auto"/>
        </w:rPr>
        <w:t>ensive</w:t>
      </w:r>
      <w:r w:rsidR="00621765" w:rsidRPr="00A4103C">
        <w:rPr>
          <w:rFonts w:asciiTheme="minorHAnsi" w:hAnsiTheme="minorHAnsi"/>
          <w:color w:val="auto"/>
        </w:rPr>
        <w:t>)</w:t>
      </w:r>
      <w:r w:rsidR="00DC0038">
        <w:rPr>
          <w:rFonts w:asciiTheme="minorHAnsi" w:hAnsiTheme="minorHAnsi"/>
          <w:color w:val="auto"/>
        </w:rPr>
        <w:t>,</w:t>
      </w:r>
      <w:r w:rsidR="00621765" w:rsidRPr="00A4103C">
        <w:rPr>
          <w:rFonts w:asciiTheme="minorHAnsi" w:hAnsiTheme="minorHAnsi"/>
          <w:color w:val="auto"/>
        </w:rPr>
        <w:t xml:space="preserve"> quiescence is reversed and the insect’s activity can resume</w:t>
      </w:r>
      <w:r w:rsidR="00521FB8">
        <w:rPr>
          <w:rFonts w:asciiTheme="minorHAnsi" w:hAnsiTheme="minorHAnsi"/>
          <w:color w:val="auto"/>
        </w:rPr>
        <w:t xml:space="preserve"> after some period of recovery</w:t>
      </w:r>
      <w:r w:rsidR="00621765" w:rsidRPr="00A4103C">
        <w:rPr>
          <w:rFonts w:asciiTheme="minorHAnsi" w:hAnsiTheme="minorHAnsi"/>
          <w:color w:val="auto"/>
        </w:rPr>
        <w:t>.</w:t>
      </w:r>
      <w:r w:rsidR="00FC63CE" w:rsidRPr="00A4103C">
        <w:rPr>
          <w:rFonts w:asciiTheme="minorHAnsi" w:hAnsiTheme="minorHAnsi"/>
          <w:color w:val="auto"/>
        </w:rPr>
        <w:t xml:space="preserve"> Seasonal temperature change is a common </w:t>
      </w:r>
      <w:r w:rsidR="00201E30">
        <w:rPr>
          <w:rFonts w:asciiTheme="minorHAnsi" w:hAnsiTheme="minorHAnsi"/>
          <w:color w:val="auto"/>
        </w:rPr>
        <w:t>long-term</w:t>
      </w:r>
      <w:r w:rsidR="00FC63CE" w:rsidRPr="00A4103C">
        <w:rPr>
          <w:rFonts w:asciiTheme="minorHAnsi" w:hAnsiTheme="minorHAnsi"/>
          <w:color w:val="auto"/>
        </w:rPr>
        <w:t xml:space="preserve"> stress </w:t>
      </w:r>
      <w:r w:rsidR="0027615E">
        <w:rPr>
          <w:rFonts w:asciiTheme="minorHAnsi" w:hAnsiTheme="minorHAnsi"/>
          <w:color w:val="auto"/>
        </w:rPr>
        <w:t xml:space="preserve">that </w:t>
      </w:r>
      <w:r w:rsidR="00FC63CE" w:rsidRPr="00A4103C">
        <w:rPr>
          <w:rFonts w:asciiTheme="minorHAnsi" w:hAnsiTheme="minorHAnsi"/>
          <w:color w:val="auto"/>
        </w:rPr>
        <w:t>insects encounter in their environment. T</w:t>
      </w:r>
      <w:r w:rsidR="006E6E6C" w:rsidRPr="00A4103C">
        <w:rPr>
          <w:rFonts w:asciiTheme="minorHAnsi" w:hAnsiTheme="minorHAnsi"/>
          <w:color w:val="auto"/>
        </w:rPr>
        <w:t>o</w:t>
      </w:r>
      <w:r w:rsidR="00621765" w:rsidRPr="00A4103C">
        <w:rPr>
          <w:rFonts w:asciiTheme="minorHAnsi" w:hAnsiTheme="minorHAnsi"/>
          <w:color w:val="auto"/>
        </w:rPr>
        <w:t xml:space="preserve"> avoid or mitigate </w:t>
      </w:r>
      <w:r w:rsidR="006E6E6C" w:rsidRPr="00A4103C">
        <w:rPr>
          <w:rFonts w:asciiTheme="minorHAnsi" w:hAnsiTheme="minorHAnsi"/>
          <w:color w:val="auto"/>
        </w:rPr>
        <w:t xml:space="preserve">the consequences of </w:t>
      </w:r>
      <w:r w:rsidR="00521FB8">
        <w:rPr>
          <w:rFonts w:asciiTheme="minorHAnsi" w:hAnsiTheme="minorHAnsi"/>
          <w:color w:val="auto"/>
        </w:rPr>
        <w:t xml:space="preserve">predictable </w:t>
      </w:r>
      <w:r w:rsidR="00BF798E">
        <w:rPr>
          <w:rFonts w:asciiTheme="minorHAnsi" w:hAnsiTheme="minorHAnsi"/>
          <w:color w:val="auto"/>
        </w:rPr>
        <w:t>seasonal</w:t>
      </w:r>
      <w:r w:rsidR="00366AF7">
        <w:rPr>
          <w:rFonts w:asciiTheme="minorHAnsi" w:hAnsiTheme="minorHAnsi"/>
          <w:color w:val="auto"/>
        </w:rPr>
        <w:t xml:space="preserve"> </w:t>
      </w:r>
      <w:r w:rsidR="00EA1DC3" w:rsidRPr="00A4103C">
        <w:rPr>
          <w:rFonts w:asciiTheme="minorHAnsi" w:hAnsiTheme="minorHAnsi"/>
          <w:color w:val="auto"/>
        </w:rPr>
        <w:t>environmental stress</w:t>
      </w:r>
      <w:r w:rsidR="00521FB8">
        <w:rPr>
          <w:rFonts w:asciiTheme="minorHAnsi" w:hAnsiTheme="minorHAnsi"/>
          <w:color w:val="auto"/>
        </w:rPr>
        <w:t>,</w:t>
      </w:r>
      <w:r w:rsidR="006E6E6C" w:rsidRPr="00A4103C">
        <w:rPr>
          <w:rFonts w:asciiTheme="minorHAnsi" w:hAnsiTheme="minorHAnsi"/>
          <w:color w:val="auto"/>
        </w:rPr>
        <w:t xml:space="preserve"> </w:t>
      </w:r>
      <w:r w:rsidR="004122C2" w:rsidRPr="00A4103C">
        <w:rPr>
          <w:rFonts w:asciiTheme="minorHAnsi" w:hAnsiTheme="minorHAnsi"/>
          <w:color w:val="auto"/>
        </w:rPr>
        <w:t xml:space="preserve">many </w:t>
      </w:r>
      <w:r w:rsidR="006E6E6C" w:rsidRPr="00A4103C">
        <w:rPr>
          <w:rFonts w:asciiTheme="minorHAnsi" w:hAnsiTheme="minorHAnsi"/>
          <w:color w:val="auto"/>
        </w:rPr>
        <w:t>insects use diapause</w:t>
      </w:r>
      <w:r w:rsidR="00621765" w:rsidRPr="00A4103C">
        <w:rPr>
          <w:rFonts w:asciiTheme="minorHAnsi" w:hAnsiTheme="minorHAnsi"/>
          <w:color w:val="auto"/>
        </w:rPr>
        <w:t xml:space="preserve">. </w:t>
      </w:r>
      <w:r w:rsidR="00EF71F3" w:rsidRPr="00A4103C">
        <w:rPr>
          <w:rFonts w:asciiTheme="minorHAnsi" w:hAnsiTheme="minorHAnsi"/>
          <w:color w:val="auto"/>
        </w:rPr>
        <w:t>For most temperate insects, maintaining a suitable metabolic rate for continued development becomes challenging</w:t>
      </w:r>
      <w:r w:rsidR="000426F8" w:rsidRPr="000426F8">
        <w:rPr>
          <w:rFonts w:asciiTheme="minorHAnsi" w:hAnsiTheme="minorHAnsi"/>
          <w:color w:val="auto"/>
        </w:rPr>
        <w:t xml:space="preserve"> </w:t>
      </w:r>
      <w:r w:rsidR="000426F8" w:rsidRPr="00A4103C">
        <w:rPr>
          <w:rFonts w:asciiTheme="minorHAnsi" w:hAnsiTheme="minorHAnsi"/>
          <w:color w:val="auto"/>
        </w:rPr>
        <w:t xml:space="preserve">when temperatures </w:t>
      </w:r>
      <w:r w:rsidR="000426F8">
        <w:rPr>
          <w:rFonts w:asciiTheme="minorHAnsi" w:hAnsiTheme="minorHAnsi"/>
          <w:color w:val="auto"/>
        </w:rPr>
        <w:t>fall too low</w:t>
      </w:r>
      <w:r w:rsidR="00EF71F3" w:rsidRPr="00A4103C">
        <w:rPr>
          <w:rFonts w:asciiTheme="minorHAnsi" w:hAnsiTheme="minorHAnsi"/>
          <w:color w:val="auto"/>
        </w:rPr>
        <w:t>.</w:t>
      </w:r>
      <w:r w:rsidR="007237A8" w:rsidRPr="00A4103C">
        <w:rPr>
          <w:rFonts w:asciiTheme="minorHAnsi" w:hAnsiTheme="minorHAnsi"/>
          <w:color w:val="auto"/>
        </w:rPr>
        <w:t xml:space="preserve"> Further,</w:t>
      </w:r>
      <w:r w:rsidR="00242E29" w:rsidRPr="00A4103C">
        <w:rPr>
          <w:rFonts w:asciiTheme="minorHAnsi" w:hAnsiTheme="minorHAnsi"/>
          <w:color w:val="auto"/>
        </w:rPr>
        <w:t xml:space="preserve"> as resource availability declines</w:t>
      </w:r>
      <w:r w:rsidR="007237A8" w:rsidRPr="00A4103C">
        <w:rPr>
          <w:rFonts w:asciiTheme="minorHAnsi" w:hAnsiTheme="minorHAnsi"/>
          <w:color w:val="auto"/>
        </w:rPr>
        <w:t>,</w:t>
      </w:r>
      <w:r w:rsidR="00242E29" w:rsidRPr="00A4103C">
        <w:rPr>
          <w:rFonts w:asciiTheme="minorHAnsi" w:hAnsiTheme="minorHAnsi"/>
          <w:color w:val="auto"/>
        </w:rPr>
        <w:t xml:space="preserve"> they struggle to acquire enough energy to fuel metabolism</w:t>
      </w:r>
      <w:r w:rsidR="004122C2" w:rsidRPr="00A4103C">
        <w:rPr>
          <w:rFonts w:asciiTheme="minorHAnsi" w:hAnsiTheme="minorHAnsi"/>
          <w:color w:val="auto"/>
        </w:rPr>
        <w:t>, growth, and development</w:t>
      </w:r>
      <w:r w:rsidR="00242E29" w:rsidRPr="00A4103C">
        <w:rPr>
          <w:rFonts w:asciiTheme="minorHAnsi" w:hAnsiTheme="minorHAnsi"/>
          <w:color w:val="auto"/>
        </w:rPr>
        <w:t xml:space="preserve">. Diapause is one way </w:t>
      </w:r>
      <w:r w:rsidR="0027615E">
        <w:rPr>
          <w:rFonts w:asciiTheme="minorHAnsi" w:hAnsiTheme="minorHAnsi"/>
          <w:color w:val="auto"/>
        </w:rPr>
        <w:t xml:space="preserve">that </w:t>
      </w:r>
      <w:r w:rsidR="00242E29" w:rsidRPr="00A4103C">
        <w:rPr>
          <w:rFonts w:asciiTheme="minorHAnsi" w:hAnsiTheme="minorHAnsi"/>
          <w:color w:val="auto"/>
        </w:rPr>
        <w:t xml:space="preserve">insects can protect themselves from these </w:t>
      </w:r>
      <w:r w:rsidR="000426F8">
        <w:rPr>
          <w:rFonts w:asciiTheme="minorHAnsi" w:hAnsiTheme="minorHAnsi"/>
          <w:color w:val="auto"/>
        </w:rPr>
        <w:t xml:space="preserve">predictable and </w:t>
      </w:r>
      <w:r w:rsidR="00242E29" w:rsidRPr="00A4103C">
        <w:rPr>
          <w:rFonts w:asciiTheme="minorHAnsi" w:hAnsiTheme="minorHAnsi"/>
          <w:color w:val="auto"/>
        </w:rPr>
        <w:t>chronic seasonal stresses. However, unlike quiescence, diapause is generally induced well before the</w:t>
      </w:r>
      <w:r w:rsidR="00916232">
        <w:rPr>
          <w:rFonts w:asciiTheme="minorHAnsi" w:hAnsiTheme="minorHAnsi"/>
          <w:color w:val="auto"/>
        </w:rPr>
        <w:t>ir</w:t>
      </w:r>
      <w:r w:rsidR="00AC6721" w:rsidRPr="00A4103C">
        <w:rPr>
          <w:rFonts w:asciiTheme="minorHAnsi" w:hAnsiTheme="minorHAnsi"/>
          <w:color w:val="auto"/>
        </w:rPr>
        <w:t xml:space="preserve"> environment </w:t>
      </w:r>
      <w:r w:rsidR="00242E29" w:rsidRPr="00A4103C">
        <w:rPr>
          <w:rFonts w:asciiTheme="minorHAnsi" w:hAnsiTheme="minorHAnsi"/>
          <w:color w:val="auto"/>
        </w:rPr>
        <w:t xml:space="preserve">degrades </w:t>
      </w:r>
      <w:r w:rsidR="00AC6721" w:rsidRPr="00A4103C">
        <w:rPr>
          <w:rFonts w:asciiTheme="minorHAnsi" w:hAnsiTheme="minorHAnsi"/>
          <w:color w:val="auto"/>
        </w:rPr>
        <w:t xml:space="preserve">and becomes </w:t>
      </w:r>
      <w:r w:rsidR="00242E29" w:rsidRPr="00A4103C">
        <w:rPr>
          <w:rFonts w:asciiTheme="minorHAnsi" w:hAnsiTheme="minorHAnsi"/>
          <w:color w:val="auto"/>
        </w:rPr>
        <w:t>stressful</w:t>
      </w:r>
      <w:r w:rsidR="004122C2" w:rsidRPr="00A4103C">
        <w:rPr>
          <w:rFonts w:asciiTheme="minorHAnsi" w:hAnsiTheme="minorHAnsi"/>
          <w:color w:val="auto"/>
        </w:rPr>
        <w:t xml:space="preserve">. </w:t>
      </w:r>
      <w:r w:rsidR="004122C2" w:rsidRPr="00A4103C">
        <w:rPr>
          <w:rFonts w:asciiTheme="minorHAnsi" w:hAnsiTheme="minorHAnsi"/>
          <w:color w:val="auto"/>
        </w:rPr>
        <w:lastRenderedPageBreak/>
        <w:t>Diapause</w:t>
      </w:r>
      <w:r w:rsidR="00FC63CE" w:rsidRPr="00A4103C">
        <w:rPr>
          <w:rFonts w:asciiTheme="minorHAnsi" w:hAnsiTheme="minorHAnsi"/>
          <w:color w:val="auto"/>
        </w:rPr>
        <w:t xml:space="preserve"> is a genetically regulated, environmentally influenced alternative developmental trajectory that is usually marked by metabolic suppression and arrested development in a specific life stage </w:t>
      </w:r>
      <w:r w:rsidR="00FC63CE" w:rsidRPr="00A4103C">
        <w:rPr>
          <w:rFonts w:asciiTheme="minorHAnsi" w:hAnsiTheme="minorHAnsi"/>
          <w:color w:val="auto"/>
        </w:rPr>
        <w:fldChar w:fldCharType="begin" w:fldLock="1"/>
      </w:r>
      <w:r w:rsidR="00FC63CE"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FC63CE" w:rsidRPr="00A4103C">
        <w:rPr>
          <w:rFonts w:asciiTheme="minorHAnsi" w:hAnsiTheme="minorHAnsi"/>
          <w:color w:val="auto"/>
        </w:rPr>
        <w:fldChar w:fldCharType="separate"/>
      </w:r>
      <w:r w:rsidR="00FC63CE" w:rsidRPr="00A4103C">
        <w:rPr>
          <w:rFonts w:asciiTheme="minorHAnsi" w:hAnsiTheme="minorHAnsi"/>
          <w:noProof/>
          <w:color w:val="auto"/>
        </w:rPr>
        <w:t>(Koštál 2006)</w:t>
      </w:r>
      <w:r w:rsidR="00FC63CE" w:rsidRPr="00A4103C">
        <w:rPr>
          <w:rFonts w:asciiTheme="minorHAnsi" w:hAnsiTheme="minorHAnsi"/>
          <w:color w:val="auto"/>
        </w:rPr>
        <w:fldChar w:fldCharType="end"/>
      </w:r>
      <w:r w:rsidR="00FC63CE" w:rsidRPr="00A4103C">
        <w:rPr>
          <w:rFonts w:asciiTheme="minorHAnsi" w:hAnsiTheme="minorHAnsi"/>
          <w:color w:val="auto"/>
        </w:rPr>
        <w:t>.</w:t>
      </w:r>
      <w:r w:rsidR="00242E29" w:rsidRPr="00A4103C">
        <w:rPr>
          <w:rFonts w:asciiTheme="minorHAnsi" w:hAnsiTheme="minorHAnsi"/>
          <w:color w:val="auto"/>
        </w:rPr>
        <w:t xml:space="preserve"> </w:t>
      </w:r>
      <w:r w:rsidR="001416C7" w:rsidRPr="00A4103C">
        <w:rPr>
          <w:rFonts w:asciiTheme="minorHAnsi" w:hAnsiTheme="minorHAnsi"/>
          <w:color w:val="auto"/>
        </w:rPr>
        <w:t>By monitoring environmentally consistent cues</w:t>
      </w:r>
      <w:r w:rsidR="00FC63CE" w:rsidRPr="00A4103C">
        <w:rPr>
          <w:rFonts w:asciiTheme="minorHAnsi" w:hAnsiTheme="minorHAnsi"/>
          <w:color w:val="auto"/>
        </w:rPr>
        <w:t xml:space="preserve"> that cycle with </w:t>
      </w:r>
      <w:r w:rsidR="00D41532" w:rsidRPr="00A4103C">
        <w:rPr>
          <w:rFonts w:asciiTheme="minorHAnsi" w:hAnsiTheme="minorHAnsi"/>
          <w:color w:val="auto"/>
        </w:rPr>
        <w:t>seasonality</w:t>
      </w:r>
      <w:r w:rsidR="003C1AD7">
        <w:rPr>
          <w:rFonts w:asciiTheme="minorHAnsi" w:hAnsiTheme="minorHAnsi"/>
          <w:color w:val="auto"/>
        </w:rPr>
        <w:t>,</w:t>
      </w:r>
      <w:r w:rsidR="00D41532" w:rsidRPr="00A4103C">
        <w:rPr>
          <w:rFonts w:asciiTheme="minorHAnsi" w:hAnsiTheme="minorHAnsi"/>
          <w:color w:val="auto"/>
        </w:rPr>
        <w:t xml:space="preserve"> </w:t>
      </w:r>
      <w:r w:rsidR="00916232">
        <w:rPr>
          <w:rFonts w:asciiTheme="minorHAnsi" w:hAnsiTheme="minorHAnsi"/>
          <w:color w:val="auto"/>
        </w:rPr>
        <w:t xml:space="preserve">insects can reliably predict, </w:t>
      </w:r>
      <w:r w:rsidR="00FC63CE" w:rsidRPr="00A4103C">
        <w:rPr>
          <w:rFonts w:asciiTheme="minorHAnsi" w:hAnsiTheme="minorHAnsi"/>
          <w:color w:val="auto"/>
        </w:rPr>
        <w:t>prepare for</w:t>
      </w:r>
      <w:r w:rsidR="00916232">
        <w:rPr>
          <w:rFonts w:asciiTheme="minorHAnsi" w:hAnsiTheme="minorHAnsi"/>
          <w:color w:val="auto"/>
        </w:rPr>
        <w:t>, and protect themselves from</w:t>
      </w:r>
      <w:r w:rsidR="00FC63CE" w:rsidRPr="00A4103C">
        <w:rPr>
          <w:rFonts w:asciiTheme="minorHAnsi" w:hAnsiTheme="minorHAnsi"/>
          <w:color w:val="auto"/>
        </w:rPr>
        <w:t xml:space="preserve"> </w:t>
      </w:r>
      <w:r w:rsidR="001416C7" w:rsidRPr="00A4103C">
        <w:rPr>
          <w:rFonts w:asciiTheme="minorHAnsi" w:hAnsiTheme="minorHAnsi"/>
          <w:color w:val="auto"/>
        </w:rPr>
        <w:t>seasonal changes in temperature</w:t>
      </w:r>
      <w:r w:rsidR="0027615E">
        <w:rPr>
          <w:rFonts w:asciiTheme="minorHAnsi" w:hAnsiTheme="minorHAnsi"/>
          <w:color w:val="auto"/>
        </w:rPr>
        <w:t xml:space="preserve"> by inducing diapa</w:t>
      </w:r>
      <w:r w:rsidR="006B1FDA">
        <w:rPr>
          <w:rFonts w:asciiTheme="minorHAnsi" w:hAnsiTheme="minorHAnsi"/>
          <w:color w:val="auto"/>
        </w:rPr>
        <w:t>u</w:t>
      </w:r>
      <w:r w:rsidR="0027615E">
        <w:rPr>
          <w:rFonts w:asciiTheme="minorHAnsi" w:hAnsiTheme="minorHAnsi"/>
          <w:color w:val="auto"/>
        </w:rPr>
        <w:t>se</w:t>
      </w:r>
      <w:r w:rsidR="001416C7" w:rsidRPr="00A4103C">
        <w:rPr>
          <w:rFonts w:asciiTheme="minorHAnsi" w:hAnsiTheme="minorHAnsi"/>
          <w:color w:val="auto"/>
        </w:rPr>
        <w:t>.</w:t>
      </w:r>
      <w:r w:rsidR="00242E29" w:rsidRPr="00A4103C">
        <w:rPr>
          <w:rFonts w:asciiTheme="minorHAnsi" w:hAnsiTheme="minorHAnsi"/>
          <w:color w:val="auto"/>
        </w:rPr>
        <w:t xml:space="preserve"> </w:t>
      </w:r>
    </w:p>
    <w:p w14:paraId="1CD60F60" w14:textId="468CF066" w:rsidR="00FC63CE" w:rsidRPr="00A4103C" w:rsidRDefault="00FC63CE" w:rsidP="00621765">
      <w:pPr>
        <w:spacing w:line="480" w:lineRule="auto"/>
        <w:ind w:firstLine="720"/>
        <w:rPr>
          <w:rFonts w:asciiTheme="minorHAnsi" w:hAnsiTheme="minorHAnsi"/>
          <w:color w:val="auto"/>
        </w:rPr>
      </w:pPr>
      <w:r w:rsidRPr="00A4103C">
        <w:rPr>
          <w:rFonts w:asciiTheme="minorHAnsi" w:hAnsiTheme="minorHAnsi"/>
          <w:color w:val="auto"/>
        </w:rPr>
        <w:t>Within a single insect species</w:t>
      </w:r>
      <w:r w:rsidR="003C1AD7">
        <w:rPr>
          <w:rFonts w:asciiTheme="minorHAnsi" w:hAnsiTheme="minorHAnsi"/>
          <w:color w:val="auto"/>
        </w:rPr>
        <w:t>,</w:t>
      </w:r>
      <w:r w:rsidRPr="00A4103C">
        <w:rPr>
          <w:rFonts w:asciiTheme="minorHAnsi" w:hAnsiTheme="minorHAnsi"/>
          <w:color w:val="auto"/>
        </w:rPr>
        <w:t xml:space="preserve"> the environmental cues that stimulate diapause, the life stages sensitive to those cues, and the resulting diapause phenotype are typically consistent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ale and Hayward 2010)</w:t>
      </w:r>
      <w:r w:rsidRPr="00A4103C">
        <w:rPr>
          <w:rFonts w:asciiTheme="minorHAnsi" w:hAnsiTheme="minorHAnsi"/>
          <w:color w:val="auto"/>
        </w:rPr>
        <w:fldChar w:fldCharType="end"/>
      </w:r>
      <w:r w:rsidRPr="00A4103C">
        <w:rPr>
          <w:rFonts w:asciiTheme="minorHAnsi" w:hAnsiTheme="minorHAnsi"/>
          <w:color w:val="auto"/>
        </w:rPr>
        <w:t>.</w:t>
      </w:r>
      <w:r w:rsidR="00431EB0" w:rsidRPr="00A4103C">
        <w:rPr>
          <w:rFonts w:asciiTheme="minorHAnsi" w:hAnsiTheme="minorHAnsi"/>
          <w:color w:val="auto"/>
        </w:rPr>
        <w:t xml:space="preserve"> </w:t>
      </w:r>
      <w:r w:rsidR="001150DD">
        <w:rPr>
          <w:rFonts w:asciiTheme="minorHAnsi" w:hAnsiTheme="minorHAnsi"/>
          <w:color w:val="auto"/>
        </w:rPr>
        <w:t xml:space="preserve">The traits </w:t>
      </w:r>
      <w:r w:rsidR="00431EB0" w:rsidRPr="00A4103C">
        <w:rPr>
          <w:rFonts w:asciiTheme="minorHAnsi" w:hAnsiTheme="minorHAnsi"/>
          <w:color w:val="auto"/>
        </w:rPr>
        <w:t xml:space="preserve">that mark diapause </w:t>
      </w:r>
      <w:proofErr w:type="gramStart"/>
      <w:r w:rsidR="00DC0038">
        <w:rPr>
          <w:rFonts w:asciiTheme="minorHAnsi" w:hAnsiTheme="minorHAnsi"/>
          <w:color w:val="auto"/>
        </w:rPr>
        <w:t>are</w:t>
      </w:r>
      <w:proofErr w:type="gramEnd"/>
      <w:r w:rsidR="00431EB0" w:rsidRPr="00A4103C">
        <w:rPr>
          <w:rFonts w:asciiTheme="minorHAnsi" w:hAnsiTheme="minorHAnsi"/>
          <w:color w:val="auto"/>
        </w:rPr>
        <w:t xml:space="preserve"> </w:t>
      </w:r>
      <w:r w:rsidR="001150DD">
        <w:rPr>
          <w:rFonts w:asciiTheme="minorHAnsi" w:hAnsiTheme="minorHAnsi"/>
          <w:color w:val="auto"/>
        </w:rPr>
        <w:t xml:space="preserve">largely </w:t>
      </w:r>
      <w:r w:rsidR="00431EB0" w:rsidRPr="00A4103C">
        <w:rPr>
          <w:rFonts w:asciiTheme="minorHAnsi" w:hAnsiTheme="minorHAnsi"/>
          <w:color w:val="auto"/>
        </w:rPr>
        <w:t>genetically determined and</w:t>
      </w:r>
      <w:r w:rsidR="001150DD">
        <w:rPr>
          <w:rFonts w:asciiTheme="minorHAnsi" w:hAnsiTheme="minorHAnsi"/>
          <w:color w:val="auto"/>
        </w:rPr>
        <w:t xml:space="preserve"> </w:t>
      </w:r>
      <w:r w:rsidR="00431EB0" w:rsidRPr="00A4103C">
        <w:rPr>
          <w:rFonts w:asciiTheme="minorHAnsi" w:hAnsiTheme="minorHAnsi"/>
          <w:color w:val="auto"/>
        </w:rPr>
        <w:t>highly heritable</w:t>
      </w:r>
      <w:r w:rsidR="00C26647">
        <w:rPr>
          <w:rFonts w:asciiTheme="minorHAnsi" w:hAnsiTheme="minorHAnsi"/>
          <w:color w:val="auto"/>
        </w:rPr>
        <w:t>.</w:t>
      </w:r>
      <w:r w:rsidR="001150DD">
        <w:rPr>
          <w:rFonts w:asciiTheme="minorHAnsi" w:hAnsiTheme="minorHAnsi"/>
          <w:color w:val="auto"/>
        </w:rPr>
        <w:t xml:space="preserve"> </w:t>
      </w:r>
      <w:r w:rsidR="00C26647">
        <w:rPr>
          <w:rFonts w:asciiTheme="minorHAnsi" w:hAnsiTheme="minorHAnsi"/>
          <w:color w:val="auto"/>
        </w:rPr>
        <w:t>T</w:t>
      </w:r>
      <w:r w:rsidR="005067C5">
        <w:rPr>
          <w:rFonts w:asciiTheme="minorHAnsi" w:hAnsiTheme="minorHAnsi"/>
          <w:color w:val="auto"/>
        </w:rPr>
        <w:t xml:space="preserve">he </w:t>
      </w:r>
      <w:r w:rsidR="00431EB0" w:rsidRPr="00A4103C">
        <w:rPr>
          <w:rFonts w:asciiTheme="minorHAnsi" w:hAnsiTheme="minorHAnsi"/>
          <w:color w:val="auto"/>
        </w:rPr>
        <w:t>development</w:t>
      </w:r>
      <w:r w:rsidR="003C1AD7">
        <w:rPr>
          <w:rFonts w:asciiTheme="minorHAnsi" w:hAnsiTheme="minorHAnsi"/>
          <w:color w:val="auto"/>
        </w:rPr>
        <w:t>al stage</w:t>
      </w:r>
      <w:r w:rsidR="005067C5">
        <w:rPr>
          <w:rFonts w:asciiTheme="minorHAnsi" w:hAnsiTheme="minorHAnsi"/>
          <w:color w:val="auto"/>
        </w:rPr>
        <w:t xml:space="preserve"> when diapause occurs</w:t>
      </w:r>
      <w:r w:rsidR="00431EB0" w:rsidRPr="00A4103C">
        <w:rPr>
          <w:rFonts w:asciiTheme="minorHAnsi" w:hAnsiTheme="minorHAnsi"/>
          <w:color w:val="auto"/>
        </w:rPr>
        <w:t xml:space="preserve"> </w:t>
      </w:r>
      <w:r w:rsidR="00043E9B" w:rsidRPr="00A4103C">
        <w:rPr>
          <w:rFonts w:asciiTheme="minorHAnsi" w:hAnsiTheme="minorHAnsi"/>
          <w:color w:val="auto"/>
        </w:rPr>
        <w:t xml:space="preserve">can </w:t>
      </w:r>
      <w:r w:rsidR="00431EB0" w:rsidRPr="00A4103C">
        <w:rPr>
          <w:rFonts w:asciiTheme="minorHAnsi" w:hAnsiTheme="minorHAnsi"/>
          <w:color w:val="auto"/>
        </w:rPr>
        <w:t>vary from species to species</w:t>
      </w:r>
      <w:r w:rsidR="00F354A5" w:rsidRPr="00A4103C">
        <w:rPr>
          <w:rFonts w:asciiTheme="minorHAnsi" w:hAnsiTheme="minorHAnsi"/>
          <w:color w:val="auto"/>
        </w:rPr>
        <w:t xml:space="preserve"> </w:t>
      </w:r>
      <w:r w:rsidR="001150DD">
        <w:rPr>
          <w:rFonts w:asciiTheme="minorHAnsi" w:hAnsiTheme="minorHAnsi"/>
          <w:color w:val="auto"/>
        </w:rPr>
        <w:t>or</w:t>
      </w:r>
      <w:r w:rsidR="00F354A5" w:rsidRPr="00A4103C">
        <w:rPr>
          <w:rFonts w:asciiTheme="minorHAnsi" w:hAnsiTheme="minorHAnsi"/>
          <w:color w:val="auto"/>
        </w:rPr>
        <w:t xml:space="preserve"> </w:t>
      </w:r>
      <w:r w:rsidR="00353C64">
        <w:rPr>
          <w:rFonts w:asciiTheme="minorHAnsi" w:hAnsiTheme="minorHAnsi"/>
          <w:color w:val="auto"/>
        </w:rPr>
        <w:t xml:space="preserve">can </w:t>
      </w:r>
      <w:r w:rsidR="00F354A5" w:rsidRPr="00A4103C">
        <w:rPr>
          <w:rFonts w:asciiTheme="minorHAnsi" w:hAnsiTheme="minorHAnsi"/>
          <w:color w:val="auto"/>
        </w:rPr>
        <w:t xml:space="preserve">even </w:t>
      </w:r>
      <w:r w:rsidR="00353C64">
        <w:rPr>
          <w:rFonts w:asciiTheme="minorHAnsi" w:hAnsiTheme="minorHAnsi"/>
          <w:color w:val="auto"/>
        </w:rPr>
        <w:t xml:space="preserve">vary </w:t>
      </w:r>
      <w:r w:rsidR="00F354A5" w:rsidRPr="00A4103C">
        <w:rPr>
          <w:rFonts w:asciiTheme="minorHAnsi" w:hAnsiTheme="minorHAnsi"/>
          <w:color w:val="auto"/>
        </w:rPr>
        <w:t>among populations within a species</w:t>
      </w:r>
      <w:r w:rsidR="00431EB0" w:rsidRPr="00A4103C">
        <w:rPr>
          <w:rFonts w:asciiTheme="minorHAnsi" w:hAnsiTheme="minorHAnsi"/>
          <w:color w:val="auto"/>
        </w:rPr>
        <w:t>.</w:t>
      </w:r>
      <w:r w:rsidRPr="00A4103C">
        <w:rPr>
          <w:rFonts w:asciiTheme="minorHAnsi" w:hAnsiTheme="minorHAnsi"/>
          <w:color w:val="auto"/>
        </w:rPr>
        <w:t xml:space="preserve"> </w:t>
      </w:r>
      <w:r w:rsidR="00353C64">
        <w:rPr>
          <w:rFonts w:asciiTheme="minorHAnsi" w:hAnsiTheme="minorHAnsi"/>
          <w:color w:val="auto"/>
        </w:rPr>
        <w:t xml:space="preserve">Variation </w:t>
      </w:r>
      <w:r w:rsidR="0027615E">
        <w:rPr>
          <w:rFonts w:asciiTheme="minorHAnsi" w:hAnsiTheme="minorHAnsi"/>
          <w:color w:val="auto"/>
        </w:rPr>
        <w:t xml:space="preserve">in diapause life stage </w:t>
      </w:r>
      <w:r w:rsidR="00353C64">
        <w:rPr>
          <w:rFonts w:asciiTheme="minorHAnsi" w:hAnsiTheme="minorHAnsi"/>
          <w:color w:val="auto"/>
        </w:rPr>
        <w:t>aside, t</w:t>
      </w:r>
      <w:r w:rsidR="00353C64" w:rsidRPr="00A4103C">
        <w:rPr>
          <w:rFonts w:asciiTheme="minorHAnsi" w:hAnsiTheme="minorHAnsi"/>
          <w:color w:val="auto"/>
        </w:rPr>
        <w:t xml:space="preserve">he </w:t>
      </w:r>
      <w:r w:rsidRPr="00A4103C">
        <w:rPr>
          <w:rFonts w:asciiTheme="minorHAnsi" w:hAnsiTheme="minorHAnsi"/>
          <w:color w:val="auto"/>
        </w:rPr>
        <w:t xml:space="preserve">diapause developmental trajectory </w:t>
      </w:r>
      <w:r w:rsidR="00353C64">
        <w:rPr>
          <w:rFonts w:asciiTheme="minorHAnsi" w:hAnsiTheme="minorHAnsi"/>
          <w:color w:val="auto"/>
        </w:rPr>
        <w:t xml:space="preserve">always </w:t>
      </w:r>
      <w:r w:rsidRPr="00A4103C">
        <w:rPr>
          <w:rFonts w:asciiTheme="minorHAnsi" w:hAnsiTheme="minorHAnsi"/>
          <w:color w:val="auto"/>
        </w:rPr>
        <w:t xml:space="preserve">has three </w:t>
      </w:r>
      <w:r w:rsidR="00521FB8">
        <w:rPr>
          <w:rFonts w:asciiTheme="minorHAnsi" w:hAnsiTheme="minorHAnsi"/>
          <w:color w:val="auto"/>
        </w:rPr>
        <w:t>sequential</w:t>
      </w:r>
      <w:r w:rsidRPr="00A4103C">
        <w:rPr>
          <w:rFonts w:asciiTheme="minorHAnsi" w:hAnsiTheme="minorHAnsi"/>
          <w:color w:val="auto"/>
        </w:rPr>
        <w:t xml:space="preserve"> stages</w:t>
      </w:r>
      <w:r w:rsidR="00F354A5" w:rsidRPr="00A4103C">
        <w:rPr>
          <w:rFonts w:asciiTheme="minorHAnsi" w:hAnsiTheme="minorHAnsi"/>
          <w:color w:val="auto"/>
        </w:rPr>
        <w:t>:</w:t>
      </w:r>
      <w:r w:rsidRPr="00A4103C">
        <w:rPr>
          <w:rFonts w:asciiTheme="minorHAnsi" w:hAnsiTheme="minorHAnsi"/>
          <w:color w:val="auto"/>
        </w:rPr>
        <w:t xml:space="preserve"> pre-diapause, diapause, and post-diapause. Before diapause can be induced, </w:t>
      </w:r>
      <w:r w:rsidR="00353C64">
        <w:rPr>
          <w:rFonts w:asciiTheme="minorHAnsi" w:hAnsiTheme="minorHAnsi"/>
          <w:color w:val="auto"/>
        </w:rPr>
        <w:t>an</w:t>
      </w:r>
      <w:r w:rsidR="00353C64" w:rsidRPr="00A4103C">
        <w:rPr>
          <w:rFonts w:asciiTheme="minorHAnsi" w:hAnsiTheme="minorHAnsi"/>
          <w:color w:val="auto"/>
        </w:rPr>
        <w:t xml:space="preserve"> </w:t>
      </w:r>
      <w:r w:rsidRPr="00A4103C">
        <w:rPr>
          <w:rFonts w:asciiTheme="minorHAnsi" w:hAnsiTheme="minorHAnsi"/>
          <w:color w:val="auto"/>
        </w:rPr>
        <w:t>individual must reach a genetically determined sensitive period. Sensitive insects can perceive the environmental cue or cues that induce diapause</w:t>
      </w:r>
      <w:r w:rsidR="0027615E">
        <w:rPr>
          <w:rFonts w:asciiTheme="minorHAnsi" w:hAnsiTheme="minorHAnsi"/>
          <w:color w:val="auto"/>
        </w:rPr>
        <w:t>,</w:t>
      </w:r>
      <w:r w:rsidRPr="00A4103C">
        <w:rPr>
          <w:rFonts w:asciiTheme="minorHAnsi" w:hAnsiTheme="minorHAnsi"/>
          <w:color w:val="auto"/>
        </w:rPr>
        <w:t xml:space="preserve"> and during this period they are physiologically competent to respond to that cue or cues. During pre-diapause, the sensitive stage perceives the necessary environmental cue or cues, diapause is induced, and there is a shift away from continuous development and towards the diapause developmental trajectory. </w:t>
      </w:r>
    </w:p>
    <w:p w14:paraId="7975E4C3" w14:textId="27EF4C01" w:rsidR="00BE5B61" w:rsidRPr="00A4103C" w:rsidRDefault="00BE5B61" w:rsidP="00BE5B61">
      <w:pPr>
        <w:spacing w:line="480" w:lineRule="auto"/>
        <w:ind w:firstLine="720"/>
        <w:rPr>
          <w:rFonts w:asciiTheme="minorHAnsi" w:hAnsiTheme="minorHAnsi"/>
          <w:color w:val="auto"/>
        </w:rPr>
      </w:pPr>
      <w:r w:rsidRPr="00A4103C">
        <w:rPr>
          <w:rFonts w:asciiTheme="minorHAnsi" w:hAnsiTheme="minorHAnsi"/>
          <w:color w:val="auto"/>
        </w:rPr>
        <w:t>During diapause</w:t>
      </w:r>
      <w:r w:rsidR="00E41118" w:rsidRPr="00A4103C">
        <w:rPr>
          <w:rFonts w:asciiTheme="minorHAnsi" w:hAnsiTheme="minorHAnsi"/>
          <w:color w:val="auto"/>
        </w:rPr>
        <w:t>,</w:t>
      </w:r>
      <w:r w:rsidRPr="00A4103C">
        <w:rPr>
          <w:rFonts w:asciiTheme="minorHAnsi" w:hAnsiTheme="minorHAnsi"/>
          <w:color w:val="auto"/>
        </w:rPr>
        <w:t xml:space="preserve"> insects must meet the</w:t>
      </w:r>
      <w:r w:rsidR="00E41118" w:rsidRPr="00A4103C">
        <w:rPr>
          <w:rFonts w:asciiTheme="minorHAnsi" w:hAnsiTheme="minorHAnsi"/>
          <w:color w:val="auto"/>
        </w:rPr>
        <w:t>ir metabolic</w:t>
      </w:r>
      <w:r w:rsidRPr="00A4103C">
        <w:rPr>
          <w:rFonts w:asciiTheme="minorHAnsi" w:hAnsiTheme="minorHAnsi"/>
          <w:color w:val="auto"/>
        </w:rPr>
        <w:t xml:space="preserve"> energy requirements</w:t>
      </w:r>
      <w:r w:rsidR="001D1234">
        <w:rPr>
          <w:rFonts w:asciiTheme="minorHAnsi" w:hAnsiTheme="minorHAnsi"/>
          <w:color w:val="auto"/>
        </w:rPr>
        <w:t>. H</w:t>
      </w:r>
      <w:r w:rsidRPr="00A4103C">
        <w:rPr>
          <w:rFonts w:asciiTheme="minorHAnsi" w:hAnsiTheme="minorHAnsi"/>
          <w:color w:val="auto"/>
        </w:rPr>
        <w:t>owever,</w:t>
      </w:r>
      <w:r w:rsidR="00FC63CE" w:rsidRPr="00A4103C">
        <w:rPr>
          <w:rFonts w:asciiTheme="minorHAnsi" w:hAnsiTheme="minorHAnsi"/>
          <w:color w:val="auto"/>
        </w:rPr>
        <w:t xml:space="preserve"> most insects do not feed</w:t>
      </w:r>
      <w:r w:rsidR="00744387" w:rsidRPr="00A4103C">
        <w:rPr>
          <w:rFonts w:asciiTheme="minorHAnsi" w:hAnsiTheme="minorHAnsi"/>
          <w:color w:val="auto"/>
        </w:rPr>
        <w:t xml:space="preserve"> during </w:t>
      </w:r>
      <w:r w:rsidR="001D1234">
        <w:rPr>
          <w:rFonts w:asciiTheme="minorHAnsi" w:hAnsiTheme="minorHAnsi"/>
          <w:color w:val="auto"/>
        </w:rPr>
        <w:t>diapau</w:t>
      </w:r>
      <w:r w:rsidR="00C26647">
        <w:rPr>
          <w:rFonts w:asciiTheme="minorHAnsi" w:hAnsiTheme="minorHAnsi"/>
          <w:color w:val="auto"/>
        </w:rPr>
        <w:t>s</w:t>
      </w:r>
      <w:r w:rsidR="001D1234">
        <w:rPr>
          <w:rFonts w:asciiTheme="minorHAnsi" w:hAnsiTheme="minorHAnsi"/>
          <w:color w:val="auto"/>
        </w:rPr>
        <w:t>e</w:t>
      </w:r>
      <w:r w:rsidR="00FC63CE" w:rsidRPr="00A4103C">
        <w:rPr>
          <w:rFonts w:asciiTheme="minorHAnsi" w:hAnsiTheme="minorHAnsi"/>
          <w:color w:val="auto"/>
        </w:rPr>
        <w:t>.</w:t>
      </w:r>
      <w:r w:rsidRPr="00A4103C">
        <w:rPr>
          <w:rFonts w:asciiTheme="minorHAnsi" w:hAnsiTheme="minorHAnsi"/>
          <w:color w:val="auto"/>
        </w:rPr>
        <w:t xml:space="preserve"> </w:t>
      </w:r>
      <w:r w:rsidR="00712AFB" w:rsidRPr="00A4103C">
        <w:rPr>
          <w:rFonts w:asciiTheme="minorHAnsi" w:hAnsiTheme="minorHAnsi"/>
          <w:color w:val="auto"/>
        </w:rPr>
        <w:t xml:space="preserve">Generally, diapause is induced before an insect experiences seasonal changes in their </w:t>
      </w:r>
      <w:r w:rsidR="00712AFB" w:rsidRPr="006672FD">
        <w:rPr>
          <w:rFonts w:asciiTheme="minorHAnsi" w:hAnsiTheme="minorHAnsi"/>
          <w:color w:val="auto"/>
        </w:rPr>
        <w:t>environment</w:t>
      </w:r>
      <w:r w:rsidR="00233E78" w:rsidRPr="006672FD">
        <w:rPr>
          <w:rFonts w:asciiTheme="minorHAnsi" w:hAnsiTheme="minorHAnsi"/>
          <w:color w:val="auto"/>
        </w:rPr>
        <w:t xml:space="preserve">. </w:t>
      </w:r>
      <w:r w:rsidR="00712AFB" w:rsidRPr="006672FD">
        <w:rPr>
          <w:rFonts w:asciiTheme="minorHAnsi" w:hAnsiTheme="minorHAnsi"/>
          <w:color w:val="auto"/>
        </w:rPr>
        <w:t>Preemptive</w:t>
      </w:r>
      <w:r w:rsidRPr="006672FD">
        <w:rPr>
          <w:rFonts w:asciiTheme="minorHAnsi" w:hAnsiTheme="minorHAnsi"/>
          <w:color w:val="auto"/>
        </w:rPr>
        <w:t xml:space="preserve"> induction of diapause </w:t>
      </w:r>
      <w:r w:rsidR="00712AFB" w:rsidRPr="006672FD">
        <w:rPr>
          <w:rFonts w:asciiTheme="minorHAnsi" w:hAnsiTheme="minorHAnsi"/>
          <w:color w:val="auto"/>
        </w:rPr>
        <w:t xml:space="preserve">provides </w:t>
      </w:r>
      <w:r w:rsidR="00AA0F65" w:rsidRPr="006672FD">
        <w:rPr>
          <w:rFonts w:asciiTheme="minorHAnsi" w:hAnsiTheme="minorHAnsi"/>
          <w:color w:val="auto"/>
        </w:rPr>
        <w:t xml:space="preserve">insects </w:t>
      </w:r>
      <w:r w:rsidRPr="006672FD">
        <w:rPr>
          <w:rFonts w:asciiTheme="minorHAnsi" w:hAnsiTheme="minorHAnsi"/>
          <w:color w:val="auto"/>
        </w:rPr>
        <w:t xml:space="preserve">the opportunity to accumulate </w:t>
      </w:r>
      <w:r w:rsidR="00712AFB" w:rsidRPr="006672FD">
        <w:rPr>
          <w:rFonts w:asciiTheme="minorHAnsi" w:hAnsiTheme="minorHAnsi"/>
          <w:color w:val="auto"/>
        </w:rPr>
        <w:t xml:space="preserve">and store </w:t>
      </w:r>
      <w:r w:rsidRPr="006672FD">
        <w:rPr>
          <w:rFonts w:asciiTheme="minorHAnsi" w:hAnsiTheme="minorHAnsi"/>
          <w:color w:val="auto"/>
        </w:rPr>
        <w:t>resources need</w:t>
      </w:r>
      <w:r w:rsidR="00AA0F65" w:rsidRPr="006672FD">
        <w:rPr>
          <w:rFonts w:asciiTheme="minorHAnsi" w:hAnsiTheme="minorHAnsi"/>
          <w:color w:val="auto"/>
        </w:rPr>
        <w:t>ed</w:t>
      </w:r>
      <w:r w:rsidRPr="006672FD">
        <w:rPr>
          <w:rFonts w:asciiTheme="minorHAnsi" w:hAnsiTheme="minorHAnsi"/>
          <w:color w:val="auto"/>
        </w:rPr>
        <w:t xml:space="preserve"> to survive diapause</w:t>
      </w:r>
      <w:r w:rsidR="006672FD" w:rsidRPr="006672FD">
        <w:rPr>
          <w:rFonts w:asciiTheme="minorHAnsi" w:hAnsiTheme="minorHAnsi"/>
          <w:color w:val="auto"/>
        </w:rPr>
        <w:t xml:space="preserve"> before </w:t>
      </w:r>
      <w:r w:rsidR="006672FD" w:rsidRPr="006672FD">
        <w:rPr>
          <w:rFonts w:asciiTheme="minorHAnsi" w:hAnsiTheme="minorHAnsi"/>
          <w:color w:val="auto"/>
        </w:rPr>
        <w:lastRenderedPageBreak/>
        <w:t>seasons c</w:t>
      </w:r>
      <w:r w:rsidR="00C26647">
        <w:rPr>
          <w:rFonts w:asciiTheme="minorHAnsi" w:hAnsiTheme="minorHAnsi"/>
          <w:color w:val="auto"/>
        </w:rPr>
        <w:t>hange</w:t>
      </w:r>
      <w:r w:rsidR="00712AFB" w:rsidRPr="006672FD">
        <w:rPr>
          <w:rFonts w:asciiTheme="minorHAnsi" w:hAnsiTheme="minorHAnsi"/>
          <w:color w:val="auto"/>
        </w:rPr>
        <w:t xml:space="preserve"> </w:t>
      </w:r>
      <w:r w:rsidRPr="006672FD">
        <w:rPr>
          <w:rFonts w:asciiTheme="minorHAnsi" w:hAnsiTheme="minorHAnsi"/>
          <w:color w:val="auto"/>
        </w:rPr>
        <w:fldChar w:fldCharType="begin" w:fldLock="1"/>
      </w:r>
      <w:r w:rsidRPr="006672FD">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6672FD">
        <w:rPr>
          <w:rFonts w:asciiTheme="minorHAnsi" w:hAnsiTheme="minorHAnsi"/>
          <w:color w:val="auto"/>
        </w:rPr>
        <w:fldChar w:fldCharType="separate"/>
      </w:r>
      <w:r w:rsidRPr="006672FD">
        <w:rPr>
          <w:rFonts w:asciiTheme="minorHAnsi" w:hAnsiTheme="minorHAnsi"/>
          <w:noProof/>
          <w:color w:val="auto"/>
        </w:rPr>
        <w:t>(Koštál 2006)</w:t>
      </w:r>
      <w:r w:rsidRPr="006672FD">
        <w:rPr>
          <w:rFonts w:asciiTheme="minorHAnsi" w:hAnsiTheme="minorHAnsi"/>
          <w:color w:val="auto"/>
        </w:rPr>
        <w:fldChar w:fldCharType="end"/>
      </w:r>
      <w:r w:rsidRPr="00A4103C">
        <w:rPr>
          <w:rFonts w:asciiTheme="minorHAnsi" w:hAnsiTheme="minorHAnsi"/>
          <w:color w:val="auto"/>
        </w:rPr>
        <w:t xml:space="preserve">. In preparation for diapause, many insects accumulate and store resources in the form of lipids, proteins, and carbohydrates. </w:t>
      </w:r>
      <w:r w:rsidR="00AB7B85" w:rsidRPr="00A4103C">
        <w:rPr>
          <w:rFonts w:asciiTheme="minorHAnsi" w:hAnsiTheme="minorHAnsi"/>
          <w:color w:val="auto"/>
        </w:rPr>
        <w:t>Because most insects do not feed during diapause, i</w:t>
      </w:r>
      <w:r w:rsidRPr="00A4103C">
        <w:rPr>
          <w:rFonts w:asciiTheme="minorHAnsi" w:hAnsiTheme="minorHAnsi"/>
          <w:color w:val="auto"/>
        </w:rPr>
        <w:t xml:space="preserve">t is imperative that insects accumulate enough resources to meet the energetic demands of </w:t>
      </w:r>
      <w:r w:rsidR="00CB34D7">
        <w:rPr>
          <w:rFonts w:asciiTheme="minorHAnsi" w:hAnsiTheme="minorHAnsi"/>
          <w:color w:val="auto"/>
        </w:rPr>
        <w:t xml:space="preserve">the long </w:t>
      </w:r>
      <w:r w:rsidRPr="00A4103C">
        <w:rPr>
          <w:rFonts w:asciiTheme="minorHAnsi" w:hAnsiTheme="minorHAnsi"/>
          <w:color w:val="auto"/>
        </w:rPr>
        <w:t>diapause</w:t>
      </w:r>
      <w:r w:rsidR="00CB34D7">
        <w:rPr>
          <w:rFonts w:asciiTheme="minorHAnsi" w:hAnsiTheme="minorHAnsi"/>
          <w:color w:val="auto"/>
        </w:rPr>
        <w:t xml:space="preserve"> period</w:t>
      </w:r>
      <w:r w:rsidRPr="00A4103C">
        <w:rPr>
          <w:rFonts w:asciiTheme="minorHAnsi" w:hAnsiTheme="minorHAnsi"/>
          <w:color w:val="auto"/>
        </w:rPr>
        <w:t xml:space="preserve">. </w:t>
      </w:r>
      <w:r w:rsidR="00CB34D7">
        <w:rPr>
          <w:rFonts w:asciiTheme="minorHAnsi" w:hAnsiTheme="minorHAnsi"/>
          <w:color w:val="auto"/>
        </w:rPr>
        <w:t>Furthermore, a</w:t>
      </w:r>
      <w:r w:rsidRPr="00A4103C">
        <w:rPr>
          <w:rFonts w:asciiTheme="minorHAnsi" w:hAnsiTheme="minorHAnsi"/>
          <w:color w:val="auto"/>
        </w:rPr>
        <w:t xml:space="preserve">fter diapause ends insects must have enough resources remaining to meet the anabolic requirements for development, metamorphosis, repair, and </w:t>
      </w:r>
      <w:r w:rsidR="00521FB8">
        <w:rPr>
          <w:rFonts w:asciiTheme="minorHAnsi" w:hAnsiTheme="minorHAnsi"/>
          <w:color w:val="auto"/>
        </w:rPr>
        <w:t xml:space="preserve">post-diapause activities like </w:t>
      </w:r>
      <w:r w:rsidRPr="00A4103C">
        <w:rPr>
          <w:rFonts w:asciiTheme="minorHAnsi" w:hAnsiTheme="minorHAnsi"/>
          <w:color w:val="auto"/>
        </w:rPr>
        <w:t xml:space="preserve">reproduction </w:t>
      </w:r>
      <w:r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A4103C">
        <w:rPr>
          <w:rFonts w:asciiTheme="minorHAnsi" w:hAnsiTheme="minorHAnsi"/>
          <w:color w:val="auto"/>
        </w:rPr>
        <w:fldChar w:fldCharType="separate"/>
      </w:r>
      <w:r w:rsidR="00523C86" w:rsidRPr="00A4103C">
        <w:rPr>
          <w:rFonts w:asciiTheme="minorHAnsi" w:hAnsiTheme="minorHAnsi"/>
          <w:noProof/>
          <w:color w:val="auto"/>
        </w:rPr>
        <w:t>(Hahn and Denlinger 2007, Sinclair 2015)</w:t>
      </w:r>
      <w:r w:rsidRPr="00A4103C">
        <w:rPr>
          <w:rFonts w:asciiTheme="minorHAnsi" w:hAnsiTheme="minorHAnsi"/>
          <w:color w:val="auto"/>
        </w:rPr>
        <w:fldChar w:fldCharType="end"/>
      </w:r>
      <w:r w:rsidRPr="00A4103C">
        <w:rPr>
          <w:rFonts w:asciiTheme="minorHAnsi" w:hAnsiTheme="minorHAnsi"/>
          <w:color w:val="auto"/>
        </w:rPr>
        <w:t xml:space="preserve">. Following the successful completion of </w:t>
      </w:r>
      <w:r w:rsidR="00AB7B85" w:rsidRPr="00A4103C">
        <w:rPr>
          <w:rFonts w:asciiTheme="minorHAnsi" w:hAnsiTheme="minorHAnsi"/>
          <w:color w:val="auto"/>
        </w:rPr>
        <w:t>the diapause preparatory phase</w:t>
      </w:r>
      <w:r w:rsidRPr="00A4103C">
        <w:rPr>
          <w:rFonts w:asciiTheme="minorHAnsi" w:hAnsiTheme="minorHAnsi"/>
          <w:color w:val="auto"/>
        </w:rPr>
        <w:t>, insects enter diapause, progressing through three distinct stages</w:t>
      </w:r>
      <w:r w:rsidR="001D1234">
        <w:rPr>
          <w:rFonts w:asciiTheme="minorHAnsi" w:hAnsiTheme="minorHAnsi"/>
          <w:color w:val="auto"/>
        </w:rPr>
        <w:t>:</w:t>
      </w:r>
      <w:r w:rsidRPr="00A4103C">
        <w:rPr>
          <w:rFonts w:asciiTheme="minorHAnsi" w:hAnsiTheme="minorHAnsi"/>
          <w:color w:val="auto"/>
        </w:rPr>
        <w:t xml:space="preserve"> initiation, maintenance, and termination. </w:t>
      </w:r>
    </w:p>
    <w:p w14:paraId="0267E7CB" w14:textId="482AD938" w:rsidR="00043E9B" w:rsidRPr="00A4103C" w:rsidRDefault="00BE5B61" w:rsidP="00BE5B61">
      <w:pPr>
        <w:spacing w:line="480" w:lineRule="auto"/>
        <w:ind w:firstLine="720"/>
        <w:rPr>
          <w:rFonts w:asciiTheme="minorHAnsi" w:hAnsiTheme="minorHAnsi"/>
          <w:color w:val="auto"/>
        </w:rPr>
      </w:pPr>
      <w:r w:rsidRPr="00A4103C">
        <w:rPr>
          <w:rFonts w:asciiTheme="minorHAnsi" w:hAnsiTheme="minorHAnsi"/>
          <w:color w:val="auto"/>
        </w:rPr>
        <w:t xml:space="preserve">Diapause initiation is generally marked by the suspension of continuous development and </w:t>
      </w:r>
      <w:r w:rsidR="001D1234">
        <w:rPr>
          <w:rFonts w:asciiTheme="minorHAnsi" w:hAnsiTheme="minorHAnsi"/>
          <w:color w:val="auto"/>
        </w:rPr>
        <w:t xml:space="preserve">a reduction in </w:t>
      </w:r>
      <w:r w:rsidRPr="00A4103C">
        <w:rPr>
          <w:rFonts w:asciiTheme="minorHAnsi" w:hAnsiTheme="minorHAnsi"/>
          <w:color w:val="auto"/>
        </w:rPr>
        <w:t>metabolic activity</w:t>
      </w:r>
      <w:r w:rsidR="009332C3">
        <w:rPr>
          <w:rFonts w:asciiTheme="minorHAnsi" w:hAnsiTheme="minorHAnsi"/>
          <w:color w:val="auto"/>
        </w:rPr>
        <w:t xml:space="preserve"> </w:t>
      </w:r>
      <w:r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id" : "ITEM-3",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3", "issue" : "2", "issued" : { "date-parts" : [ [ "2006" ] ] }, "page" : "113-127", "title" : "Eco-physiological phases of insect diapause", "type" : "article-journal", "volume" : "52" }, "uris" : [ "http://www.mendeley.com/documents/?uuid=0a17510b-e832-4dd9-9029-f5db210a638e" ] }, { "id" : "ITEM-4", "itemData" : { "author" : [ { "dropping-particle" : "", "family" : "Tauber", "given" : "Catherine A", "non-dropping-particle" : "", "parse-names" : false, "suffix" : "" }, { "dropping-particle" : "", "family" : "Tauber", "given" : "Maurice J", "non-dropping-particle" : "", "parse-names" : false, "suffix" : "" } ], "id" : "ITEM-4", "issue" : "1981", "issued" : { "date-parts" : [ [ "1981" ] ] }, "page" : "281-308", "title" : "Insect seasonal cycles: genetics and evolution ,~4195", "type" : "article-journal", "volume" : "12" }, "uris" : [ "http://www.mendeley.com/documents/?uuid=03c19cc1-93e6-4e2b-b967-d4a9f4925944" ] } ], "mendeley" : { "formattedCitation" : "(Tauber and Tauber 1981, Ko\u0161t\u00e1l 2006, Hahn and Denlinger 2007, Sinclair 2015)", "plainTextFormattedCitation" : "(Tauber and Tauber 1981, Ko\u0161t\u00e1l 2006, Hahn and Denlinger 2007, Sinclair 2015)", "previouslyFormattedCitation" : "(Tauber and Tauber 1981, Ko\u0161t\u00e1l 2006, Hahn and Denlinger 2007, Sinclair 2015)" }, "properties" : { "noteIndex" : 0 }, "schema" : "https://github.com/citation-style-language/schema/raw/master/csl-citation.json" }</w:instrText>
      </w:r>
      <w:r w:rsidRPr="00A4103C">
        <w:rPr>
          <w:rFonts w:asciiTheme="minorHAnsi" w:hAnsiTheme="minorHAnsi"/>
          <w:color w:val="auto"/>
        </w:rPr>
        <w:fldChar w:fldCharType="separate"/>
      </w:r>
      <w:r w:rsidR="00523C86" w:rsidRPr="00A4103C">
        <w:rPr>
          <w:rFonts w:asciiTheme="minorHAnsi" w:hAnsiTheme="minorHAnsi"/>
          <w:noProof/>
          <w:color w:val="auto"/>
        </w:rPr>
        <w:t>(Tauber and Tauber 1981, Koštál 2006, Hahn and Denlinger 2007, Sinclair 2015)</w:t>
      </w:r>
      <w:r w:rsidRPr="00A4103C">
        <w:rPr>
          <w:rFonts w:asciiTheme="minorHAnsi" w:hAnsiTheme="minorHAnsi"/>
          <w:color w:val="auto"/>
        </w:rPr>
        <w:fldChar w:fldCharType="end"/>
      </w:r>
      <w:r w:rsidRPr="00A4103C">
        <w:rPr>
          <w:rFonts w:asciiTheme="minorHAnsi" w:hAnsiTheme="minorHAnsi"/>
          <w:color w:val="auto"/>
        </w:rPr>
        <w:t>. During diapause maintenance</w:t>
      </w:r>
      <w:r w:rsidR="008532AE">
        <w:rPr>
          <w:rFonts w:asciiTheme="minorHAnsi" w:hAnsiTheme="minorHAnsi"/>
          <w:color w:val="auto"/>
        </w:rPr>
        <w:t>,</w:t>
      </w:r>
      <w:r w:rsidRPr="00A4103C">
        <w:rPr>
          <w:rFonts w:asciiTheme="minorHAnsi" w:hAnsiTheme="minorHAnsi"/>
          <w:color w:val="auto"/>
        </w:rPr>
        <w:t xml:space="preserve"> the endogenous mechanisms that support the diapause phenotype persist and diapause continue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 xml:space="preserve">. Diapause termination is marked by the relief of those endogenous factors that initiate and maintain diapause, allowing development to resume under permissive condition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 After diapause is terminated, the potential to resume</w:t>
      </w:r>
      <w:r w:rsidR="000F548F">
        <w:rPr>
          <w:rFonts w:asciiTheme="minorHAnsi" w:hAnsiTheme="minorHAnsi"/>
          <w:color w:val="auto"/>
        </w:rPr>
        <w:t xml:space="preserve"> </w:t>
      </w:r>
      <w:r w:rsidRPr="00A4103C">
        <w:rPr>
          <w:rFonts w:asciiTheme="minorHAnsi" w:hAnsiTheme="minorHAnsi"/>
          <w:color w:val="auto"/>
        </w:rPr>
        <w:t>development exists</w:t>
      </w:r>
      <w:r w:rsidR="008532AE">
        <w:rPr>
          <w:rFonts w:asciiTheme="minorHAnsi" w:hAnsiTheme="minorHAnsi"/>
          <w:color w:val="auto"/>
        </w:rPr>
        <w:t>. H</w:t>
      </w:r>
      <w:r w:rsidRPr="00A4103C">
        <w:rPr>
          <w:rFonts w:asciiTheme="minorHAnsi" w:hAnsiTheme="minorHAnsi"/>
          <w:color w:val="auto"/>
        </w:rPr>
        <w:t xml:space="preserve">owever, many insects do not immediately resume development. Instead, </w:t>
      </w:r>
      <w:r w:rsidR="001D1234">
        <w:rPr>
          <w:rFonts w:asciiTheme="minorHAnsi" w:hAnsiTheme="minorHAnsi"/>
          <w:color w:val="auto"/>
        </w:rPr>
        <w:t>under non-permissive conditions, post-diapause</w:t>
      </w:r>
      <w:r w:rsidR="001D1234" w:rsidRPr="00A4103C">
        <w:rPr>
          <w:rFonts w:asciiTheme="minorHAnsi" w:hAnsiTheme="minorHAnsi"/>
          <w:color w:val="auto"/>
        </w:rPr>
        <w:t xml:space="preserve"> </w:t>
      </w:r>
      <w:r w:rsidRPr="00A4103C">
        <w:rPr>
          <w:rFonts w:asciiTheme="minorHAnsi" w:hAnsiTheme="minorHAnsi"/>
          <w:color w:val="auto"/>
        </w:rPr>
        <w:t xml:space="preserve">insects remain quiescent </w:t>
      </w:r>
      <w:r w:rsidR="000F548F">
        <w:rPr>
          <w:rFonts w:asciiTheme="minorHAnsi" w:hAnsiTheme="minorHAnsi"/>
          <w:color w:val="auto"/>
        </w:rPr>
        <w:t>and their</w:t>
      </w:r>
      <w:r w:rsidRPr="00A4103C">
        <w:rPr>
          <w:rFonts w:asciiTheme="minorHAnsi" w:hAnsiTheme="minorHAnsi"/>
          <w:color w:val="auto"/>
        </w:rPr>
        <w:t xml:space="preserve"> development</w:t>
      </w:r>
      <w:r w:rsidR="000F548F">
        <w:rPr>
          <w:rFonts w:asciiTheme="minorHAnsi" w:hAnsiTheme="minorHAnsi"/>
          <w:color w:val="auto"/>
        </w:rPr>
        <w:t xml:space="preserve"> </w:t>
      </w:r>
      <w:r w:rsidR="001D1234">
        <w:rPr>
          <w:rFonts w:asciiTheme="minorHAnsi" w:hAnsiTheme="minorHAnsi"/>
          <w:color w:val="auto"/>
        </w:rPr>
        <w:t xml:space="preserve">is </w:t>
      </w:r>
      <w:r w:rsidRPr="00A4103C">
        <w:rPr>
          <w:rFonts w:asciiTheme="minorHAnsi" w:hAnsiTheme="minorHAnsi"/>
          <w:color w:val="auto"/>
        </w:rPr>
        <w:t>arrested by</w:t>
      </w:r>
      <w:r w:rsidR="000F548F">
        <w:rPr>
          <w:rFonts w:asciiTheme="minorHAnsi" w:hAnsiTheme="minorHAnsi"/>
          <w:color w:val="auto"/>
        </w:rPr>
        <w:t xml:space="preserve"> exogenous</w:t>
      </w:r>
      <w:r w:rsidRPr="00A4103C">
        <w:rPr>
          <w:rFonts w:asciiTheme="minorHAnsi" w:hAnsiTheme="minorHAnsi"/>
          <w:color w:val="auto"/>
        </w:rPr>
        <w:t xml:space="preserve"> environmental factors like low temperatures</w:t>
      </w:r>
      <w:r w:rsidR="000F548F">
        <w:rPr>
          <w:rFonts w:asciiTheme="minorHAnsi" w:hAnsiTheme="minorHAnsi"/>
          <w:color w:val="auto"/>
        </w:rPr>
        <w:t>. When the exogenous factors permissive to growth become available development can</w:t>
      </w:r>
      <w:r w:rsidRPr="00A4103C">
        <w:rPr>
          <w:rFonts w:asciiTheme="minorHAnsi" w:hAnsiTheme="minorHAnsi"/>
          <w:color w:val="auto"/>
        </w:rPr>
        <w:t xml:space="preserve"> resume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w:t>
      </w:r>
      <w:r w:rsidR="00043E9B" w:rsidRPr="00A4103C">
        <w:rPr>
          <w:rFonts w:asciiTheme="minorHAnsi" w:hAnsiTheme="minorHAnsi"/>
          <w:color w:val="auto"/>
        </w:rPr>
        <w:t xml:space="preserve"> </w:t>
      </w:r>
    </w:p>
    <w:p w14:paraId="51E45C0E" w14:textId="0838FF88" w:rsidR="00BE5B61" w:rsidRPr="00A4103C" w:rsidRDefault="00043E9B" w:rsidP="00BE5B61">
      <w:pPr>
        <w:spacing w:line="480" w:lineRule="auto"/>
        <w:ind w:firstLine="720"/>
        <w:rPr>
          <w:rFonts w:asciiTheme="minorHAnsi" w:hAnsiTheme="minorHAnsi"/>
          <w:color w:val="auto"/>
        </w:rPr>
      </w:pPr>
      <w:r w:rsidRPr="00A4103C">
        <w:rPr>
          <w:rFonts w:asciiTheme="minorHAnsi" w:hAnsiTheme="minorHAnsi"/>
          <w:color w:val="auto"/>
        </w:rPr>
        <w:t xml:space="preserve">Diapause is an alternative life history trajectory that requires an insect to monitor </w:t>
      </w:r>
      <w:r w:rsidRPr="00A4103C">
        <w:rPr>
          <w:rFonts w:asciiTheme="minorHAnsi" w:hAnsiTheme="minorHAnsi"/>
          <w:color w:val="auto"/>
        </w:rPr>
        <w:lastRenderedPageBreak/>
        <w:t>environmental cues, halt development</w:t>
      </w:r>
      <w:r w:rsidR="008532AE">
        <w:rPr>
          <w:rFonts w:asciiTheme="minorHAnsi" w:hAnsiTheme="minorHAnsi"/>
          <w:color w:val="auto"/>
        </w:rPr>
        <w:t>,</w:t>
      </w:r>
      <w:r w:rsidRPr="00A4103C">
        <w:rPr>
          <w:rFonts w:asciiTheme="minorHAnsi" w:hAnsiTheme="minorHAnsi"/>
          <w:color w:val="auto"/>
        </w:rPr>
        <w:t xml:space="preserve"> and suppress metabolic activity. </w:t>
      </w:r>
      <w:r w:rsidR="00330A73">
        <w:rPr>
          <w:rFonts w:asciiTheme="minorHAnsi" w:hAnsiTheme="minorHAnsi"/>
          <w:color w:val="auto"/>
        </w:rPr>
        <w:t xml:space="preserve">The timing of diapause is crucial </w:t>
      </w:r>
      <w:r w:rsidR="001D1234">
        <w:rPr>
          <w:rFonts w:asciiTheme="minorHAnsi" w:hAnsiTheme="minorHAnsi"/>
          <w:color w:val="auto"/>
        </w:rPr>
        <w:t xml:space="preserve">because </w:t>
      </w:r>
      <w:r w:rsidR="00330A73">
        <w:rPr>
          <w:rFonts w:asciiTheme="minorHAnsi" w:hAnsiTheme="minorHAnsi"/>
          <w:color w:val="auto"/>
        </w:rPr>
        <w:t>d</w:t>
      </w:r>
      <w:r w:rsidR="00330A73" w:rsidRPr="00A4103C">
        <w:rPr>
          <w:rFonts w:asciiTheme="minorHAnsi" w:hAnsiTheme="minorHAnsi"/>
          <w:color w:val="auto"/>
        </w:rPr>
        <w:t xml:space="preserve">evelopmental arrest and metabolic suppression can produce profound behavioral and physiological changes. </w:t>
      </w:r>
      <w:r w:rsidRPr="00A4103C">
        <w:rPr>
          <w:rFonts w:asciiTheme="minorHAnsi" w:hAnsiTheme="minorHAnsi"/>
          <w:color w:val="auto"/>
        </w:rPr>
        <w:t xml:space="preserve">If an insect enters diapause too late they could expose themselves to stressful environmental conditions and if diapause ends too soon the environment may not be suitable for that insect’s growth and development, or mates may not be available for reproduction. </w:t>
      </w:r>
      <w:r w:rsidR="00E71876" w:rsidRPr="00A4103C">
        <w:rPr>
          <w:rFonts w:asciiTheme="minorHAnsi" w:hAnsiTheme="minorHAnsi"/>
          <w:color w:val="auto"/>
        </w:rPr>
        <w:t xml:space="preserve">The </w:t>
      </w:r>
      <w:r w:rsidRPr="00A4103C">
        <w:rPr>
          <w:rFonts w:asciiTheme="minorHAnsi" w:hAnsiTheme="minorHAnsi"/>
          <w:color w:val="auto"/>
        </w:rPr>
        <w:t xml:space="preserve">mechanisms controlling </w:t>
      </w:r>
      <w:r w:rsidR="00C24308">
        <w:rPr>
          <w:rFonts w:asciiTheme="minorHAnsi" w:hAnsiTheme="minorHAnsi"/>
          <w:color w:val="auto"/>
        </w:rPr>
        <w:t xml:space="preserve">diapause timing as an </w:t>
      </w:r>
      <w:r w:rsidR="00040442">
        <w:rPr>
          <w:rFonts w:asciiTheme="minorHAnsi" w:hAnsiTheme="minorHAnsi"/>
          <w:color w:val="auto"/>
        </w:rPr>
        <w:t>important life history decision</w:t>
      </w:r>
      <w:r w:rsidRPr="00A4103C">
        <w:rPr>
          <w:rFonts w:asciiTheme="minorHAnsi" w:hAnsiTheme="minorHAnsi"/>
          <w:color w:val="auto"/>
        </w:rPr>
        <w:t xml:space="preserve"> are </w:t>
      </w:r>
      <w:r w:rsidR="00E71876" w:rsidRPr="00A4103C">
        <w:rPr>
          <w:rFonts w:asciiTheme="minorHAnsi" w:hAnsiTheme="minorHAnsi"/>
          <w:color w:val="auto"/>
        </w:rPr>
        <w:t xml:space="preserve">endogenously </w:t>
      </w:r>
      <w:r w:rsidRPr="00A4103C">
        <w:rPr>
          <w:rFonts w:asciiTheme="minorHAnsi" w:hAnsiTheme="minorHAnsi"/>
          <w:color w:val="auto"/>
        </w:rPr>
        <w:t xml:space="preserve">regulated </w:t>
      </w:r>
      <w:r w:rsidR="00E71876" w:rsidRPr="00A4103C">
        <w:rPr>
          <w:rFonts w:asciiTheme="minorHAnsi" w:hAnsiTheme="minorHAnsi"/>
          <w:color w:val="auto"/>
        </w:rPr>
        <w:t xml:space="preserve">and </w:t>
      </w:r>
      <w:r w:rsidR="008964F9" w:rsidRPr="00A4103C">
        <w:rPr>
          <w:rFonts w:asciiTheme="minorHAnsi" w:hAnsiTheme="minorHAnsi"/>
          <w:color w:val="auto"/>
        </w:rPr>
        <w:t xml:space="preserve">typically </w:t>
      </w:r>
      <w:r w:rsidR="00E71876" w:rsidRPr="00A4103C">
        <w:rPr>
          <w:rFonts w:asciiTheme="minorHAnsi" w:hAnsiTheme="minorHAnsi"/>
          <w:color w:val="auto"/>
        </w:rPr>
        <w:t>genetically heritable</w:t>
      </w:r>
      <w:r w:rsidRPr="00A4103C">
        <w:rPr>
          <w:rFonts w:asciiTheme="minorHAnsi" w:hAnsiTheme="minorHAnsi"/>
          <w:color w:val="auto"/>
        </w:rPr>
        <w:t>.</w:t>
      </w:r>
    </w:p>
    <w:p w14:paraId="3F4D4716" w14:textId="0CCE7C56" w:rsidR="00415F4F" w:rsidRPr="00A4103C" w:rsidRDefault="00621765" w:rsidP="00043E9B">
      <w:pPr>
        <w:spacing w:line="480" w:lineRule="auto"/>
        <w:ind w:firstLine="720"/>
        <w:rPr>
          <w:rFonts w:asciiTheme="minorHAnsi" w:hAnsiTheme="minorHAnsi"/>
          <w:color w:val="auto"/>
        </w:rPr>
      </w:pPr>
      <w:r w:rsidRPr="00A4103C">
        <w:rPr>
          <w:rFonts w:asciiTheme="minorHAnsi" w:hAnsiTheme="minorHAnsi"/>
          <w:color w:val="auto"/>
        </w:rPr>
        <w:t>In temperate regions, warm temperatures persist in the spring and summer. During t</w:t>
      </w:r>
      <w:r w:rsidR="00EA1DC3" w:rsidRPr="00A4103C">
        <w:rPr>
          <w:rFonts w:asciiTheme="minorHAnsi" w:hAnsiTheme="minorHAnsi"/>
          <w:color w:val="auto"/>
        </w:rPr>
        <w:t xml:space="preserve">he </w:t>
      </w:r>
      <w:r w:rsidR="00B824E4">
        <w:rPr>
          <w:rFonts w:asciiTheme="minorHAnsi" w:hAnsiTheme="minorHAnsi"/>
          <w:color w:val="auto"/>
        </w:rPr>
        <w:t>warm seasons</w:t>
      </w:r>
      <w:r w:rsidR="009332C3">
        <w:rPr>
          <w:rFonts w:asciiTheme="minorHAnsi" w:hAnsiTheme="minorHAnsi"/>
          <w:color w:val="auto"/>
        </w:rPr>
        <w:t>,</w:t>
      </w:r>
      <w:r w:rsidR="00A06AE3">
        <w:rPr>
          <w:rFonts w:asciiTheme="minorHAnsi" w:hAnsiTheme="minorHAnsi"/>
          <w:color w:val="auto"/>
        </w:rPr>
        <w:t xml:space="preserve"> insects utilize available</w:t>
      </w:r>
      <w:r w:rsidRPr="00A4103C">
        <w:rPr>
          <w:rFonts w:asciiTheme="minorHAnsi" w:hAnsiTheme="minorHAnsi"/>
          <w:color w:val="auto"/>
        </w:rPr>
        <w:t xml:space="preserve"> </w:t>
      </w:r>
      <w:r w:rsidR="00B824E4">
        <w:rPr>
          <w:rFonts w:asciiTheme="minorHAnsi" w:hAnsiTheme="minorHAnsi"/>
          <w:color w:val="auto"/>
        </w:rPr>
        <w:t xml:space="preserve">food </w:t>
      </w:r>
      <w:r w:rsidRPr="00A4103C">
        <w:rPr>
          <w:rFonts w:asciiTheme="minorHAnsi" w:hAnsiTheme="minorHAnsi"/>
          <w:color w:val="auto"/>
        </w:rPr>
        <w:t>and water</w:t>
      </w:r>
      <w:r w:rsidR="00A06AE3">
        <w:rPr>
          <w:rFonts w:asciiTheme="minorHAnsi" w:hAnsiTheme="minorHAnsi"/>
          <w:color w:val="auto"/>
        </w:rPr>
        <w:t xml:space="preserve"> to grow, develop, and reproduce. </w:t>
      </w:r>
      <w:r w:rsidR="00EF71F3" w:rsidRPr="00A4103C">
        <w:rPr>
          <w:rFonts w:asciiTheme="minorHAnsi" w:hAnsiTheme="minorHAnsi"/>
          <w:color w:val="auto"/>
        </w:rPr>
        <w:t xml:space="preserve">As </w:t>
      </w:r>
      <w:r w:rsidRPr="00A4103C">
        <w:rPr>
          <w:rFonts w:asciiTheme="minorHAnsi" w:hAnsiTheme="minorHAnsi"/>
          <w:color w:val="auto"/>
        </w:rPr>
        <w:t>temperatures decline in the fall and winter, resource availability declines. For insects in t</w:t>
      </w:r>
      <w:r w:rsidR="00EA1DC3" w:rsidRPr="00A4103C">
        <w:rPr>
          <w:rFonts w:asciiTheme="minorHAnsi" w:hAnsiTheme="minorHAnsi"/>
          <w:color w:val="auto"/>
        </w:rPr>
        <w:t>emperate</w:t>
      </w:r>
      <w:r w:rsidRPr="00A4103C">
        <w:rPr>
          <w:rFonts w:asciiTheme="minorHAnsi" w:hAnsiTheme="minorHAnsi"/>
          <w:color w:val="auto"/>
        </w:rPr>
        <w:t xml:space="preserve"> regions, low temperatures can </w:t>
      </w:r>
      <w:r w:rsidR="007F556E" w:rsidRPr="00A4103C">
        <w:rPr>
          <w:rFonts w:asciiTheme="minorHAnsi" w:hAnsiTheme="minorHAnsi"/>
          <w:color w:val="auto"/>
        </w:rPr>
        <w:t>greatly reduce metabolic activity</w:t>
      </w:r>
      <w:r w:rsidR="002647A1" w:rsidRPr="00A4103C">
        <w:rPr>
          <w:rFonts w:asciiTheme="minorHAnsi" w:hAnsiTheme="minorHAnsi"/>
          <w:color w:val="auto"/>
        </w:rPr>
        <w:t xml:space="preserve"> making continued activity challenging or even </w:t>
      </w:r>
      <w:r w:rsidR="00360F2B">
        <w:rPr>
          <w:rFonts w:asciiTheme="minorHAnsi" w:hAnsiTheme="minorHAnsi"/>
          <w:color w:val="auto"/>
        </w:rPr>
        <w:t>impossible</w:t>
      </w:r>
      <w:r w:rsidR="007F556E" w:rsidRPr="00A4103C">
        <w:rPr>
          <w:rFonts w:asciiTheme="minorHAnsi" w:hAnsiTheme="minorHAnsi"/>
          <w:color w:val="auto"/>
        </w:rPr>
        <w:t>. Consequently, low metabolic activity reduces growth and can eventually cause mortality</w:t>
      </w:r>
      <w:r w:rsidR="0007513E" w:rsidRPr="00A4103C">
        <w:rPr>
          <w:rFonts w:asciiTheme="minorHAnsi" w:hAnsiTheme="minorHAnsi"/>
          <w:color w:val="auto"/>
        </w:rPr>
        <w:t>.</w:t>
      </w:r>
      <w:r w:rsidR="00C7190B" w:rsidRPr="00A4103C">
        <w:rPr>
          <w:rFonts w:asciiTheme="minorHAnsi" w:hAnsiTheme="minorHAnsi"/>
          <w:color w:val="auto"/>
        </w:rPr>
        <w:t xml:space="preserve"> </w:t>
      </w:r>
      <w:r w:rsidR="00E71876" w:rsidRPr="00A4103C">
        <w:rPr>
          <w:rFonts w:asciiTheme="minorHAnsi" w:hAnsiTheme="minorHAnsi"/>
          <w:color w:val="auto"/>
        </w:rPr>
        <w:t>Insects in temperate regions generally predict the seasonal change</w:t>
      </w:r>
      <w:r w:rsidR="001119E0">
        <w:rPr>
          <w:rFonts w:asciiTheme="minorHAnsi" w:hAnsiTheme="minorHAnsi"/>
          <w:color w:val="auto"/>
        </w:rPr>
        <w:t xml:space="preserve"> </w:t>
      </w:r>
      <w:r w:rsidR="00E71876" w:rsidRPr="00A4103C">
        <w:rPr>
          <w:rFonts w:asciiTheme="minorHAnsi" w:hAnsiTheme="minorHAnsi"/>
          <w:color w:val="auto"/>
        </w:rPr>
        <w:t>using photoperiod alone or in concert with other environmental cues</w:t>
      </w:r>
      <w:r w:rsidR="008964F9" w:rsidRPr="00A4103C">
        <w:rPr>
          <w:rFonts w:asciiTheme="minorHAnsi" w:hAnsiTheme="minorHAnsi"/>
          <w:color w:val="auto"/>
        </w:rPr>
        <w:t>, like temperature or host-plant quality,</w:t>
      </w:r>
      <w:r w:rsidR="00E71876" w:rsidRPr="00A4103C">
        <w:rPr>
          <w:rFonts w:asciiTheme="minorHAnsi" w:hAnsiTheme="minorHAnsi"/>
          <w:color w:val="auto"/>
        </w:rPr>
        <w:t xml:space="preserve"> to induce diapause and </w:t>
      </w:r>
      <w:r w:rsidRPr="00A4103C">
        <w:rPr>
          <w:rFonts w:asciiTheme="minorHAnsi" w:hAnsiTheme="minorHAnsi"/>
          <w:color w:val="auto"/>
        </w:rPr>
        <w:t xml:space="preserve">avoid the </w:t>
      </w:r>
      <w:r w:rsidR="007F556E" w:rsidRPr="00A4103C">
        <w:rPr>
          <w:rFonts w:asciiTheme="minorHAnsi" w:hAnsiTheme="minorHAnsi"/>
          <w:color w:val="auto"/>
        </w:rPr>
        <w:t xml:space="preserve">stress of prolonged seasonal stress </w:t>
      </w:r>
      <w:r w:rsidRPr="00A4103C">
        <w:rPr>
          <w:rFonts w:asciiTheme="minorHAnsi" w:hAnsiTheme="minorHAnsi"/>
          <w:color w:val="auto"/>
        </w:rPr>
        <w:t xml:space="preserve">in their environments. </w:t>
      </w:r>
    </w:p>
    <w:p w14:paraId="1B7F9532" w14:textId="229D6E3E" w:rsidR="00415F4F" w:rsidRPr="00A4103C" w:rsidRDefault="00621765" w:rsidP="000F2204">
      <w:pPr>
        <w:spacing w:line="480" w:lineRule="auto"/>
        <w:ind w:firstLine="720"/>
        <w:rPr>
          <w:rFonts w:asciiTheme="minorHAnsi" w:hAnsiTheme="minorHAnsi"/>
          <w:color w:val="auto"/>
        </w:rPr>
      </w:pPr>
      <w:r w:rsidRPr="00A4103C">
        <w:rPr>
          <w:rFonts w:asciiTheme="minorHAnsi" w:hAnsiTheme="minorHAnsi"/>
          <w:color w:val="auto"/>
        </w:rPr>
        <w:t xml:space="preserve">As </w:t>
      </w:r>
      <w:r w:rsidR="00957E5A" w:rsidRPr="00A4103C">
        <w:rPr>
          <w:rFonts w:asciiTheme="minorHAnsi" w:hAnsiTheme="minorHAnsi"/>
          <w:color w:val="auto"/>
        </w:rPr>
        <w:t>climate changes and average seasonal temperatures increase</w:t>
      </w:r>
      <w:r w:rsidR="00EF71F3" w:rsidRPr="00A4103C">
        <w:rPr>
          <w:rFonts w:asciiTheme="minorHAnsi" w:hAnsiTheme="minorHAnsi"/>
          <w:color w:val="auto"/>
        </w:rPr>
        <w:t>,</w:t>
      </w:r>
      <w:r w:rsidR="00E71876" w:rsidRPr="00A4103C">
        <w:rPr>
          <w:rFonts w:asciiTheme="minorHAnsi" w:hAnsiTheme="minorHAnsi"/>
          <w:color w:val="auto"/>
        </w:rPr>
        <w:t xml:space="preserve"> the duration of the warm growing season </w:t>
      </w:r>
      <w:r w:rsidR="006E2BF5">
        <w:rPr>
          <w:rFonts w:asciiTheme="minorHAnsi" w:hAnsiTheme="minorHAnsi"/>
          <w:color w:val="auto"/>
        </w:rPr>
        <w:t>is expected to</w:t>
      </w:r>
      <w:r w:rsidR="006E2BF5" w:rsidRPr="00A4103C">
        <w:rPr>
          <w:rFonts w:asciiTheme="minorHAnsi" w:hAnsiTheme="minorHAnsi"/>
          <w:color w:val="auto"/>
        </w:rPr>
        <w:t xml:space="preserve"> </w:t>
      </w:r>
      <w:r w:rsidR="00E71876" w:rsidRPr="00A4103C">
        <w:rPr>
          <w:rFonts w:asciiTheme="minorHAnsi" w:hAnsiTheme="minorHAnsi"/>
          <w:color w:val="auto"/>
        </w:rPr>
        <w:t>increase. With growing seasons beginning earlier and ending later</w:t>
      </w:r>
      <w:r w:rsidR="000B10EB">
        <w:rPr>
          <w:rFonts w:asciiTheme="minorHAnsi" w:hAnsiTheme="minorHAnsi"/>
          <w:color w:val="auto"/>
        </w:rPr>
        <w:t>,</w:t>
      </w:r>
      <w:r w:rsidR="00EF71F3" w:rsidRPr="00A4103C">
        <w:rPr>
          <w:rFonts w:asciiTheme="minorHAnsi" w:hAnsiTheme="minorHAnsi"/>
          <w:color w:val="auto"/>
        </w:rPr>
        <w:t xml:space="preserve"> some </w:t>
      </w:r>
      <w:r w:rsidR="00957E5A" w:rsidRPr="00A4103C">
        <w:rPr>
          <w:rFonts w:asciiTheme="minorHAnsi" w:hAnsiTheme="minorHAnsi"/>
          <w:color w:val="auto"/>
        </w:rPr>
        <w:t xml:space="preserve">of the </w:t>
      </w:r>
      <w:r w:rsidRPr="00A4103C">
        <w:rPr>
          <w:rFonts w:asciiTheme="minorHAnsi" w:hAnsiTheme="minorHAnsi"/>
          <w:color w:val="auto"/>
        </w:rPr>
        <w:t xml:space="preserve">seasonal cues insects use to predict changes in their </w:t>
      </w:r>
      <w:r w:rsidR="000F2204" w:rsidRPr="00A4103C">
        <w:rPr>
          <w:rFonts w:asciiTheme="minorHAnsi" w:hAnsiTheme="minorHAnsi"/>
          <w:color w:val="auto"/>
        </w:rPr>
        <w:t xml:space="preserve">environment, like photoperiod, </w:t>
      </w:r>
      <w:r w:rsidR="00193C67">
        <w:rPr>
          <w:rFonts w:asciiTheme="minorHAnsi" w:hAnsiTheme="minorHAnsi"/>
          <w:color w:val="auto"/>
        </w:rPr>
        <w:t xml:space="preserve">will </w:t>
      </w:r>
      <w:r w:rsidR="006C66F7">
        <w:rPr>
          <w:rFonts w:asciiTheme="minorHAnsi" w:hAnsiTheme="minorHAnsi"/>
          <w:color w:val="auto"/>
        </w:rPr>
        <w:t>not change</w:t>
      </w:r>
      <w:r w:rsidR="000F2204" w:rsidRPr="00A4103C">
        <w:rPr>
          <w:rFonts w:asciiTheme="minorHAnsi" w:hAnsiTheme="minorHAnsi"/>
          <w:color w:val="auto"/>
        </w:rPr>
        <w:t xml:space="preserve">. </w:t>
      </w:r>
      <w:r w:rsidR="00193C67">
        <w:rPr>
          <w:rFonts w:asciiTheme="minorHAnsi" w:hAnsiTheme="minorHAnsi"/>
          <w:color w:val="auto"/>
        </w:rPr>
        <w:t xml:space="preserve">In time, the predictions of </w:t>
      </w:r>
      <w:r w:rsidR="006C66F7">
        <w:rPr>
          <w:rFonts w:asciiTheme="minorHAnsi" w:hAnsiTheme="minorHAnsi"/>
          <w:color w:val="auto"/>
        </w:rPr>
        <w:t xml:space="preserve">those unchanged </w:t>
      </w:r>
      <w:r w:rsidR="00193C67">
        <w:rPr>
          <w:rFonts w:asciiTheme="minorHAnsi" w:hAnsiTheme="minorHAnsi"/>
          <w:color w:val="auto"/>
        </w:rPr>
        <w:t xml:space="preserve">environmental cues will become decoupled from </w:t>
      </w:r>
      <w:r w:rsidR="006C66F7">
        <w:rPr>
          <w:rFonts w:asciiTheme="minorHAnsi" w:hAnsiTheme="minorHAnsi"/>
          <w:color w:val="auto"/>
        </w:rPr>
        <w:t xml:space="preserve">actual </w:t>
      </w:r>
      <w:r w:rsidR="00193C67">
        <w:rPr>
          <w:rFonts w:asciiTheme="minorHAnsi" w:hAnsiTheme="minorHAnsi"/>
          <w:color w:val="auto"/>
        </w:rPr>
        <w:t>seasonal changes as growing seasons become lo</w:t>
      </w:r>
      <w:r w:rsidR="000F2204" w:rsidRPr="00A4103C">
        <w:rPr>
          <w:rFonts w:asciiTheme="minorHAnsi" w:hAnsiTheme="minorHAnsi"/>
          <w:color w:val="auto"/>
        </w:rPr>
        <w:t>nger</w:t>
      </w:r>
      <w:r w:rsidR="0063694F">
        <w:rPr>
          <w:rFonts w:asciiTheme="minorHAnsi" w:hAnsiTheme="minorHAnsi"/>
          <w:color w:val="auto"/>
        </w:rPr>
        <w:t xml:space="preserve"> and </w:t>
      </w:r>
      <w:r w:rsidR="0063694F">
        <w:rPr>
          <w:rFonts w:asciiTheme="minorHAnsi" w:hAnsiTheme="minorHAnsi"/>
          <w:color w:val="auto"/>
        </w:rPr>
        <w:lastRenderedPageBreak/>
        <w:t>winter shrinks</w:t>
      </w:r>
      <w:r w:rsidR="000F2204" w:rsidRPr="00A4103C">
        <w:rPr>
          <w:rFonts w:asciiTheme="minorHAnsi" w:hAnsiTheme="minorHAnsi"/>
          <w:color w:val="auto"/>
        </w:rPr>
        <w:t>.</w:t>
      </w:r>
      <w:r w:rsidR="00193C67">
        <w:rPr>
          <w:rFonts w:asciiTheme="minorHAnsi" w:hAnsiTheme="minorHAnsi"/>
          <w:color w:val="auto"/>
        </w:rPr>
        <w:t xml:space="preserve"> </w:t>
      </w:r>
      <w:r w:rsidR="00E71876" w:rsidRPr="00A4103C">
        <w:rPr>
          <w:rFonts w:asciiTheme="minorHAnsi" w:hAnsiTheme="minorHAnsi"/>
          <w:color w:val="auto"/>
        </w:rPr>
        <w:t>E</w:t>
      </w:r>
      <w:r w:rsidR="00930E8D" w:rsidRPr="00A4103C">
        <w:rPr>
          <w:rFonts w:asciiTheme="minorHAnsi" w:hAnsiTheme="minorHAnsi"/>
          <w:color w:val="auto"/>
        </w:rPr>
        <w:t xml:space="preserve">nvironmental cues that previously signaled the end of the growing season </w:t>
      </w:r>
      <w:r w:rsidR="000B10EB">
        <w:rPr>
          <w:rFonts w:asciiTheme="minorHAnsi" w:hAnsiTheme="minorHAnsi"/>
          <w:color w:val="auto"/>
        </w:rPr>
        <w:t>will</w:t>
      </w:r>
      <w:r w:rsidR="000B10EB" w:rsidRPr="00A4103C">
        <w:rPr>
          <w:rFonts w:asciiTheme="minorHAnsi" w:hAnsiTheme="minorHAnsi"/>
          <w:color w:val="auto"/>
        </w:rPr>
        <w:t xml:space="preserve"> </w:t>
      </w:r>
      <w:r w:rsidR="000F2204" w:rsidRPr="00A4103C">
        <w:rPr>
          <w:rFonts w:asciiTheme="minorHAnsi" w:hAnsiTheme="minorHAnsi"/>
          <w:color w:val="auto"/>
        </w:rPr>
        <w:t>underestimate the end of the</w:t>
      </w:r>
      <w:r w:rsidR="00B454B6">
        <w:rPr>
          <w:rFonts w:asciiTheme="minorHAnsi" w:hAnsiTheme="minorHAnsi"/>
          <w:color w:val="auto"/>
        </w:rPr>
        <w:t xml:space="preserve"> longer</w:t>
      </w:r>
      <w:r w:rsidR="000F2204" w:rsidRPr="00A4103C">
        <w:rPr>
          <w:rFonts w:asciiTheme="minorHAnsi" w:hAnsiTheme="minorHAnsi"/>
          <w:color w:val="auto"/>
        </w:rPr>
        <w:t xml:space="preserve"> growing season. </w:t>
      </w:r>
      <w:r w:rsidR="000F2204" w:rsidRPr="006402EF">
        <w:rPr>
          <w:rFonts w:asciiTheme="minorHAnsi" w:hAnsiTheme="minorHAnsi"/>
          <w:color w:val="auto"/>
        </w:rPr>
        <w:t xml:space="preserve">Those insects that adjust to these underestimated predictions </w:t>
      </w:r>
      <w:r w:rsidR="00DC60C3" w:rsidRPr="006402EF">
        <w:rPr>
          <w:rFonts w:asciiTheme="minorHAnsi" w:hAnsiTheme="minorHAnsi"/>
          <w:color w:val="auto"/>
        </w:rPr>
        <w:t xml:space="preserve">to resynchronize their lifecycles with the growing season, </w:t>
      </w:r>
      <w:r w:rsidR="000F2204" w:rsidRPr="006402EF">
        <w:rPr>
          <w:rFonts w:asciiTheme="minorHAnsi" w:hAnsiTheme="minorHAnsi"/>
          <w:color w:val="auto"/>
        </w:rPr>
        <w:t>either</w:t>
      </w:r>
      <w:r w:rsidR="000F2204" w:rsidRPr="00A4103C">
        <w:rPr>
          <w:rFonts w:asciiTheme="minorHAnsi" w:hAnsiTheme="minorHAnsi"/>
          <w:color w:val="auto"/>
        </w:rPr>
        <w:t xml:space="preserve"> by evolutionary adaptations or phenotypic plast</w:t>
      </w:r>
      <w:r w:rsidR="0079789B" w:rsidRPr="00A4103C">
        <w:rPr>
          <w:rFonts w:asciiTheme="minorHAnsi" w:hAnsiTheme="minorHAnsi"/>
          <w:color w:val="auto"/>
        </w:rPr>
        <w:t>icity in their response to these shifting environmental cues</w:t>
      </w:r>
      <w:r w:rsidR="0074639D">
        <w:rPr>
          <w:rFonts w:asciiTheme="minorHAnsi" w:hAnsiTheme="minorHAnsi"/>
          <w:color w:val="auto"/>
        </w:rPr>
        <w:t>,</w:t>
      </w:r>
      <w:r w:rsidR="000F2204" w:rsidRPr="00A4103C">
        <w:rPr>
          <w:rFonts w:asciiTheme="minorHAnsi" w:hAnsiTheme="minorHAnsi"/>
          <w:color w:val="auto"/>
        </w:rPr>
        <w:t xml:space="preserve"> could win as climate changes.</w:t>
      </w:r>
    </w:p>
    <w:p w14:paraId="24BDE834" w14:textId="2EDC053F" w:rsidR="004E5AA2" w:rsidRPr="00A4103C" w:rsidRDefault="0063694F" w:rsidP="00415F4F">
      <w:pPr>
        <w:spacing w:line="480" w:lineRule="auto"/>
        <w:ind w:firstLine="720"/>
        <w:rPr>
          <w:rFonts w:asciiTheme="minorHAnsi" w:hAnsiTheme="minorHAnsi"/>
          <w:color w:val="auto"/>
        </w:rPr>
      </w:pPr>
      <w:r>
        <w:rPr>
          <w:rFonts w:asciiTheme="minorHAnsi" w:hAnsiTheme="minorHAnsi"/>
          <w:color w:val="auto"/>
        </w:rPr>
        <w:t xml:space="preserve">The pitcher plant mosquito </w:t>
      </w:r>
      <w:r w:rsidR="004E5AA2" w:rsidRPr="00A4103C">
        <w:rPr>
          <w:rFonts w:asciiTheme="minorHAnsi" w:hAnsiTheme="minorHAnsi"/>
          <w:color w:val="auto"/>
        </w:rPr>
        <w:t>provide</w:t>
      </w:r>
      <w:r>
        <w:rPr>
          <w:rFonts w:asciiTheme="minorHAnsi" w:hAnsiTheme="minorHAnsi"/>
          <w:color w:val="auto"/>
        </w:rPr>
        <w:t>s</w:t>
      </w:r>
      <w:r w:rsidR="004E5AA2" w:rsidRPr="00A4103C">
        <w:rPr>
          <w:rFonts w:asciiTheme="minorHAnsi" w:hAnsiTheme="minorHAnsi"/>
          <w:color w:val="auto"/>
        </w:rPr>
        <w:t xml:space="preserve"> one example of how insects could adjust to </w:t>
      </w:r>
      <w:r>
        <w:rPr>
          <w:rFonts w:asciiTheme="minorHAnsi" w:hAnsiTheme="minorHAnsi"/>
          <w:color w:val="auto"/>
        </w:rPr>
        <w:t>longer and warmer growing seasons</w:t>
      </w:r>
      <w:r w:rsidR="004E5AA2" w:rsidRPr="00A4103C">
        <w:rPr>
          <w:rFonts w:asciiTheme="minorHAnsi" w:hAnsiTheme="minorHAnsi"/>
          <w:color w:val="auto"/>
        </w:rPr>
        <w:t xml:space="preserve"> through evolutionary adaptation. </w:t>
      </w:r>
      <w:r w:rsidR="006E2BF5" w:rsidRPr="006E2BF5">
        <w:rPr>
          <w:rFonts w:asciiTheme="minorHAnsi" w:hAnsiTheme="minorHAnsi"/>
          <w:color w:val="auto"/>
        </w:rPr>
        <w:t xml:space="preserve"> </w:t>
      </w:r>
      <w:r w:rsidR="006E2BF5" w:rsidRPr="00A4103C">
        <w:rPr>
          <w:rFonts w:asciiTheme="minorHAnsi" w:hAnsiTheme="minorHAnsi"/>
          <w:color w:val="auto"/>
        </w:rPr>
        <w:t xml:space="preserve">Bradshaw and Holzapfel (2001) </w:t>
      </w:r>
      <w:r w:rsidR="006E2BF5">
        <w:rPr>
          <w:rFonts w:asciiTheme="minorHAnsi" w:hAnsiTheme="minorHAnsi"/>
          <w:color w:val="auto"/>
        </w:rPr>
        <w:t xml:space="preserve">showed that populations of the </w:t>
      </w:r>
      <w:r w:rsidR="006E2BF5" w:rsidRPr="00A4103C">
        <w:rPr>
          <w:rFonts w:asciiTheme="minorHAnsi" w:hAnsiTheme="minorHAnsi"/>
          <w:color w:val="auto"/>
        </w:rPr>
        <w:t xml:space="preserve">pitcher plant mosquito, </w:t>
      </w:r>
      <w:proofErr w:type="spellStart"/>
      <w:r w:rsidR="004301A8">
        <w:rPr>
          <w:rFonts w:asciiTheme="minorHAnsi" w:hAnsiTheme="minorHAnsi"/>
          <w:i/>
          <w:color w:val="auto"/>
        </w:rPr>
        <w:t>W</w:t>
      </w:r>
      <w:r w:rsidR="004301A8" w:rsidRPr="004301A8">
        <w:rPr>
          <w:rFonts w:asciiTheme="minorHAnsi" w:hAnsiTheme="minorHAnsi"/>
          <w:i/>
          <w:color w:val="auto"/>
        </w:rPr>
        <w:t>yeomyia</w:t>
      </w:r>
      <w:proofErr w:type="spellEnd"/>
      <w:r w:rsidR="006E2BF5" w:rsidRPr="00A4103C">
        <w:rPr>
          <w:rFonts w:asciiTheme="minorHAnsi" w:hAnsiTheme="minorHAnsi"/>
          <w:i/>
          <w:color w:val="auto"/>
        </w:rPr>
        <w:t xml:space="preserve"> smithii</w:t>
      </w:r>
      <w:r w:rsidR="006E2BF5">
        <w:rPr>
          <w:rFonts w:asciiTheme="minorHAnsi" w:hAnsiTheme="minorHAnsi"/>
          <w:color w:val="auto"/>
        </w:rPr>
        <w:t xml:space="preserve">, have shifted their critical photoperiods </w:t>
      </w:r>
      <w:r w:rsidR="007C7A74">
        <w:rPr>
          <w:rFonts w:asciiTheme="minorHAnsi" w:hAnsiTheme="minorHAnsi"/>
          <w:color w:val="auto"/>
        </w:rPr>
        <w:t>for diapause induction to extend their growing season, consistent with predictions for climate change</w:t>
      </w:r>
      <w:r w:rsidR="006E2BF5">
        <w:rPr>
          <w:rFonts w:asciiTheme="minorHAnsi" w:hAnsiTheme="minorHAnsi"/>
          <w:color w:val="auto"/>
        </w:rPr>
        <w:t>.</w:t>
      </w:r>
      <w:r w:rsidR="006E2BF5" w:rsidRPr="00A4103C">
        <w:rPr>
          <w:rFonts w:asciiTheme="minorHAnsi" w:hAnsiTheme="minorHAnsi"/>
          <w:i/>
          <w:color w:val="auto"/>
        </w:rPr>
        <w:t xml:space="preserve"> </w:t>
      </w:r>
      <w:r w:rsidR="004E5AA2" w:rsidRPr="00A4103C">
        <w:rPr>
          <w:rFonts w:asciiTheme="minorHAnsi" w:hAnsiTheme="minorHAnsi"/>
          <w:color w:val="auto"/>
        </w:rPr>
        <w:t xml:space="preserve">Critical photoperiod is the number of light hours required to induce diapause in 50% of a population. In </w:t>
      </w:r>
      <w:r w:rsidR="004E5AA2" w:rsidRPr="00A4103C">
        <w:rPr>
          <w:rFonts w:asciiTheme="minorHAnsi" w:hAnsiTheme="minorHAnsi"/>
          <w:i/>
          <w:color w:val="auto"/>
        </w:rPr>
        <w:t>W. smithii</w:t>
      </w:r>
      <w:r w:rsidR="004E5AA2" w:rsidRPr="00A4103C">
        <w:rPr>
          <w:rFonts w:asciiTheme="minorHAnsi" w:hAnsiTheme="minorHAnsi"/>
          <w:color w:val="auto"/>
        </w:rPr>
        <w:t xml:space="preserve"> </w:t>
      </w:r>
      <w:r w:rsidR="0074639D">
        <w:rPr>
          <w:rFonts w:asciiTheme="minorHAnsi" w:hAnsiTheme="minorHAnsi"/>
          <w:color w:val="auto"/>
        </w:rPr>
        <w:t xml:space="preserve">the </w:t>
      </w:r>
      <w:r w:rsidR="004E5AA2" w:rsidRPr="00A4103C">
        <w:rPr>
          <w:rFonts w:asciiTheme="minorHAnsi" w:hAnsiTheme="minorHAnsi"/>
          <w:color w:val="auto"/>
        </w:rPr>
        <w:t>critical photoperiod for diapause induction is highly heritable. As larvae, p</w:t>
      </w:r>
      <w:r w:rsidR="00590F72" w:rsidRPr="00A4103C">
        <w:rPr>
          <w:rFonts w:asciiTheme="minorHAnsi" w:hAnsiTheme="minorHAnsi"/>
          <w:color w:val="auto"/>
        </w:rPr>
        <w:t xml:space="preserve">itcher plant mosquitos </w:t>
      </w:r>
      <w:r w:rsidR="004E5AA2" w:rsidRPr="00A4103C">
        <w:rPr>
          <w:rFonts w:asciiTheme="minorHAnsi" w:hAnsiTheme="minorHAnsi"/>
          <w:color w:val="auto"/>
        </w:rPr>
        <w:t xml:space="preserve">grow and develop in the </w:t>
      </w:r>
      <w:r w:rsidR="00590F72" w:rsidRPr="00A4103C">
        <w:rPr>
          <w:rFonts w:asciiTheme="minorHAnsi" w:hAnsiTheme="minorHAnsi"/>
          <w:color w:val="auto"/>
        </w:rPr>
        <w:t>in the water-filled leaves of pitcher plants</w:t>
      </w:r>
      <w:r w:rsidR="00242E29" w:rsidRPr="00A4103C">
        <w:rPr>
          <w:rFonts w:asciiTheme="minorHAnsi" w:hAnsiTheme="minorHAnsi"/>
          <w:color w:val="auto"/>
        </w:rPr>
        <w:t xml:space="preserve">. These mosquitos inhabit temperate regions as far south as the Gulf of Mexico and as far north as northern Canada. Across this wide latitudinal range, </w:t>
      </w:r>
      <w:r w:rsidR="0074639D">
        <w:rPr>
          <w:rFonts w:asciiTheme="minorHAnsi" w:hAnsiTheme="minorHAnsi"/>
          <w:color w:val="auto"/>
        </w:rPr>
        <w:t>pitcher plant mosquitoes</w:t>
      </w:r>
      <w:r w:rsidR="00242E29" w:rsidRPr="00A4103C">
        <w:rPr>
          <w:rFonts w:asciiTheme="minorHAnsi" w:hAnsiTheme="minorHAnsi"/>
          <w:color w:val="auto"/>
        </w:rPr>
        <w:t xml:space="preserve"> experience their longest growing seasons at the southern end of their range and increasingly shorter growing seasons at more northern latitudes.</w:t>
      </w:r>
      <w:r w:rsidR="00B1509B" w:rsidRPr="00A4103C">
        <w:rPr>
          <w:rFonts w:asciiTheme="minorHAnsi" w:hAnsiTheme="minorHAnsi"/>
          <w:color w:val="auto"/>
        </w:rPr>
        <w:t xml:space="preserve"> </w:t>
      </w:r>
      <w:r w:rsidR="00242E29" w:rsidRPr="00A4103C">
        <w:rPr>
          <w:rFonts w:asciiTheme="minorHAnsi" w:hAnsiTheme="minorHAnsi"/>
          <w:color w:val="auto"/>
        </w:rPr>
        <w:t xml:space="preserve">At the end of the warm growing season, </w:t>
      </w:r>
      <w:r w:rsidR="006C1C15" w:rsidRPr="00A4103C">
        <w:rPr>
          <w:rFonts w:asciiTheme="minorHAnsi" w:hAnsiTheme="minorHAnsi"/>
          <w:color w:val="auto"/>
        </w:rPr>
        <w:t>photoperiod gets shorter</w:t>
      </w:r>
      <w:r w:rsidR="0050077C" w:rsidRPr="00A4103C">
        <w:rPr>
          <w:rFonts w:asciiTheme="minorHAnsi" w:hAnsiTheme="minorHAnsi"/>
          <w:color w:val="auto"/>
        </w:rPr>
        <w:t xml:space="preserve">. </w:t>
      </w:r>
      <w:r w:rsidR="00590F72" w:rsidRPr="00A4103C">
        <w:rPr>
          <w:rFonts w:asciiTheme="minorHAnsi" w:hAnsiTheme="minorHAnsi"/>
          <w:color w:val="auto"/>
        </w:rPr>
        <w:t xml:space="preserve">Once photoperiod drops below a genetically determined number of light hours, larvae perceive that cue </w:t>
      </w:r>
      <w:r w:rsidR="00957E5A" w:rsidRPr="00A4103C">
        <w:rPr>
          <w:rStyle w:val="CommentReference"/>
          <w:color w:val="auto"/>
          <w:sz w:val="24"/>
          <w:szCs w:val="24"/>
        </w:rPr>
        <w:t>enter the</w:t>
      </w:r>
      <w:r w:rsidR="00590F72" w:rsidRPr="00A4103C">
        <w:rPr>
          <w:rStyle w:val="CommentReference"/>
          <w:color w:val="auto"/>
          <w:sz w:val="24"/>
          <w:szCs w:val="24"/>
        </w:rPr>
        <w:t xml:space="preserve"> larval </w:t>
      </w:r>
      <w:r w:rsidR="00930E8D" w:rsidRPr="00A4103C">
        <w:rPr>
          <w:rStyle w:val="CommentReference"/>
          <w:color w:val="auto"/>
          <w:sz w:val="24"/>
          <w:szCs w:val="24"/>
        </w:rPr>
        <w:t>diapause developmental trajectory</w:t>
      </w:r>
      <w:r w:rsidR="00930E8D" w:rsidRPr="00A4103C">
        <w:rPr>
          <w:rFonts w:asciiTheme="minorHAnsi" w:hAnsiTheme="minorHAnsi"/>
          <w:color w:val="auto"/>
        </w:rPr>
        <w:t xml:space="preserve">. </w:t>
      </w:r>
    </w:p>
    <w:p w14:paraId="3E4ACEE3" w14:textId="17CA494C" w:rsidR="004E5AA2" w:rsidRPr="00A4103C" w:rsidRDefault="00100EF8" w:rsidP="00415F4F">
      <w:pPr>
        <w:spacing w:line="480" w:lineRule="auto"/>
        <w:ind w:firstLine="720"/>
        <w:rPr>
          <w:rFonts w:asciiTheme="minorHAnsi" w:hAnsiTheme="minorHAnsi"/>
          <w:color w:val="auto"/>
        </w:rPr>
      </w:pPr>
      <w:r w:rsidRPr="00A4103C">
        <w:rPr>
          <w:rFonts w:asciiTheme="minorHAnsi" w:hAnsiTheme="minorHAnsi"/>
          <w:color w:val="auto"/>
        </w:rPr>
        <w:t>Bradshaw and Holzapfel (2001) sampled s</w:t>
      </w:r>
      <w:r w:rsidR="00242E29" w:rsidRPr="00A4103C">
        <w:rPr>
          <w:rFonts w:asciiTheme="minorHAnsi" w:hAnsiTheme="minorHAnsi"/>
          <w:color w:val="auto"/>
        </w:rPr>
        <w:t xml:space="preserve">everal populations of </w:t>
      </w:r>
      <w:r w:rsidR="00242E29" w:rsidRPr="00A4103C">
        <w:rPr>
          <w:rFonts w:asciiTheme="minorHAnsi" w:hAnsiTheme="minorHAnsi"/>
          <w:i/>
          <w:color w:val="auto"/>
        </w:rPr>
        <w:t>W. smithii</w:t>
      </w:r>
      <w:r w:rsidR="00242E29" w:rsidRPr="00A4103C">
        <w:rPr>
          <w:rFonts w:asciiTheme="minorHAnsi" w:hAnsiTheme="minorHAnsi"/>
          <w:color w:val="auto"/>
        </w:rPr>
        <w:t xml:space="preserve"> larvae </w:t>
      </w:r>
      <w:r w:rsidRPr="00A4103C">
        <w:rPr>
          <w:rFonts w:asciiTheme="minorHAnsi" w:hAnsiTheme="minorHAnsi"/>
          <w:color w:val="auto"/>
        </w:rPr>
        <w:t xml:space="preserve">from </w:t>
      </w:r>
      <w:r w:rsidR="00242E29" w:rsidRPr="00A4103C">
        <w:rPr>
          <w:rFonts w:asciiTheme="minorHAnsi" w:hAnsiTheme="minorHAnsi"/>
          <w:color w:val="auto"/>
        </w:rPr>
        <w:t>latitudes between Florida and Canada in the years 1972, 1988, 1993</w:t>
      </w:r>
      <w:r w:rsidR="005F743A">
        <w:rPr>
          <w:rFonts w:asciiTheme="minorHAnsi" w:hAnsiTheme="minorHAnsi"/>
          <w:color w:val="auto"/>
        </w:rPr>
        <w:t>,</w:t>
      </w:r>
      <w:r w:rsidR="00242E29" w:rsidRPr="00A4103C">
        <w:rPr>
          <w:rFonts w:asciiTheme="minorHAnsi" w:hAnsiTheme="minorHAnsi"/>
          <w:color w:val="auto"/>
        </w:rPr>
        <w:t xml:space="preserve"> and 1996 and reared </w:t>
      </w:r>
      <w:r w:rsidR="00D76C4D" w:rsidRPr="00A4103C">
        <w:rPr>
          <w:rFonts w:asciiTheme="minorHAnsi" w:hAnsiTheme="minorHAnsi"/>
          <w:color w:val="auto"/>
        </w:rPr>
        <w:t xml:space="preserve">them </w:t>
      </w:r>
      <w:r w:rsidR="00242E29" w:rsidRPr="00A4103C">
        <w:rPr>
          <w:rFonts w:asciiTheme="minorHAnsi" w:hAnsiTheme="minorHAnsi"/>
          <w:color w:val="auto"/>
        </w:rPr>
        <w:lastRenderedPageBreak/>
        <w:t>in a common</w:t>
      </w:r>
      <w:r w:rsidR="00D76C4D" w:rsidRPr="00A4103C">
        <w:rPr>
          <w:rFonts w:asciiTheme="minorHAnsi" w:hAnsiTheme="minorHAnsi"/>
          <w:color w:val="auto"/>
        </w:rPr>
        <w:t>-</w:t>
      </w:r>
      <w:r w:rsidR="00242E29" w:rsidRPr="00A4103C">
        <w:rPr>
          <w:rFonts w:asciiTheme="minorHAnsi" w:hAnsiTheme="minorHAnsi"/>
          <w:color w:val="auto"/>
        </w:rPr>
        <w:t xml:space="preserve">garden laboratory setting under strict environmental control. Populations collected in 1972 and 1996 were exposed to </w:t>
      </w:r>
      <w:r w:rsidR="00D56910">
        <w:rPr>
          <w:rFonts w:asciiTheme="minorHAnsi" w:hAnsiTheme="minorHAnsi"/>
          <w:color w:val="auto"/>
        </w:rPr>
        <w:t>a range of</w:t>
      </w:r>
      <w:r w:rsidR="00D56910" w:rsidRPr="00A4103C">
        <w:rPr>
          <w:rFonts w:asciiTheme="minorHAnsi" w:hAnsiTheme="minorHAnsi"/>
          <w:color w:val="auto"/>
        </w:rPr>
        <w:t xml:space="preserve"> </w:t>
      </w:r>
      <w:r w:rsidR="00242E29" w:rsidRPr="00A4103C">
        <w:rPr>
          <w:rFonts w:asciiTheme="minorHAnsi" w:hAnsiTheme="minorHAnsi"/>
          <w:color w:val="auto"/>
        </w:rPr>
        <w:t xml:space="preserve">different photoperiods to determine their critical photoperiod </w:t>
      </w:r>
      <w:r w:rsidR="00242E29"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of the United States of America",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242E29" w:rsidRPr="00A4103C">
        <w:rPr>
          <w:rFonts w:asciiTheme="minorHAnsi" w:hAnsiTheme="minorHAnsi"/>
          <w:color w:val="auto"/>
        </w:rPr>
        <w:fldChar w:fldCharType="separate"/>
      </w:r>
      <w:r w:rsidR="00242E29" w:rsidRPr="00A4103C">
        <w:rPr>
          <w:rFonts w:asciiTheme="minorHAnsi" w:hAnsiTheme="minorHAnsi"/>
          <w:noProof/>
          <w:color w:val="auto"/>
        </w:rPr>
        <w:t>(Bradshaw and Holzapfel 2001)</w:t>
      </w:r>
      <w:r w:rsidR="00242E29" w:rsidRPr="00A4103C">
        <w:rPr>
          <w:rFonts w:asciiTheme="minorHAnsi" w:hAnsiTheme="minorHAnsi"/>
          <w:color w:val="auto"/>
        </w:rPr>
        <w:fldChar w:fldCharType="end"/>
      </w:r>
      <w:r w:rsidR="00242E29" w:rsidRPr="00A4103C">
        <w:rPr>
          <w:rFonts w:asciiTheme="minorHAnsi" w:hAnsiTheme="minorHAnsi"/>
          <w:color w:val="auto"/>
        </w:rPr>
        <w:t>. In 1972, the critical photoperiod of larvae populations collected at 50</w:t>
      </w:r>
      <w:r w:rsidR="009F4CB8">
        <w:rPr>
          <w:color w:val="auto"/>
        </w:rPr>
        <w:t xml:space="preserve"> °</w:t>
      </w:r>
      <w:r w:rsidR="00242E29" w:rsidRPr="00A4103C">
        <w:rPr>
          <w:rFonts w:asciiTheme="minorHAnsi" w:hAnsiTheme="minorHAnsi"/>
          <w:color w:val="auto"/>
        </w:rPr>
        <w:t xml:space="preserve">N, averaged 15.79 hours while the critical photoperiod of larvae populations collected in 1996 at the same latitude averaged 15.19 hours. </w:t>
      </w:r>
    </w:p>
    <w:p w14:paraId="7EAFF771" w14:textId="49C21BCD" w:rsidR="00242E29" w:rsidRPr="00A4103C" w:rsidRDefault="00242E29" w:rsidP="001273CC">
      <w:pPr>
        <w:spacing w:line="480" w:lineRule="auto"/>
        <w:ind w:firstLine="720"/>
        <w:rPr>
          <w:rFonts w:asciiTheme="minorHAnsi" w:hAnsiTheme="minorHAnsi"/>
          <w:color w:val="auto"/>
        </w:rPr>
      </w:pPr>
      <w:r w:rsidRPr="00A4103C">
        <w:rPr>
          <w:rFonts w:asciiTheme="minorHAnsi" w:hAnsiTheme="minorHAnsi"/>
          <w:color w:val="auto"/>
        </w:rPr>
        <w:t xml:space="preserve">Because of the rigor with which these experiments were conducted and the highly heritable nature of </w:t>
      </w:r>
      <w:r w:rsidR="00521FB8">
        <w:rPr>
          <w:rFonts w:asciiTheme="minorHAnsi" w:hAnsiTheme="minorHAnsi"/>
          <w:color w:val="auto"/>
        </w:rPr>
        <w:t>critical photoperiod</w:t>
      </w:r>
      <w:r w:rsidRPr="00A4103C">
        <w:rPr>
          <w:rFonts w:asciiTheme="minorHAnsi" w:hAnsiTheme="minorHAnsi"/>
          <w:color w:val="auto"/>
        </w:rPr>
        <w:t xml:space="preserve"> within this species, these results suggest the populations collected in 1996 have evolved and are now genetically different than </w:t>
      </w:r>
      <w:r w:rsidR="004E5AA2" w:rsidRPr="00A4103C">
        <w:rPr>
          <w:rFonts w:asciiTheme="minorHAnsi" w:hAnsiTheme="minorHAnsi"/>
          <w:color w:val="auto"/>
        </w:rPr>
        <w:t>populations</w:t>
      </w:r>
      <w:r w:rsidRPr="00A4103C">
        <w:rPr>
          <w:rFonts w:asciiTheme="minorHAnsi" w:hAnsiTheme="minorHAnsi"/>
          <w:color w:val="auto"/>
        </w:rPr>
        <w:t xml:space="preserve"> collected in 1972. </w:t>
      </w:r>
      <w:r w:rsidR="004E5AA2" w:rsidRPr="00A4103C">
        <w:rPr>
          <w:rFonts w:asciiTheme="minorHAnsi" w:hAnsiTheme="minorHAnsi"/>
          <w:color w:val="auto"/>
        </w:rPr>
        <w:t>N</w:t>
      </w:r>
      <w:r w:rsidRPr="00A4103C">
        <w:rPr>
          <w:rFonts w:asciiTheme="minorHAnsi" w:hAnsiTheme="minorHAnsi"/>
          <w:color w:val="auto"/>
        </w:rPr>
        <w:t>orthern</w:t>
      </w:r>
      <w:r w:rsidR="004E5AA2" w:rsidRPr="00A4103C">
        <w:rPr>
          <w:rFonts w:asciiTheme="minorHAnsi" w:hAnsiTheme="minorHAnsi"/>
          <w:color w:val="auto"/>
        </w:rPr>
        <w:t xml:space="preserve"> pitcher plant</w:t>
      </w:r>
      <w:r w:rsidRPr="00A4103C">
        <w:rPr>
          <w:rFonts w:asciiTheme="minorHAnsi" w:hAnsiTheme="minorHAnsi"/>
          <w:color w:val="auto"/>
        </w:rPr>
        <w:t xml:space="preserve"> mosquitoes, on average, are delaying diapause by approximately 9 days and this shift correlates with the average increase in the number of warmer days experienced in this region </w:t>
      </w:r>
      <w:r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ale and Hayward 2010)</w:t>
      </w:r>
      <w:r w:rsidRPr="00A4103C">
        <w:rPr>
          <w:rFonts w:asciiTheme="minorHAnsi" w:hAnsiTheme="minorHAnsi"/>
          <w:color w:val="auto"/>
        </w:rPr>
        <w:fldChar w:fldCharType="end"/>
      </w:r>
      <w:r w:rsidRPr="00A4103C">
        <w:rPr>
          <w:rFonts w:asciiTheme="minorHAnsi" w:hAnsiTheme="minorHAnsi"/>
          <w:color w:val="auto"/>
        </w:rPr>
        <w:t xml:space="preserve">. </w:t>
      </w:r>
      <w:r w:rsidR="00B718B7" w:rsidRPr="00A4103C">
        <w:rPr>
          <w:rFonts w:asciiTheme="minorHAnsi" w:hAnsiTheme="minorHAnsi"/>
          <w:color w:val="auto"/>
        </w:rPr>
        <w:t>Delayed diapause initiation could be evolutionar</w:t>
      </w:r>
      <w:r w:rsidR="004301A8">
        <w:rPr>
          <w:rFonts w:asciiTheme="minorHAnsi" w:hAnsiTheme="minorHAnsi"/>
          <w:color w:val="auto"/>
        </w:rPr>
        <w:t>il</w:t>
      </w:r>
      <w:r w:rsidR="00B718B7" w:rsidRPr="00A4103C">
        <w:rPr>
          <w:rFonts w:asciiTheme="minorHAnsi" w:hAnsiTheme="minorHAnsi"/>
          <w:color w:val="auto"/>
        </w:rPr>
        <w:t xml:space="preserve">y adaptive. </w:t>
      </w:r>
      <w:r w:rsidR="00B06B39" w:rsidRPr="00A4103C">
        <w:rPr>
          <w:rFonts w:asciiTheme="minorHAnsi" w:hAnsiTheme="minorHAnsi"/>
          <w:color w:val="auto"/>
        </w:rPr>
        <w:t xml:space="preserve">For </w:t>
      </w:r>
      <w:r w:rsidR="004E5AA2" w:rsidRPr="00A4103C">
        <w:rPr>
          <w:rFonts w:asciiTheme="minorHAnsi" w:hAnsiTheme="minorHAnsi"/>
          <w:color w:val="auto"/>
        </w:rPr>
        <w:t>pitcher plant mosquitoes</w:t>
      </w:r>
      <w:r w:rsidR="00B06B39" w:rsidRPr="00A4103C">
        <w:rPr>
          <w:rFonts w:asciiTheme="minorHAnsi" w:hAnsiTheme="minorHAnsi"/>
          <w:color w:val="auto"/>
        </w:rPr>
        <w:t>, warmer temperatures are i</w:t>
      </w:r>
      <w:r w:rsidR="0079789B" w:rsidRPr="00A4103C">
        <w:rPr>
          <w:rFonts w:asciiTheme="minorHAnsi" w:hAnsiTheme="minorHAnsi"/>
          <w:color w:val="auto"/>
        </w:rPr>
        <w:t>ndirect</w:t>
      </w:r>
      <w:r w:rsidR="00B06B39" w:rsidRPr="00A4103C">
        <w:rPr>
          <w:rFonts w:asciiTheme="minorHAnsi" w:hAnsiTheme="minorHAnsi"/>
          <w:color w:val="auto"/>
        </w:rPr>
        <w:t>ly</w:t>
      </w:r>
      <w:r w:rsidR="0079789B" w:rsidRPr="00A4103C">
        <w:rPr>
          <w:rFonts w:asciiTheme="minorHAnsi" w:hAnsiTheme="minorHAnsi"/>
          <w:color w:val="auto"/>
        </w:rPr>
        <w:t xml:space="preserve"> </w:t>
      </w:r>
      <w:r w:rsidR="00B06B39" w:rsidRPr="00A4103C">
        <w:rPr>
          <w:rFonts w:asciiTheme="minorHAnsi" w:hAnsiTheme="minorHAnsi"/>
          <w:color w:val="auto"/>
        </w:rPr>
        <w:t>responsible for the increased availability of environmental resources</w:t>
      </w:r>
      <w:r w:rsidR="0079789B" w:rsidRPr="00A4103C">
        <w:rPr>
          <w:rFonts w:asciiTheme="minorHAnsi" w:hAnsiTheme="minorHAnsi"/>
          <w:color w:val="auto"/>
        </w:rPr>
        <w:t xml:space="preserve"> these </w:t>
      </w:r>
      <w:r w:rsidR="004E5AA2" w:rsidRPr="00A4103C">
        <w:rPr>
          <w:rFonts w:asciiTheme="minorHAnsi" w:hAnsiTheme="minorHAnsi"/>
          <w:color w:val="auto"/>
        </w:rPr>
        <w:t xml:space="preserve">mosquitoes </w:t>
      </w:r>
      <w:r w:rsidR="0079789B" w:rsidRPr="00A4103C">
        <w:rPr>
          <w:rFonts w:asciiTheme="minorHAnsi" w:hAnsiTheme="minorHAnsi"/>
          <w:color w:val="auto"/>
        </w:rPr>
        <w:t xml:space="preserve">need to grow and develop. </w:t>
      </w:r>
      <w:r w:rsidR="00B718B7" w:rsidRPr="00A4103C">
        <w:rPr>
          <w:rFonts w:asciiTheme="minorHAnsi" w:hAnsiTheme="minorHAnsi"/>
          <w:color w:val="auto"/>
        </w:rPr>
        <w:t xml:space="preserve"> The mosquitoes that delay diapause initiation </w:t>
      </w:r>
      <w:r w:rsidR="00B31BC9" w:rsidRPr="00A4103C">
        <w:rPr>
          <w:rFonts w:asciiTheme="minorHAnsi" w:hAnsiTheme="minorHAnsi"/>
          <w:color w:val="auto"/>
        </w:rPr>
        <w:t>could</w:t>
      </w:r>
      <w:r w:rsidR="00B718B7" w:rsidRPr="00A4103C">
        <w:rPr>
          <w:rFonts w:asciiTheme="minorHAnsi" w:hAnsiTheme="minorHAnsi"/>
          <w:color w:val="auto"/>
        </w:rPr>
        <w:t xml:space="preserve"> access those resources and continue to grow, develop, and reproduce for an additional 9 days.</w:t>
      </w:r>
      <w:r w:rsidR="00D76C4D" w:rsidRPr="00A4103C">
        <w:rPr>
          <w:rFonts w:asciiTheme="minorHAnsi" w:hAnsiTheme="minorHAnsi"/>
          <w:color w:val="auto"/>
        </w:rPr>
        <w:t xml:space="preserve"> </w:t>
      </w:r>
      <w:r w:rsidR="00957E5A" w:rsidRPr="00A4103C">
        <w:rPr>
          <w:rFonts w:asciiTheme="minorHAnsi" w:hAnsiTheme="minorHAnsi"/>
          <w:color w:val="auto"/>
        </w:rPr>
        <w:t>For some insects,</w:t>
      </w:r>
      <w:r w:rsidR="00DC60C3" w:rsidRPr="00A4103C">
        <w:rPr>
          <w:rFonts w:asciiTheme="minorHAnsi" w:hAnsiTheme="minorHAnsi"/>
          <w:color w:val="auto"/>
        </w:rPr>
        <w:t xml:space="preserve"> warmer</w:t>
      </w:r>
      <w:r w:rsidR="00957E5A" w:rsidRPr="00A4103C">
        <w:rPr>
          <w:rFonts w:asciiTheme="minorHAnsi" w:hAnsiTheme="minorHAnsi"/>
          <w:color w:val="auto"/>
        </w:rPr>
        <w:t xml:space="preserve"> seasonal</w:t>
      </w:r>
      <w:r w:rsidR="00DC60C3" w:rsidRPr="00A4103C">
        <w:rPr>
          <w:rFonts w:asciiTheme="minorHAnsi" w:hAnsiTheme="minorHAnsi"/>
          <w:color w:val="auto"/>
        </w:rPr>
        <w:t xml:space="preserve"> temperatures and </w:t>
      </w:r>
      <w:r w:rsidR="00957E5A" w:rsidRPr="00A4103C">
        <w:rPr>
          <w:rFonts w:asciiTheme="minorHAnsi" w:hAnsiTheme="minorHAnsi"/>
          <w:color w:val="auto"/>
        </w:rPr>
        <w:t>longer</w:t>
      </w:r>
      <w:r w:rsidR="00DC60C3" w:rsidRPr="00A4103C">
        <w:rPr>
          <w:rFonts w:asciiTheme="minorHAnsi" w:hAnsiTheme="minorHAnsi"/>
          <w:color w:val="auto"/>
        </w:rPr>
        <w:t xml:space="preserve"> growing seasons</w:t>
      </w:r>
      <w:r w:rsidR="00957E5A" w:rsidRPr="00A4103C">
        <w:rPr>
          <w:rFonts w:asciiTheme="minorHAnsi" w:hAnsiTheme="minorHAnsi"/>
          <w:color w:val="auto"/>
        </w:rPr>
        <w:t xml:space="preserve"> will</w:t>
      </w:r>
      <w:r w:rsidR="00DC60C3" w:rsidRPr="00A4103C">
        <w:rPr>
          <w:rFonts w:asciiTheme="minorHAnsi" w:hAnsiTheme="minorHAnsi"/>
          <w:color w:val="auto"/>
        </w:rPr>
        <w:t xml:space="preserve"> increase the duration of resource availability. </w:t>
      </w:r>
      <w:r w:rsidR="004E5AA2" w:rsidRPr="00A4103C">
        <w:rPr>
          <w:rFonts w:asciiTheme="minorHAnsi" w:hAnsiTheme="minorHAnsi"/>
          <w:color w:val="auto"/>
        </w:rPr>
        <w:t>I</w:t>
      </w:r>
      <w:r w:rsidR="00DC60C3" w:rsidRPr="00A4103C">
        <w:rPr>
          <w:rFonts w:asciiTheme="minorHAnsi" w:hAnsiTheme="minorHAnsi"/>
          <w:color w:val="auto"/>
        </w:rPr>
        <w:t>nsects that can adjust to longer growing seasons without compromising the protection of diapause could be winners as climates change.</w:t>
      </w:r>
    </w:p>
    <w:p w14:paraId="25CBE179" w14:textId="5FEB8D96" w:rsidR="00590F72" w:rsidRPr="00A4103C" w:rsidRDefault="00590F72" w:rsidP="00590F72">
      <w:pPr>
        <w:spacing w:line="480" w:lineRule="auto"/>
        <w:rPr>
          <w:rFonts w:asciiTheme="minorHAnsi" w:hAnsiTheme="minorHAnsi"/>
          <w:b/>
          <w:color w:val="auto"/>
        </w:rPr>
      </w:pPr>
    </w:p>
    <w:p w14:paraId="5DDC33B6" w14:textId="663F3D9D" w:rsidR="00DC60C3" w:rsidRPr="00A4103C" w:rsidRDefault="009F4CB8" w:rsidP="00B568C8">
      <w:pPr>
        <w:spacing w:line="480" w:lineRule="auto"/>
        <w:rPr>
          <w:rFonts w:asciiTheme="minorHAnsi" w:hAnsiTheme="minorHAnsi"/>
          <w:color w:val="auto"/>
        </w:rPr>
      </w:pPr>
      <w:r>
        <w:rPr>
          <w:rFonts w:asciiTheme="minorHAnsi" w:hAnsiTheme="minorHAnsi"/>
          <w:b/>
          <w:color w:val="auto"/>
        </w:rPr>
        <w:t>Measuring</w:t>
      </w:r>
      <w:r w:rsidR="002752FA" w:rsidRPr="00A4103C">
        <w:rPr>
          <w:rFonts w:asciiTheme="minorHAnsi" w:hAnsiTheme="minorHAnsi"/>
          <w:b/>
          <w:color w:val="auto"/>
        </w:rPr>
        <w:t xml:space="preserve"> the Descent into Diapause:</w:t>
      </w:r>
      <w:r w:rsidR="00DC60C3" w:rsidRPr="00A4103C">
        <w:rPr>
          <w:rFonts w:asciiTheme="minorHAnsi" w:hAnsiTheme="minorHAnsi"/>
          <w:b/>
          <w:color w:val="auto"/>
        </w:rPr>
        <w:t xml:space="preserve"> </w:t>
      </w:r>
      <w:r w:rsidR="004A783E">
        <w:rPr>
          <w:rFonts w:asciiTheme="minorHAnsi" w:hAnsiTheme="minorHAnsi"/>
          <w:color w:val="auto"/>
        </w:rPr>
        <w:t>During diapause</w:t>
      </w:r>
      <w:r w:rsidR="00C0162C">
        <w:rPr>
          <w:rFonts w:asciiTheme="minorHAnsi" w:hAnsiTheme="minorHAnsi"/>
          <w:color w:val="auto"/>
        </w:rPr>
        <w:t>,</w:t>
      </w:r>
      <w:r w:rsidR="004A783E">
        <w:rPr>
          <w:rFonts w:asciiTheme="minorHAnsi" w:hAnsiTheme="minorHAnsi"/>
          <w:color w:val="auto"/>
        </w:rPr>
        <w:t xml:space="preserve"> temperatures are low and metabolic activity may be suppressed</w:t>
      </w:r>
      <w:r w:rsidR="00C0162C">
        <w:rPr>
          <w:rFonts w:asciiTheme="minorHAnsi" w:hAnsiTheme="minorHAnsi"/>
          <w:color w:val="auto"/>
        </w:rPr>
        <w:t>.</w:t>
      </w:r>
      <w:r w:rsidR="00C17183">
        <w:rPr>
          <w:rFonts w:asciiTheme="minorHAnsi" w:hAnsiTheme="minorHAnsi"/>
          <w:color w:val="auto"/>
        </w:rPr>
        <w:t xml:space="preserve"> </w:t>
      </w:r>
      <w:r w:rsidR="00C0162C">
        <w:rPr>
          <w:rFonts w:asciiTheme="minorHAnsi" w:hAnsiTheme="minorHAnsi"/>
          <w:color w:val="auto"/>
        </w:rPr>
        <w:t>H</w:t>
      </w:r>
      <w:r w:rsidR="00C17183">
        <w:rPr>
          <w:rFonts w:asciiTheme="minorHAnsi" w:hAnsiTheme="minorHAnsi"/>
          <w:color w:val="auto"/>
        </w:rPr>
        <w:t xml:space="preserve">owever, insects </w:t>
      </w:r>
      <w:r w:rsidR="00B06FA3">
        <w:rPr>
          <w:rFonts w:asciiTheme="minorHAnsi" w:hAnsiTheme="minorHAnsi"/>
          <w:color w:val="auto"/>
        </w:rPr>
        <w:t xml:space="preserve">can metabolize considerable </w:t>
      </w:r>
      <w:r w:rsidR="00C0162C">
        <w:rPr>
          <w:rFonts w:asciiTheme="minorHAnsi" w:hAnsiTheme="minorHAnsi"/>
          <w:color w:val="auto"/>
        </w:rPr>
        <w:t>quantities</w:t>
      </w:r>
      <w:r w:rsidR="00B06FA3">
        <w:rPr>
          <w:rFonts w:asciiTheme="minorHAnsi" w:hAnsiTheme="minorHAnsi"/>
          <w:color w:val="auto"/>
        </w:rPr>
        <w:t xml:space="preserve"> of </w:t>
      </w:r>
      <w:r w:rsidR="00C17183">
        <w:rPr>
          <w:rFonts w:asciiTheme="minorHAnsi" w:hAnsiTheme="minorHAnsi"/>
          <w:color w:val="auto"/>
        </w:rPr>
        <w:lastRenderedPageBreak/>
        <w:t>nutrients</w:t>
      </w:r>
      <w:r w:rsidR="00B06FA3">
        <w:rPr>
          <w:rFonts w:asciiTheme="minorHAnsi" w:hAnsiTheme="minorHAnsi"/>
          <w:color w:val="auto"/>
        </w:rPr>
        <w:t xml:space="preserve"> </w:t>
      </w:r>
      <w:r w:rsidR="00C17183">
        <w:rPr>
          <w:rFonts w:asciiTheme="minorHAnsi" w:hAnsiTheme="minorHAnsi"/>
          <w:color w:val="auto"/>
        </w:rPr>
        <w:t>during this period</w:t>
      </w:r>
      <w:r w:rsidR="00B06FA3">
        <w:rPr>
          <w:rFonts w:asciiTheme="minorHAnsi" w:hAnsiTheme="minorHAnsi"/>
          <w:color w:val="auto"/>
        </w:rPr>
        <w:t>.</w:t>
      </w:r>
      <w:r w:rsidR="009F3D9F">
        <w:rPr>
          <w:rFonts w:asciiTheme="minorHAnsi" w:hAnsiTheme="minorHAnsi"/>
          <w:color w:val="auto"/>
        </w:rPr>
        <w:t xml:space="preserve"> </w:t>
      </w:r>
      <w:r w:rsidR="00B568C8" w:rsidRPr="00A4103C">
        <w:rPr>
          <w:rFonts w:asciiTheme="minorHAnsi" w:hAnsiTheme="minorHAnsi"/>
          <w:color w:val="auto"/>
        </w:rPr>
        <w:t>I</w:t>
      </w:r>
      <w:r w:rsidR="004858FE" w:rsidRPr="00A4103C">
        <w:rPr>
          <w:rFonts w:asciiTheme="minorHAnsi" w:hAnsiTheme="minorHAnsi"/>
          <w:color w:val="auto"/>
        </w:rPr>
        <w:t>n preparation for diapause,</w:t>
      </w:r>
      <w:r w:rsidR="00DC60C3" w:rsidRPr="00A4103C">
        <w:rPr>
          <w:rFonts w:asciiTheme="minorHAnsi" w:hAnsiTheme="minorHAnsi"/>
          <w:color w:val="auto"/>
        </w:rPr>
        <w:t xml:space="preserve"> </w:t>
      </w:r>
      <w:r w:rsidR="00B568C8" w:rsidRPr="00A4103C">
        <w:rPr>
          <w:rFonts w:asciiTheme="minorHAnsi" w:hAnsiTheme="minorHAnsi"/>
          <w:color w:val="auto"/>
        </w:rPr>
        <w:t xml:space="preserve">some insects </w:t>
      </w:r>
      <w:r w:rsidR="00DC60C3" w:rsidRPr="00A4103C">
        <w:rPr>
          <w:rFonts w:asciiTheme="minorHAnsi" w:hAnsiTheme="minorHAnsi"/>
          <w:color w:val="auto"/>
        </w:rPr>
        <w:t xml:space="preserve">accumulate large </w:t>
      </w:r>
      <w:r w:rsidR="00C0162C">
        <w:rPr>
          <w:rFonts w:asciiTheme="minorHAnsi" w:hAnsiTheme="minorHAnsi"/>
          <w:color w:val="auto"/>
        </w:rPr>
        <w:t>quantities</w:t>
      </w:r>
      <w:r w:rsidR="00C0162C" w:rsidRPr="00A4103C">
        <w:rPr>
          <w:rFonts w:asciiTheme="minorHAnsi" w:hAnsiTheme="minorHAnsi"/>
          <w:color w:val="auto"/>
        </w:rPr>
        <w:t xml:space="preserve"> </w:t>
      </w:r>
      <w:r w:rsidR="00703191" w:rsidRPr="00A4103C">
        <w:rPr>
          <w:rFonts w:asciiTheme="minorHAnsi" w:hAnsiTheme="minorHAnsi"/>
          <w:color w:val="auto"/>
        </w:rPr>
        <w:t>of lipids, amino acids, and/</w:t>
      </w:r>
      <w:r w:rsidR="00DC60C3" w:rsidRPr="00A4103C">
        <w:rPr>
          <w:rFonts w:asciiTheme="minorHAnsi" w:hAnsiTheme="minorHAnsi"/>
          <w:color w:val="auto"/>
        </w:rPr>
        <w:t>or carbohydrates.</w:t>
      </w:r>
      <w:r w:rsidR="004E4D02">
        <w:rPr>
          <w:rFonts w:asciiTheme="minorHAnsi" w:hAnsiTheme="minorHAnsi"/>
          <w:color w:val="auto"/>
        </w:rPr>
        <w:t xml:space="preserve"> </w:t>
      </w:r>
      <w:r w:rsidR="00B3467A">
        <w:rPr>
          <w:rFonts w:asciiTheme="minorHAnsi" w:hAnsiTheme="minorHAnsi"/>
          <w:color w:val="auto"/>
        </w:rPr>
        <w:t>For some insects, the n</w:t>
      </w:r>
      <w:r w:rsidR="009B59CD">
        <w:rPr>
          <w:rFonts w:asciiTheme="minorHAnsi" w:hAnsiTheme="minorHAnsi"/>
          <w:color w:val="auto"/>
        </w:rPr>
        <w:t xml:space="preserve">utrients accumulated prior to diapause initiation must </w:t>
      </w:r>
      <w:r w:rsidR="00B3467A">
        <w:rPr>
          <w:rFonts w:asciiTheme="minorHAnsi" w:hAnsiTheme="minorHAnsi"/>
          <w:color w:val="auto"/>
        </w:rPr>
        <w:t xml:space="preserve">also </w:t>
      </w:r>
      <w:r w:rsidR="009B59CD">
        <w:rPr>
          <w:rFonts w:asciiTheme="minorHAnsi" w:hAnsiTheme="minorHAnsi"/>
          <w:color w:val="auto"/>
        </w:rPr>
        <w:t xml:space="preserve">be utilized for metamorphosis or </w:t>
      </w:r>
      <w:r w:rsidR="00B3467A">
        <w:rPr>
          <w:rFonts w:asciiTheme="minorHAnsi" w:hAnsiTheme="minorHAnsi"/>
          <w:color w:val="auto"/>
        </w:rPr>
        <w:t xml:space="preserve">to </w:t>
      </w:r>
      <w:r w:rsidR="009B59CD">
        <w:rPr>
          <w:rFonts w:asciiTheme="minorHAnsi" w:hAnsiTheme="minorHAnsi"/>
          <w:color w:val="auto"/>
        </w:rPr>
        <w:t xml:space="preserve">supplement a </w:t>
      </w:r>
      <w:r w:rsidR="00B3467A">
        <w:rPr>
          <w:rFonts w:asciiTheme="minorHAnsi" w:hAnsiTheme="minorHAnsi"/>
          <w:color w:val="auto"/>
        </w:rPr>
        <w:t xml:space="preserve">restricted </w:t>
      </w:r>
      <w:r w:rsidR="009B59CD">
        <w:rPr>
          <w:rFonts w:asciiTheme="minorHAnsi" w:hAnsiTheme="minorHAnsi"/>
          <w:color w:val="auto"/>
        </w:rPr>
        <w:t>diet</w:t>
      </w:r>
      <w:r w:rsidR="00B3467A">
        <w:rPr>
          <w:rFonts w:asciiTheme="minorHAnsi" w:hAnsiTheme="minorHAnsi"/>
          <w:color w:val="auto"/>
        </w:rPr>
        <w:t xml:space="preserve"> once diapause is terminated.</w:t>
      </w:r>
      <w:r w:rsidR="009B59CD">
        <w:rPr>
          <w:rFonts w:asciiTheme="minorHAnsi" w:hAnsiTheme="minorHAnsi"/>
          <w:color w:val="auto"/>
        </w:rPr>
        <w:t xml:space="preserve"> </w:t>
      </w:r>
      <w:r w:rsidR="00DC60C3" w:rsidRPr="00A4103C">
        <w:rPr>
          <w:rFonts w:asciiTheme="minorHAnsi" w:hAnsiTheme="minorHAnsi"/>
          <w:color w:val="auto"/>
        </w:rPr>
        <w:t>Lipids, specifically triglycerides, are the predominant source of m</w:t>
      </w:r>
      <w:r w:rsidR="00B568C8" w:rsidRPr="00A4103C">
        <w:rPr>
          <w:rFonts w:asciiTheme="minorHAnsi" w:hAnsiTheme="minorHAnsi"/>
          <w:color w:val="auto"/>
        </w:rPr>
        <w:t xml:space="preserve">etabolic energy </w:t>
      </w:r>
      <w:r w:rsidR="00A34959" w:rsidRPr="00A4103C">
        <w:rPr>
          <w:rFonts w:asciiTheme="minorHAnsi" w:hAnsiTheme="minorHAnsi"/>
          <w:color w:val="auto"/>
        </w:rPr>
        <w:t xml:space="preserve">used </w:t>
      </w:r>
      <w:r w:rsidR="00B568C8" w:rsidRPr="00A4103C">
        <w:rPr>
          <w:rFonts w:asciiTheme="minorHAnsi" w:hAnsiTheme="minorHAnsi"/>
          <w:color w:val="auto"/>
        </w:rPr>
        <w:t>during diapause</w:t>
      </w:r>
      <w:r w:rsidR="00E00E69">
        <w:rPr>
          <w:rFonts w:asciiTheme="minorHAnsi" w:hAnsiTheme="minorHAnsi"/>
          <w:color w:val="auto"/>
        </w:rPr>
        <w:t xml:space="preserve"> in most species</w:t>
      </w:r>
      <w:r w:rsidR="003D1D39" w:rsidRPr="00A4103C">
        <w:rPr>
          <w:rFonts w:asciiTheme="minorHAnsi" w:hAnsiTheme="minorHAnsi"/>
          <w:color w:val="auto"/>
        </w:rPr>
        <w:t xml:space="preserve"> </w:t>
      </w:r>
      <w:r w:rsidR="003D1D39" w:rsidRPr="00A4103C">
        <w:rPr>
          <w:rFonts w:asciiTheme="minorHAnsi" w:hAnsiTheme="minorHAnsi"/>
          <w:color w:val="auto"/>
        </w:rPr>
        <w:fldChar w:fldCharType="begin" w:fldLock="1"/>
      </w:r>
      <w:r w:rsidR="004920CA" w:rsidRPr="00A4103C">
        <w:rPr>
          <w:rFonts w:asciiTheme="minorHAnsi" w:hAnsiTheme="minorHAnsi"/>
          <w:color w:val="auto"/>
        </w:rPr>
        <w:instrText>ADDIN CSL_CITATION { "citationItems" : [ { "id" : "ITEM-1",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1", "issue" : "1", "issued" : { "date-parts" : [ [ "2010" ] ] }, "page" : "207-225", "title" : "Insect Fat Body: Energy, Metabolism, and Regulation", "type" : "article-journal", "volume" : "55" }, "uris" : [ "http://www.mendeley.com/documents/?uuid=f48dce33-5620-4dee-92b7-055c2a96bb9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mendeley" : { "formattedCitation" : "(Arrese and Soulages 2010, Hahn and Denlinger 2011)", "plainTextFormattedCitation" : "(Arrese and Soulages 2010, Hahn and Denlinger 2011)", "previouslyFormattedCitation" : "(Arrese and Soulages 2010, Hahn and Denlinger 2011)" }, "properties" : { "noteIndex" : 15 }, "schema" : "https://github.com/citation-style-language/schema/raw/master/csl-citation.json" }</w:instrText>
      </w:r>
      <w:r w:rsidR="003D1D39" w:rsidRPr="00A4103C">
        <w:rPr>
          <w:rFonts w:asciiTheme="minorHAnsi" w:hAnsiTheme="minorHAnsi"/>
          <w:color w:val="auto"/>
        </w:rPr>
        <w:fldChar w:fldCharType="separate"/>
      </w:r>
      <w:r w:rsidR="004920CA" w:rsidRPr="00A4103C">
        <w:rPr>
          <w:rFonts w:asciiTheme="minorHAnsi" w:hAnsiTheme="minorHAnsi"/>
          <w:noProof/>
          <w:color w:val="auto"/>
        </w:rPr>
        <w:t>(Arrese and Soulages 2010, Hahn and Denlinger 2011)</w:t>
      </w:r>
      <w:r w:rsidR="003D1D39" w:rsidRPr="00A4103C">
        <w:rPr>
          <w:rFonts w:asciiTheme="minorHAnsi" w:hAnsiTheme="minorHAnsi"/>
          <w:color w:val="auto"/>
        </w:rPr>
        <w:fldChar w:fldCharType="end"/>
      </w:r>
      <w:r w:rsidR="00B568C8" w:rsidRPr="00A4103C">
        <w:rPr>
          <w:rFonts w:asciiTheme="minorHAnsi" w:hAnsiTheme="minorHAnsi"/>
          <w:color w:val="auto"/>
        </w:rPr>
        <w:t>.</w:t>
      </w:r>
      <w:r w:rsidR="00DC60C3" w:rsidRPr="00A4103C">
        <w:rPr>
          <w:rFonts w:asciiTheme="minorHAnsi" w:hAnsiTheme="minorHAnsi"/>
          <w:color w:val="auto"/>
        </w:rPr>
        <w:t xml:space="preserve"> Triglycerides can be accu</w:t>
      </w:r>
      <w:r w:rsidR="005E30DC" w:rsidRPr="00A4103C">
        <w:rPr>
          <w:rFonts w:asciiTheme="minorHAnsi" w:hAnsiTheme="minorHAnsi"/>
          <w:color w:val="auto"/>
        </w:rPr>
        <w:t>mulated directly from an insect’s</w:t>
      </w:r>
      <w:r w:rsidR="00DC60C3" w:rsidRPr="00A4103C">
        <w:rPr>
          <w:rFonts w:asciiTheme="minorHAnsi" w:hAnsiTheme="minorHAnsi"/>
          <w:color w:val="auto"/>
        </w:rPr>
        <w:t xml:space="preserve"> diet or synthesized in the fat body from amino acids or carbohydrate intermediates </w:t>
      </w:r>
      <w:r w:rsidR="00DC60C3"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DC60C3" w:rsidRPr="00A4103C">
        <w:rPr>
          <w:rFonts w:asciiTheme="minorHAnsi" w:hAnsiTheme="minorHAnsi"/>
          <w:color w:val="auto"/>
        </w:rPr>
        <w:fldChar w:fldCharType="separate"/>
      </w:r>
      <w:r w:rsidR="00523C86" w:rsidRPr="00A4103C">
        <w:rPr>
          <w:rFonts w:asciiTheme="minorHAnsi" w:hAnsiTheme="minorHAnsi"/>
          <w:noProof/>
          <w:color w:val="auto"/>
        </w:rPr>
        <w:t>(Hahn and Denlinger 2007, Arrese and Soulages 2010)</w:t>
      </w:r>
      <w:r w:rsidR="00DC60C3" w:rsidRPr="00A4103C">
        <w:rPr>
          <w:rFonts w:asciiTheme="minorHAnsi" w:hAnsiTheme="minorHAnsi"/>
          <w:color w:val="auto"/>
        </w:rPr>
        <w:fldChar w:fldCharType="end"/>
      </w:r>
      <w:r w:rsidR="00DC60C3" w:rsidRPr="00A4103C">
        <w:rPr>
          <w:rFonts w:asciiTheme="minorHAnsi" w:hAnsiTheme="minorHAnsi"/>
          <w:color w:val="auto"/>
        </w:rPr>
        <w:t>. Amino acids are gene</w:t>
      </w:r>
      <w:r w:rsidR="00A34959" w:rsidRPr="00A4103C">
        <w:rPr>
          <w:rFonts w:asciiTheme="minorHAnsi" w:hAnsiTheme="minorHAnsi"/>
          <w:color w:val="auto"/>
        </w:rPr>
        <w:t>rally stored as multimeric hexamerin proteins</w:t>
      </w:r>
      <w:r w:rsidR="00DC60C3" w:rsidRPr="00A4103C">
        <w:rPr>
          <w:rFonts w:asciiTheme="minorHAnsi" w:hAnsiTheme="minorHAnsi"/>
          <w:color w:val="auto"/>
        </w:rPr>
        <w:t xml:space="preserve">. </w:t>
      </w:r>
      <w:r w:rsidR="00A34959" w:rsidRPr="00A4103C">
        <w:rPr>
          <w:rFonts w:asciiTheme="minorHAnsi" w:hAnsiTheme="minorHAnsi"/>
          <w:color w:val="auto"/>
        </w:rPr>
        <w:t>Hexamerins are</w:t>
      </w:r>
      <w:r w:rsidR="00DC60C3" w:rsidRPr="00A4103C">
        <w:rPr>
          <w:rFonts w:asciiTheme="minorHAnsi" w:hAnsiTheme="minorHAnsi"/>
          <w:color w:val="auto"/>
        </w:rPr>
        <w:t xml:space="preserve"> specialized proteins </w:t>
      </w:r>
      <w:r w:rsidR="00A34959" w:rsidRPr="00A4103C">
        <w:rPr>
          <w:rFonts w:asciiTheme="minorHAnsi" w:hAnsiTheme="minorHAnsi"/>
          <w:color w:val="auto"/>
        </w:rPr>
        <w:t xml:space="preserve">that </w:t>
      </w:r>
      <w:r w:rsidR="00DC60C3" w:rsidRPr="00A4103C">
        <w:rPr>
          <w:rFonts w:asciiTheme="minorHAnsi" w:hAnsiTheme="minorHAnsi"/>
          <w:color w:val="auto"/>
        </w:rPr>
        <w:t>build up in the insect fat body or hemolymph prior to diapause</w:t>
      </w:r>
      <w:r w:rsidR="00970DD9">
        <w:rPr>
          <w:rFonts w:asciiTheme="minorHAnsi" w:hAnsiTheme="minorHAnsi"/>
          <w:color w:val="auto"/>
        </w:rPr>
        <w:t xml:space="preserve"> </w:t>
      </w:r>
      <w:r w:rsidR="006B1FDA">
        <w:rPr>
          <w:rFonts w:asciiTheme="minorHAnsi" w:hAnsiTheme="minorHAnsi"/>
          <w:color w:val="auto"/>
        </w:rPr>
        <w:fldChar w:fldCharType="begin" w:fldLock="1"/>
      </w:r>
      <w:r w:rsidR="006B1FDA">
        <w:rPr>
          <w:rFonts w:asciiTheme="minorHAnsi" w:hAnsiTheme="minorHAnsi"/>
          <w:color w:val="auto"/>
        </w:rPr>
        <w:instrText>ADDIN CSL_CITATION { "citationItems" : [ { "id" : "ITEM-1", "itemData" : { "DOI" : "10.1007/s001140050656", "ISBN" : "0028-1042", "ISSN" : "00281042", "PMID" : "10541655", "abstract" : "The passage of macromolecules through biological membranes is an essential process for all multicellular organisms. Insects have developed a mechanism different from that known for all other eukaryotes investigated so far. This review discusses the function and evolution of this mechanism. Insect pupae do not feed during metamorphosis. Therefore they depend on material that has been accumulated during the larval life. At the end of this period, shortly before pupariation, a rise in titer of ecdysteroid hormones induces the incorporation of a large fraction of storage proteins (hexamerins) from the body fluid into the fat body cells. The transport of hexamerins across the cell-membrane is mediated by a specific ecdysteroid-controlled receptor. It is synthesized as a precursor protein that is subsequently processed into the active receptor. This receptor protein is very unusual because it is closely related to its own hexamerin ligand. Sequence comparison shows that the hexamerins and hexamerin receptors diverged early in insect evolution and derive from a common hemocyanin ancestor.", "author" : [ { "dropping-particle" : "", "family" : "Burmester", "given" : "T.", "non-dropping-particle" : "", "parse-names" : false, "suffix" : "" }, { "dropping-particle" : "", "family" : "Scheller", "given" : "K.", "non-dropping-particle" : "", "parse-names" : false, "suffix" : "" } ], "container-title" : "Naturwissenschaften", "id" : "ITEM-1", "issue" : "10", "issued" : { "date-parts" : [ [ "1999" ] ] }, "page" : "468-474", "title" : "Ligands and receptors: Common theme in insect storage protein transport", "type" : "article-journal", "volume" : "86" }, "uris" : [ "http://www.mendeley.com/documents/?uuid=ef60d26b-ccc8-4f55-ae2a-cf7ab61ce703" ] } ], "mendeley" : { "formattedCitation" : "(Burmester and Scheller 1999)", "plainTextFormattedCitation" : "(Burmester and Scheller 1999)", "previouslyFormattedCitation" : "(Burmester and Scheller 1999)" }, "properties" : { "noteIndex" : 14 }, "schema" : "https://github.com/citation-style-language/schema/raw/master/csl-citation.json" }</w:instrText>
      </w:r>
      <w:r w:rsidR="006B1FDA">
        <w:rPr>
          <w:rFonts w:asciiTheme="minorHAnsi" w:hAnsiTheme="minorHAnsi"/>
          <w:color w:val="auto"/>
        </w:rPr>
        <w:fldChar w:fldCharType="separate"/>
      </w:r>
      <w:r w:rsidR="006B1FDA" w:rsidRPr="006B1FDA">
        <w:rPr>
          <w:rFonts w:asciiTheme="minorHAnsi" w:hAnsiTheme="minorHAnsi"/>
          <w:noProof/>
          <w:color w:val="auto"/>
        </w:rPr>
        <w:t>(Burmester and Scheller 1999)</w:t>
      </w:r>
      <w:r w:rsidR="006B1FDA">
        <w:rPr>
          <w:rFonts w:asciiTheme="minorHAnsi" w:hAnsiTheme="minorHAnsi"/>
          <w:color w:val="auto"/>
        </w:rPr>
        <w:fldChar w:fldCharType="end"/>
      </w:r>
      <w:r w:rsidR="00DC60C3" w:rsidRPr="00A4103C">
        <w:rPr>
          <w:rFonts w:asciiTheme="minorHAnsi" w:hAnsiTheme="minorHAnsi"/>
          <w:color w:val="auto"/>
        </w:rPr>
        <w:t xml:space="preserve">. </w:t>
      </w:r>
      <w:r w:rsidR="00A34959" w:rsidRPr="00A4103C">
        <w:rPr>
          <w:rFonts w:asciiTheme="minorHAnsi" w:hAnsiTheme="minorHAnsi"/>
          <w:color w:val="auto"/>
        </w:rPr>
        <w:t>T</w:t>
      </w:r>
      <w:r w:rsidR="00DC60C3" w:rsidRPr="00A4103C">
        <w:rPr>
          <w:rFonts w:asciiTheme="minorHAnsi" w:hAnsiTheme="minorHAnsi"/>
          <w:color w:val="auto"/>
        </w:rPr>
        <w:t xml:space="preserve">hese </w:t>
      </w:r>
      <w:r w:rsidR="00A34959" w:rsidRPr="00A4103C">
        <w:rPr>
          <w:rFonts w:asciiTheme="minorHAnsi" w:hAnsiTheme="minorHAnsi"/>
          <w:color w:val="auto"/>
        </w:rPr>
        <w:t>large protein complexes</w:t>
      </w:r>
      <w:r w:rsidR="00DC60C3" w:rsidRPr="00A4103C">
        <w:rPr>
          <w:rFonts w:asciiTheme="minorHAnsi" w:hAnsiTheme="minorHAnsi"/>
          <w:color w:val="auto"/>
        </w:rPr>
        <w:t xml:space="preserve"> function as amino acid reservoirs</w:t>
      </w:r>
      <w:r w:rsidR="00A34959" w:rsidRPr="00A4103C">
        <w:rPr>
          <w:rFonts w:asciiTheme="minorHAnsi" w:hAnsiTheme="minorHAnsi"/>
          <w:color w:val="auto"/>
        </w:rPr>
        <w:t>. During diapause</w:t>
      </w:r>
      <w:r w:rsidR="00E00E69">
        <w:rPr>
          <w:rFonts w:asciiTheme="minorHAnsi" w:hAnsiTheme="minorHAnsi"/>
          <w:color w:val="auto"/>
        </w:rPr>
        <w:t>,</w:t>
      </w:r>
      <w:r w:rsidR="00A34959" w:rsidRPr="00A4103C">
        <w:rPr>
          <w:rFonts w:asciiTheme="minorHAnsi" w:hAnsiTheme="minorHAnsi"/>
          <w:color w:val="auto"/>
        </w:rPr>
        <w:t xml:space="preserve"> as metabolic proteins accumulate damage or are destroyed, the amino acids in hexamerins c</w:t>
      </w:r>
      <w:r w:rsidR="00C0162C">
        <w:rPr>
          <w:rFonts w:asciiTheme="minorHAnsi" w:hAnsiTheme="minorHAnsi"/>
          <w:color w:val="auto"/>
        </w:rPr>
        <w:t>ould</w:t>
      </w:r>
      <w:r w:rsidR="00A34959" w:rsidRPr="00A4103C">
        <w:rPr>
          <w:rFonts w:asciiTheme="minorHAnsi" w:hAnsiTheme="minorHAnsi"/>
          <w:color w:val="auto"/>
        </w:rPr>
        <w:t xml:space="preserve"> be mobilized and</w:t>
      </w:r>
      <w:r w:rsidR="00DC60C3" w:rsidRPr="00A4103C">
        <w:rPr>
          <w:rFonts w:asciiTheme="minorHAnsi" w:hAnsiTheme="minorHAnsi"/>
          <w:color w:val="auto"/>
        </w:rPr>
        <w:t xml:space="preserve"> used to repair or replace damaged proteins</w:t>
      </w:r>
      <w:r w:rsidR="000532CC" w:rsidRPr="00A4103C">
        <w:rPr>
          <w:rFonts w:asciiTheme="minorHAnsi" w:hAnsiTheme="minorHAnsi"/>
          <w:color w:val="auto"/>
        </w:rPr>
        <w:t xml:space="preserve"> </w:t>
      </w:r>
      <w:r w:rsidR="00196DE5" w:rsidRPr="00A4103C">
        <w:rPr>
          <w:rFonts w:asciiTheme="minorHAnsi" w:hAnsiTheme="minorHAnsi"/>
          <w:color w:val="auto"/>
        </w:rPr>
        <w:fldChar w:fldCharType="begin" w:fldLock="1"/>
      </w:r>
      <w:r w:rsidR="00196DE5" w:rsidRPr="00A4103C">
        <w:rPr>
          <w:rFonts w:asciiTheme="minorHAnsi" w:hAnsiTheme="minorHAnsi"/>
          <w:color w:val="auto"/>
        </w:rPr>
        <w:instrText>ADDIN CSL_CITATION { "citationItems" : [ { "id" : "ITEM-1", "itemData" : { "author" : [ { "dropping-particle" : "", "family" : "Burmester", "given" : "T", "non-dropping-particle" : "", "parse-names" : false, "suffix" : "" } ], "container-title" : "European journal of entomology", "id" : "ITEM-1", "issue" : "August 1998", "issued" : { "date-parts" : [ [ "1999" ] ] }, "page" : "213-225", "title" : "Evolution and function of the insect hexamerins.pdf", "type" : "article-journal", "volume" : "96" }, "uris" : [ "http://www.mendeley.com/documents/?uuid=c890a7b4-7295-44dd-bddd-4a922d204f97"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00196DE5" w:rsidRPr="00A4103C">
        <w:rPr>
          <w:rFonts w:asciiTheme="minorHAnsi" w:hAnsiTheme="minorHAnsi"/>
          <w:color w:val="auto"/>
        </w:rPr>
        <w:fldChar w:fldCharType="separate"/>
      </w:r>
      <w:r w:rsidR="00196DE5" w:rsidRPr="00A4103C">
        <w:rPr>
          <w:rFonts w:asciiTheme="minorHAnsi" w:hAnsiTheme="minorHAnsi"/>
          <w:noProof/>
          <w:color w:val="auto"/>
        </w:rPr>
        <w:t>(Burmester 1999, Hahn and Denlinger 2007)</w:t>
      </w:r>
      <w:r w:rsidR="00196DE5" w:rsidRPr="00A4103C">
        <w:rPr>
          <w:rFonts w:asciiTheme="minorHAnsi" w:hAnsiTheme="minorHAnsi"/>
          <w:color w:val="auto"/>
        </w:rPr>
        <w:fldChar w:fldCharType="end"/>
      </w:r>
      <w:r w:rsidR="00DC60C3" w:rsidRPr="00A4103C">
        <w:rPr>
          <w:rFonts w:asciiTheme="minorHAnsi" w:hAnsiTheme="minorHAnsi"/>
          <w:color w:val="auto"/>
        </w:rPr>
        <w:t>. A</w:t>
      </w:r>
      <w:r w:rsidR="004858FE" w:rsidRPr="00A4103C">
        <w:rPr>
          <w:rFonts w:asciiTheme="minorHAnsi" w:hAnsiTheme="minorHAnsi"/>
          <w:color w:val="auto"/>
        </w:rPr>
        <w:t>fter diapause, hexamerin proteins</w:t>
      </w:r>
      <w:r w:rsidR="00DC60C3" w:rsidRPr="00A4103C">
        <w:rPr>
          <w:rFonts w:asciiTheme="minorHAnsi" w:hAnsiTheme="minorHAnsi"/>
          <w:color w:val="auto"/>
        </w:rPr>
        <w:t xml:space="preserve"> c</w:t>
      </w:r>
      <w:r w:rsidR="00C0162C">
        <w:rPr>
          <w:rFonts w:asciiTheme="minorHAnsi" w:hAnsiTheme="minorHAnsi"/>
          <w:color w:val="auto"/>
        </w:rPr>
        <w:t>ould</w:t>
      </w:r>
      <w:r w:rsidR="00DC60C3" w:rsidRPr="00A4103C">
        <w:rPr>
          <w:rFonts w:asciiTheme="minorHAnsi" w:hAnsiTheme="minorHAnsi"/>
          <w:color w:val="auto"/>
        </w:rPr>
        <w:t xml:space="preserve"> be catabolized</w:t>
      </w:r>
      <w:r w:rsidR="00093124" w:rsidRPr="00A4103C">
        <w:rPr>
          <w:rFonts w:asciiTheme="minorHAnsi" w:hAnsiTheme="minorHAnsi"/>
          <w:color w:val="auto"/>
        </w:rPr>
        <w:t xml:space="preserve"> and the constituent amino acids</w:t>
      </w:r>
      <w:r w:rsidR="00DC60C3" w:rsidRPr="00A4103C">
        <w:rPr>
          <w:rFonts w:asciiTheme="minorHAnsi" w:hAnsiTheme="minorHAnsi"/>
          <w:color w:val="auto"/>
        </w:rPr>
        <w:t xml:space="preserve"> </w:t>
      </w:r>
      <w:r w:rsidR="004858FE" w:rsidRPr="00A4103C">
        <w:rPr>
          <w:rFonts w:asciiTheme="minorHAnsi" w:hAnsiTheme="minorHAnsi"/>
          <w:color w:val="auto"/>
        </w:rPr>
        <w:t xml:space="preserve">can be </w:t>
      </w:r>
      <w:r w:rsidR="00DC60C3" w:rsidRPr="00A4103C">
        <w:rPr>
          <w:rFonts w:asciiTheme="minorHAnsi" w:hAnsiTheme="minorHAnsi"/>
          <w:color w:val="auto"/>
        </w:rPr>
        <w:t>used to build exoskeleton, repair damaged proteins, and build new tissues during morphogenesis</w:t>
      </w:r>
      <w:r w:rsidR="00093124" w:rsidRPr="00A4103C">
        <w:rPr>
          <w:rFonts w:asciiTheme="minorHAnsi" w:hAnsiTheme="minorHAnsi"/>
          <w:color w:val="auto"/>
        </w:rPr>
        <w:t xml:space="preserve"> </w:t>
      </w:r>
      <w:r w:rsidR="00523C86"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author" : [ { "dropping-particle" : "", "family" : "Burmester", "given" : "T", "non-dropping-particle" : "", "parse-names" : false, "suffix" : "" } ], "container-title" : "European journal of entomology", "id" : "ITEM-2", "issue" : "August 1998", "issued" : { "date-parts" : [ [ "1999" ] ] }, "page" : "213-225", "title" : "Evolution and function of the insect hexamerins.pdf", "type" : "article-journal", "volume" : "96" }, "uris" : [ "http://www.mendeley.com/documents/?uuid=c890a7b4-7295-44dd-bddd-4a922d204f97"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00523C86" w:rsidRPr="00A4103C">
        <w:rPr>
          <w:rFonts w:asciiTheme="minorHAnsi" w:hAnsiTheme="minorHAnsi"/>
          <w:color w:val="auto"/>
        </w:rPr>
        <w:fldChar w:fldCharType="separate"/>
      </w:r>
      <w:r w:rsidR="00523C86" w:rsidRPr="00A4103C">
        <w:rPr>
          <w:rFonts w:asciiTheme="minorHAnsi" w:hAnsiTheme="minorHAnsi"/>
          <w:noProof/>
          <w:color w:val="auto"/>
        </w:rPr>
        <w:t>(Burmester 1999, Hahn and Denlinger 2007)</w:t>
      </w:r>
      <w:r w:rsidR="00523C86" w:rsidRPr="00A4103C">
        <w:rPr>
          <w:rFonts w:asciiTheme="minorHAnsi" w:hAnsiTheme="minorHAnsi"/>
          <w:color w:val="auto"/>
        </w:rPr>
        <w:fldChar w:fldCharType="end"/>
      </w:r>
      <w:r w:rsidR="00DC60C3" w:rsidRPr="00A4103C">
        <w:rPr>
          <w:rFonts w:asciiTheme="minorHAnsi" w:hAnsiTheme="minorHAnsi"/>
          <w:color w:val="auto"/>
        </w:rPr>
        <w:t xml:space="preserve">. Carbohydrates are polymerized and stored as glycogen in the fat body or as trehalose in the hemolymph </w:t>
      </w:r>
      <w:r w:rsidR="00DC60C3"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DC60C3" w:rsidRPr="00A4103C">
        <w:rPr>
          <w:rFonts w:asciiTheme="minorHAnsi" w:hAnsiTheme="minorHAnsi"/>
          <w:color w:val="auto"/>
        </w:rPr>
        <w:fldChar w:fldCharType="separate"/>
      </w:r>
      <w:r w:rsidR="00523C86" w:rsidRPr="00A4103C">
        <w:rPr>
          <w:rFonts w:asciiTheme="minorHAnsi" w:hAnsiTheme="minorHAnsi"/>
          <w:noProof/>
          <w:color w:val="auto"/>
        </w:rPr>
        <w:t>(Hahn and Denlinger 2007, Arrese and Soulages 2010)</w:t>
      </w:r>
      <w:r w:rsidR="00DC60C3" w:rsidRPr="00A4103C">
        <w:rPr>
          <w:rFonts w:asciiTheme="minorHAnsi" w:hAnsiTheme="minorHAnsi"/>
          <w:color w:val="auto"/>
        </w:rPr>
        <w:fldChar w:fldCharType="end"/>
      </w:r>
      <w:r w:rsidR="00DC60C3" w:rsidRPr="00A4103C">
        <w:rPr>
          <w:rFonts w:asciiTheme="minorHAnsi" w:hAnsiTheme="minorHAnsi"/>
          <w:color w:val="auto"/>
        </w:rPr>
        <w:t xml:space="preserve">. </w:t>
      </w:r>
    </w:p>
    <w:p w14:paraId="261ABA60" w14:textId="715DF784" w:rsidR="000E72DB" w:rsidRPr="00A4103C" w:rsidRDefault="005E6826" w:rsidP="00DD7120">
      <w:pPr>
        <w:spacing w:line="480" w:lineRule="auto"/>
        <w:ind w:firstLine="360"/>
        <w:rPr>
          <w:rFonts w:asciiTheme="minorHAnsi" w:hAnsiTheme="minorHAnsi"/>
          <w:color w:val="auto"/>
        </w:rPr>
      </w:pPr>
      <w:r w:rsidRPr="00A4103C">
        <w:rPr>
          <w:rFonts w:asciiTheme="minorHAnsi" w:hAnsiTheme="minorHAnsi"/>
          <w:color w:val="auto"/>
        </w:rPr>
        <w:t>P</w:t>
      </w:r>
      <w:r w:rsidR="00DC60C3" w:rsidRPr="00A4103C">
        <w:rPr>
          <w:rFonts w:asciiTheme="minorHAnsi" w:hAnsiTheme="minorHAnsi"/>
          <w:color w:val="auto"/>
        </w:rPr>
        <w:t>reparation</w:t>
      </w:r>
      <w:r w:rsidRPr="00A4103C">
        <w:rPr>
          <w:rFonts w:asciiTheme="minorHAnsi" w:hAnsiTheme="minorHAnsi"/>
          <w:color w:val="auto"/>
        </w:rPr>
        <w:t>s</w:t>
      </w:r>
      <w:r w:rsidR="00DC60C3" w:rsidRPr="00A4103C">
        <w:rPr>
          <w:rFonts w:asciiTheme="minorHAnsi" w:hAnsiTheme="minorHAnsi"/>
          <w:color w:val="auto"/>
        </w:rPr>
        <w:t xml:space="preserve"> for </w:t>
      </w:r>
      <w:r w:rsidR="00DF316B" w:rsidRPr="00A4103C">
        <w:rPr>
          <w:rFonts w:asciiTheme="minorHAnsi" w:hAnsiTheme="minorHAnsi"/>
          <w:color w:val="auto"/>
        </w:rPr>
        <w:t>prolonged low temperatures and the absence of environmental resources</w:t>
      </w:r>
      <w:r w:rsidRPr="00A4103C">
        <w:rPr>
          <w:rFonts w:asciiTheme="minorHAnsi" w:hAnsiTheme="minorHAnsi"/>
          <w:color w:val="auto"/>
        </w:rPr>
        <w:t xml:space="preserve"> requires </w:t>
      </w:r>
      <w:r w:rsidR="00DC60C3" w:rsidRPr="00A4103C">
        <w:rPr>
          <w:rFonts w:asciiTheme="minorHAnsi" w:hAnsiTheme="minorHAnsi"/>
          <w:color w:val="auto"/>
        </w:rPr>
        <w:t xml:space="preserve">some insects </w:t>
      </w:r>
      <w:r w:rsidRPr="00A4103C">
        <w:rPr>
          <w:rFonts w:asciiTheme="minorHAnsi" w:hAnsiTheme="minorHAnsi"/>
          <w:color w:val="auto"/>
        </w:rPr>
        <w:t xml:space="preserve">to </w:t>
      </w:r>
      <w:r w:rsidR="00DC60C3" w:rsidRPr="00A4103C">
        <w:rPr>
          <w:rFonts w:asciiTheme="minorHAnsi" w:hAnsiTheme="minorHAnsi"/>
          <w:color w:val="auto"/>
        </w:rPr>
        <w:t>accumulate and store</w:t>
      </w:r>
      <w:r w:rsidR="00B3467A">
        <w:rPr>
          <w:rFonts w:asciiTheme="minorHAnsi" w:hAnsiTheme="minorHAnsi"/>
          <w:color w:val="auto"/>
        </w:rPr>
        <w:t xml:space="preserve"> proportionally</w:t>
      </w:r>
      <w:r w:rsidR="00DC60C3" w:rsidRPr="00A4103C">
        <w:rPr>
          <w:rFonts w:asciiTheme="minorHAnsi" w:hAnsiTheme="minorHAnsi"/>
          <w:color w:val="auto"/>
        </w:rPr>
        <w:t xml:space="preserve"> more lipids</w:t>
      </w:r>
      <w:r w:rsidR="00B3467A">
        <w:rPr>
          <w:rFonts w:asciiTheme="minorHAnsi" w:hAnsiTheme="minorHAnsi"/>
          <w:color w:val="auto"/>
        </w:rPr>
        <w:t xml:space="preserve"> than carbohydrates or proteins</w:t>
      </w:r>
      <w:r w:rsidR="00DF316B" w:rsidRPr="00A4103C">
        <w:rPr>
          <w:rFonts w:asciiTheme="minorHAnsi" w:hAnsiTheme="minorHAnsi"/>
          <w:color w:val="auto"/>
        </w:rPr>
        <w:t xml:space="preserve"> to fuel their metabolism</w:t>
      </w:r>
      <w:r w:rsidR="00DC60C3" w:rsidRPr="00A4103C">
        <w:rPr>
          <w:rFonts w:asciiTheme="minorHAnsi" w:hAnsiTheme="minorHAnsi"/>
          <w:color w:val="auto"/>
        </w:rPr>
        <w:t xml:space="preserve">. For example, diapausing </w:t>
      </w:r>
      <w:r w:rsidR="00D6621A" w:rsidRPr="00A4103C">
        <w:rPr>
          <w:rFonts w:asciiTheme="minorHAnsi" w:hAnsiTheme="minorHAnsi"/>
          <w:color w:val="auto"/>
        </w:rPr>
        <w:t xml:space="preserve">female </w:t>
      </w:r>
      <w:r w:rsidR="00DC60C3" w:rsidRPr="00A4103C">
        <w:rPr>
          <w:rFonts w:asciiTheme="minorHAnsi" w:hAnsiTheme="minorHAnsi"/>
          <w:i/>
          <w:color w:val="auto"/>
        </w:rPr>
        <w:t xml:space="preserve">Culex pippens </w:t>
      </w:r>
      <w:r w:rsidR="00DC60C3" w:rsidRPr="00A4103C">
        <w:rPr>
          <w:rFonts w:asciiTheme="minorHAnsi" w:hAnsiTheme="minorHAnsi"/>
          <w:color w:val="auto"/>
        </w:rPr>
        <w:t xml:space="preserve">mosquitos </w:t>
      </w:r>
      <w:r w:rsidR="00DC60C3" w:rsidRPr="00A4103C">
        <w:rPr>
          <w:rFonts w:asciiTheme="minorHAnsi" w:hAnsiTheme="minorHAnsi"/>
          <w:color w:val="auto"/>
        </w:rPr>
        <w:lastRenderedPageBreak/>
        <w:t>reared at 22</w:t>
      </w:r>
      <w:r w:rsidR="009F4CB8">
        <w:rPr>
          <w:color w:val="auto"/>
        </w:rPr>
        <w:t xml:space="preserve"> °</w:t>
      </w:r>
      <w:r w:rsidR="00DC60C3" w:rsidRPr="00A4103C">
        <w:rPr>
          <w:rFonts w:asciiTheme="minorHAnsi" w:hAnsiTheme="minorHAnsi"/>
          <w:color w:val="auto"/>
        </w:rPr>
        <w:t xml:space="preserve">C and under a </w:t>
      </w:r>
      <w:r w:rsidR="00B3467A">
        <w:rPr>
          <w:rFonts w:asciiTheme="minorHAnsi" w:hAnsiTheme="minorHAnsi"/>
          <w:color w:val="auto"/>
        </w:rPr>
        <w:t>9</w:t>
      </w:r>
      <w:r w:rsidR="00DC60C3" w:rsidRPr="00A4103C">
        <w:rPr>
          <w:rFonts w:asciiTheme="minorHAnsi" w:hAnsiTheme="minorHAnsi"/>
          <w:color w:val="auto"/>
        </w:rPr>
        <w:t>-hour photoperiod accumulate significantly more lipid in preparation for diapause relative to their non-diapausing conspecifics reared at th</w:t>
      </w:r>
      <w:r w:rsidR="00B3467A">
        <w:rPr>
          <w:rFonts w:asciiTheme="minorHAnsi" w:hAnsiTheme="minorHAnsi"/>
          <w:color w:val="auto"/>
        </w:rPr>
        <w:t>e same temperature and under a 14</w:t>
      </w:r>
      <w:r w:rsidR="00DC60C3" w:rsidRPr="00A4103C">
        <w:rPr>
          <w:rFonts w:asciiTheme="minorHAnsi" w:hAnsiTheme="minorHAnsi"/>
          <w:color w:val="auto"/>
        </w:rPr>
        <w:t xml:space="preserve">-hour photoperiod. These stored lipids are utilized as a source of energy during diapause </w:t>
      </w:r>
      <w:r w:rsidR="00DC60C3"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00DC60C3" w:rsidRPr="00A4103C">
        <w:rPr>
          <w:rFonts w:asciiTheme="minorHAnsi" w:hAnsiTheme="minorHAnsi"/>
          <w:color w:val="auto"/>
        </w:rPr>
        <w:fldChar w:fldCharType="separate"/>
      </w:r>
      <w:r w:rsidR="00DC60C3" w:rsidRPr="00A4103C">
        <w:rPr>
          <w:rFonts w:asciiTheme="minorHAnsi" w:hAnsiTheme="minorHAnsi"/>
          <w:noProof/>
          <w:color w:val="auto"/>
        </w:rPr>
        <w:t>(Mitchell and Briegel 1989)</w:t>
      </w:r>
      <w:r w:rsidR="00DC60C3" w:rsidRPr="00A4103C">
        <w:rPr>
          <w:rFonts w:asciiTheme="minorHAnsi" w:hAnsiTheme="minorHAnsi"/>
          <w:color w:val="auto"/>
        </w:rPr>
        <w:fldChar w:fldCharType="end"/>
      </w:r>
      <w:r w:rsidR="00DC60C3" w:rsidRPr="00A4103C">
        <w:rPr>
          <w:rFonts w:asciiTheme="minorHAnsi" w:hAnsiTheme="minorHAnsi"/>
          <w:color w:val="auto"/>
        </w:rPr>
        <w:t xml:space="preserve">. In other insects, diapause preparation </w:t>
      </w:r>
      <w:r w:rsidR="00555B8F">
        <w:rPr>
          <w:rFonts w:asciiTheme="minorHAnsi" w:hAnsiTheme="minorHAnsi"/>
          <w:color w:val="auto"/>
        </w:rPr>
        <w:t xml:space="preserve">has been shown to </w:t>
      </w:r>
      <w:r w:rsidR="00DC60C3" w:rsidRPr="00A4103C">
        <w:rPr>
          <w:rFonts w:asciiTheme="minorHAnsi" w:hAnsiTheme="minorHAnsi"/>
          <w:color w:val="auto"/>
        </w:rPr>
        <w:t xml:space="preserve">lead to an increase in hexamerin storage, </w:t>
      </w:r>
      <w:r w:rsidR="00B64CC3" w:rsidRPr="00A4103C">
        <w:rPr>
          <w:rFonts w:asciiTheme="minorHAnsi" w:hAnsiTheme="minorHAnsi"/>
          <w:color w:val="auto"/>
        </w:rPr>
        <w:t>as observed in</w:t>
      </w:r>
      <w:r w:rsidR="00DC60C3" w:rsidRPr="00A4103C">
        <w:rPr>
          <w:rFonts w:asciiTheme="minorHAnsi" w:hAnsiTheme="minorHAnsi"/>
          <w:color w:val="auto"/>
        </w:rPr>
        <w:t xml:space="preserve"> </w:t>
      </w:r>
      <w:r w:rsidR="00B568C8" w:rsidRPr="00A4103C">
        <w:rPr>
          <w:rFonts w:asciiTheme="minorHAnsi" w:hAnsiTheme="minorHAnsi"/>
          <w:color w:val="auto"/>
        </w:rPr>
        <w:t>the Colorado potato beetle,</w:t>
      </w:r>
      <w:r w:rsidR="00B568C8" w:rsidRPr="00A4103C">
        <w:rPr>
          <w:color w:val="auto"/>
        </w:rPr>
        <w:t xml:space="preserve"> </w:t>
      </w:r>
      <w:r w:rsidR="00B568C8" w:rsidRPr="00A4103C">
        <w:rPr>
          <w:rFonts w:asciiTheme="minorHAnsi" w:hAnsiTheme="minorHAnsi"/>
          <w:i/>
          <w:color w:val="auto"/>
        </w:rPr>
        <w:t>Leptinotarsa decimlineata</w:t>
      </w:r>
      <w:r w:rsidR="00B568C8" w:rsidRPr="00A4103C">
        <w:rPr>
          <w:rFonts w:asciiTheme="minorHAnsi" w:hAnsiTheme="minorHAnsi"/>
          <w:color w:val="auto"/>
        </w:rPr>
        <w:t xml:space="preserve">. </w:t>
      </w:r>
      <w:r w:rsidR="001273CC" w:rsidRPr="00A4103C">
        <w:rPr>
          <w:rFonts w:asciiTheme="minorHAnsi" w:hAnsiTheme="minorHAnsi"/>
          <w:color w:val="auto"/>
        </w:rPr>
        <w:t>When</w:t>
      </w:r>
      <w:r w:rsidR="00B568C8" w:rsidRPr="00A4103C">
        <w:rPr>
          <w:rFonts w:asciiTheme="minorHAnsi" w:hAnsiTheme="minorHAnsi"/>
          <w:color w:val="auto"/>
        </w:rPr>
        <w:t xml:space="preserve"> Colorado potato </w:t>
      </w:r>
      <w:r w:rsidR="00DF316B" w:rsidRPr="00A4103C">
        <w:rPr>
          <w:rFonts w:asciiTheme="minorHAnsi" w:hAnsiTheme="minorHAnsi"/>
          <w:color w:val="auto"/>
        </w:rPr>
        <w:t>b</w:t>
      </w:r>
      <w:r w:rsidR="00DC60C3" w:rsidRPr="00A4103C">
        <w:rPr>
          <w:rFonts w:asciiTheme="minorHAnsi" w:hAnsiTheme="minorHAnsi"/>
          <w:color w:val="auto"/>
        </w:rPr>
        <w:t>eetles</w:t>
      </w:r>
      <w:r w:rsidR="00B64CC3" w:rsidRPr="00A4103C">
        <w:rPr>
          <w:rFonts w:asciiTheme="minorHAnsi" w:hAnsiTheme="minorHAnsi"/>
          <w:color w:val="auto"/>
        </w:rPr>
        <w:t xml:space="preserve"> were laboratory reared under two different photoperiods</w:t>
      </w:r>
      <w:r w:rsidR="001273CC" w:rsidRPr="00A4103C">
        <w:rPr>
          <w:rFonts w:asciiTheme="minorHAnsi" w:hAnsiTheme="minorHAnsi"/>
          <w:color w:val="auto"/>
        </w:rPr>
        <w:t xml:space="preserve">, </w:t>
      </w:r>
      <w:r w:rsidR="00D7056F" w:rsidRPr="00A4103C">
        <w:rPr>
          <w:rFonts w:asciiTheme="minorHAnsi" w:hAnsiTheme="minorHAnsi"/>
          <w:color w:val="auto"/>
        </w:rPr>
        <w:t>a</w:t>
      </w:r>
      <w:r w:rsidR="00DF316B" w:rsidRPr="00A4103C">
        <w:rPr>
          <w:rFonts w:asciiTheme="minorHAnsi" w:hAnsiTheme="minorHAnsi"/>
          <w:color w:val="auto"/>
        </w:rPr>
        <w:t xml:space="preserve"> 10-hour photoperiod to induce diapause</w:t>
      </w:r>
      <w:r w:rsidR="00DC60C3" w:rsidRPr="00A4103C">
        <w:rPr>
          <w:rFonts w:asciiTheme="minorHAnsi" w:hAnsiTheme="minorHAnsi"/>
          <w:color w:val="auto"/>
        </w:rPr>
        <w:t xml:space="preserve"> and an 18-hour photoperiod to bypass diapause</w:t>
      </w:r>
      <w:r w:rsidR="00D7056F" w:rsidRPr="00A4103C">
        <w:rPr>
          <w:rFonts w:asciiTheme="minorHAnsi" w:hAnsiTheme="minorHAnsi"/>
          <w:color w:val="auto"/>
        </w:rPr>
        <w:t>, diapause-programmed beetles had substantially higher transcript abundance of the hexamerin diapause protein 1</w:t>
      </w:r>
      <w:r w:rsidR="00DC60C3" w:rsidRPr="00A4103C">
        <w:rPr>
          <w:rFonts w:asciiTheme="minorHAnsi" w:hAnsiTheme="minorHAnsi"/>
          <w:color w:val="auto"/>
        </w:rPr>
        <w:t xml:space="preserve"> </w:t>
      </w:r>
      <w:r w:rsidR="00DC60C3"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00DC60C3" w:rsidRPr="00A4103C">
        <w:rPr>
          <w:rFonts w:asciiTheme="minorHAnsi" w:hAnsiTheme="minorHAnsi"/>
          <w:color w:val="auto"/>
        </w:rPr>
        <w:fldChar w:fldCharType="separate"/>
      </w:r>
      <w:r w:rsidR="00DC60C3" w:rsidRPr="00A4103C">
        <w:rPr>
          <w:rFonts w:asciiTheme="minorHAnsi" w:hAnsiTheme="minorHAnsi"/>
          <w:noProof/>
          <w:color w:val="auto"/>
        </w:rPr>
        <w:t>(De Kort and Koopmanschap 1994)</w:t>
      </w:r>
      <w:r w:rsidR="00DC60C3" w:rsidRPr="00A4103C">
        <w:rPr>
          <w:rFonts w:asciiTheme="minorHAnsi" w:hAnsiTheme="minorHAnsi"/>
          <w:color w:val="auto"/>
        </w:rPr>
        <w:fldChar w:fldCharType="end"/>
      </w:r>
      <w:r w:rsidR="00DC60C3" w:rsidRPr="00A4103C">
        <w:rPr>
          <w:rFonts w:asciiTheme="minorHAnsi" w:hAnsiTheme="minorHAnsi"/>
          <w:color w:val="auto"/>
        </w:rPr>
        <w:t xml:space="preserve">. </w:t>
      </w:r>
    </w:p>
    <w:p w14:paraId="55586BB3" w14:textId="713E5018" w:rsidR="00DD7120" w:rsidRPr="00A4103C" w:rsidRDefault="00167BF6" w:rsidP="00EE68B1">
      <w:pPr>
        <w:spacing w:line="480" w:lineRule="auto"/>
        <w:ind w:firstLine="720"/>
        <w:rPr>
          <w:rFonts w:asciiTheme="minorHAnsi" w:hAnsiTheme="minorHAnsi"/>
          <w:color w:val="auto"/>
        </w:rPr>
      </w:pPr>
      <w:r w:rsidRPr="00A4103C">
        <w:rPr>
          <w:rFonts w:asciiTheme="minorHAnsi" w:hAnsiTheme="minorHAnsi"/>
          <w:color w:val="auto"/>
        </w:rPr>
        <w:t>As</w:t>
      </w:r>
      <w:r w:rsidR="00E314E3" w:rsidRPr="00A4103C">
        <w:rPr>
          <w:rFonts w:asciiTheme="minorHAnsi" w:hAnsiTheme="minorHAnsi"/>
          <w:color w:val="auto"/>
        </w:rPr>
        <w:t xml:space="preserve"> climate changes</w:t>
      </w:r>
      <w:r w:rsidR="000E72DB" w:rsidRPr="00A4103C">
        <w:rPr>
          <w:rFonts w:asciiTheme="minorHAnsi" w:hAnsiTheme="minorHAnsi"/>
          <w:color w:val="auto"/>
        </w:rPr>
        <w:t>,</w:t>
      </w:r>
      <w:r w:rsidRPr="00A4103C">
        <w:rPr>
          <w:rFonts w:asciiTheme="minorHAnsi" w:hAnsiTheme="minorHAnsi"/>
          <w:color w:val="auto"/>
        </w:rPr>
        <w:t xml:space="preserve"> </w:t>
      </w:r>
      <w:r w:rsidR="000E72DB" w:rsidRPr="00A4103C">
        <w:rPr>
          <w:rFonts w:asciiTheme="minorHAnsi" w:hAnsiTheme="minorHAnsi"/>
          <w:color w:val="auto"/>
        </w:rPr>
        <w:t>warm</w:t>
      </w:r>
      <w:r w:rsidRPr="00A4103C">
        <w:rPr>
          <w:rFonts w:asciiTheme="minorHAnsi" w:hAnsiTheme="minorHAnsi"/>
          <w:color w:val="auto"/>
        </w:rPr>
        <w:t xml:space="preserve"> </w:t>
      </w:r>
      <w:r w:rsidR="000E72DB" w:rsidRPr="00A4103C">
        <w:rPr>
          <w:rFonts w:asciiTheme="minorHAnsi" w:hAnsiTheme="minorHAnsi"/>
          <w:color w:val="auto"/>
        </w:rPr>
        <w:t xml:space="preserve">summers </w:t>
      </w:r>
      <w:r w:rsidR="00C90B23" w:rsidRPr="00A4103C">
        <w:rPr>
          <w:rFonts w:asciiTheme="minorHAnsi" w:hAnsiTheme="minorHAnsi"/>
          <w:color w:val="auto"/>
        </w:rPr>
        <w:t>will</w:t>
      </w:r>
      <w:r w:rsidRPr="00A4103C">
        <w:rPr>
          <w:rFonts w:asciiTheme="minorHAnsi" w:hAnsiTheme="minorHAnsi"/>
          <w:color w:val="auto"/>
        </w:rPr>
        <w:t xml:space="preserve"> begin earlier and </w:t>
      </w:r>
      <w:r w:rsidR="00C90B23" w:rsidRPr="00A4103C">
        <w:rPr>
          <w:rFonts w:asciiTheme="minorHAnsi" w:hAnsiTheme="minorHAnsi"/>
          <w:color w:val="auto"/>
        </w:rPr>
        <w:t>end later followed by shorter</w:t>
      </w:r>
      <w:r w:rsidR="001F1AA4" w:rsidRPr="00A4103C">
        <w:rPr>
          <w:rFonts w:asciiTheme="minorHAnsi" w:hAnsiTheme="minorHAnsi"/>
          <w:color w:val="auto"/>
        </w:rPr>
        <w:t xml:space="preserve"> and</w:t>
      </w:r>
      <w:r w:rsidR="00C90B23" w:rsidRPr="00A4103C">
        <w:rPr>
          <w:rFonts w:asciiTheme="minorHAnsi" w:hAnsiTheme="minorHAnsi"/>
          <w:color w:val="auto"/>
        </w:rPr>
        <w:t xml:space="preserve"> warmer winters</w:t>
      </w:r>
      <w:r w:rsidR="001F1AA4" w:rsidRPr="00A4103C">
        <w:rPr>
          <w:rFonts w:asciiTheme="minorHAnsi" w:hAnsiTheme="minorHAnsi"/>
          <w:color w:val="auto"/>
        </w:rPr>
        <w:t>. Increasing</w:t>
      </w:r>
      <w:r w:rsidR="00F143D1" w:rsidRPr="00A4103C">
        <w:rPr>
          <w:rFonts w:asciiTheme="minorHAnsi" w:hAnsiTheme="minorHAnsi"/>
          <w:color w:val="auto"/>
        </w:rPr>
        <w:t xml:space="preserve"> </w:t>
      </w:r>
      <w:r w:rsidR="001F1AA4" w:rsidRPr="00A4103C">
        <w:rPr>
          <w:rFonts w:asciiTheme="minorHAnsi" w:hAnsiTheme="minorHAnsi"/>
          <w:color w:val="auto"/>
        </w:rPr>
        <w:t xml:space="preserve">temperatures </w:t>
      </w:r>
      <w:r w:rsidR="00F143D1" w:rsidRPr="00A4103C">
        <w:rPr>
          <w:rFonts w:asciiTheme="minorHAnsi" w:hAnsiTheme="minorHAnsi"/>
          <w:color w:val="auto"/>
        </w:rPr>
        <w:t>will g</w:t>
      </w:r>
      <w:r w:rsidR="001A174C" w:rsidRPr="00A4103C">
        <w:rPr>
          <w:rFonts w:asciiTheme="minorHAnsi" w:hAnsiTheme="minorHAnsi"/>
          <w:color w:val="auto"/>
        </w:rPr>
        <w:t>enerally</w:t>
      </w:r>
      <w:r w:rsidR="00F143D1" w:rsidRPr="00A4103C">
        <w:rPr>
          <w:rFonts w:asciiTheme="minorHAnsi" w:hAnsiTheme="minorHAnsi"/>
          <w:color w:val="auto"/>
        </w:rPr>
        <w:t xml:space="preserve"> increase metabolic activity in</w:t>
      </w:r>
      <w:r w:rsidR="001A174C" w:rsidRPr="00A4103C">
        <w:rPr>
          <w:rFonts w:asciiTheme="minorHAnsi" w:hAnsiTheme="minorHAnsi"/>
          <w:color w:val="auto"/>
        </w:rPr>
        <w:t xml:space="preserve"> insects</w:t>
      </w:r>
      <w:r w:rsidR="0022234B">
        <w:rPr>
          <w:rFonts w:asciiTheme="minorHAnsi" w:hAnsiTheme="minorHAnsi"/>
          <w:color w:val="auto"/>
        </w:rPr>
        <w:t>, including dormant insects,</w:t>
      </w:r>
      <w:r w:rsidR="001F1AA4" w:rsidRPr="00A4103C">
        <w:rPr>
          <w:rFonts w:asciiTheme="minorHAnsi" w:hAnsiTheme="minorHAnsi"/>
          <w:color w:val="auto"/>
        </w:rPr>
        <w:t xml:space="preserve"> and i</w:t>
      </w:r>
      <w:r w:rsidR="00DC60C3" w:rsidRPr="00A4103C">
        <w:rPr>
          <w:rFonts w:asciiTheme="minorHAnsi" w:hAnsiTheme="minorHAnsi"/>
          <w:color w:val="auto"/>
        </w:rPr>
        <w:t>ncrease</w:t>
      </w:r>
      <w:r w:rsidRPr="00A4103C">
        <w:rPr>
          <w:rFonts w:asciiTheme="minorHAnsi" w:hAnsiTheme="minorHAnsi"/>
          <w:color w:val="auto"/>
        </w:rPr>
        <w:t>d</w:t>
      </w:r>
      <w:r w:rsidR="00DC60C3" w:rsidRPr="00A4103C">
        <w:rPr>
          <w:rFonts w:asciiTheme="minorHAnsi" w:hAnsiTheme="minorHAnsi"/>
          <w:color w:val="auto"/>
        </w:rPr>
        <w:t xml:space="preserve"> metabolic </w:t>
      </w:r>
      <w:r w:rsidR="00434E9E" w:rsidRPr="00A4103C">
        <w:rPr>
          <w:rFonts w:asciiTheme="minorHAnsi" w:hAnsiTheme="minorHAnsi"/>
          <w:color w:val="auto"/>
        </w:rPr>
        <w:t>activity</w:t>
      </w:r>
      <w:r w:rsidR="00F143D1" w:rsidRPr="00A4103C">
        <w:rPr>
          <w:rFonts w:asciiTheme="minorHAnsi" w:hAnsiTheme="minorHAnsi"/>
          <w:color w:val="auto"/>
        </w:rPr>
        <w:t xml:space="preserve"> </w:t>
      </w:r>
      <w:r w:rsidR="00434E9E" w:rsidRPr="00A4103C">
        <w:rPr>
          <w:rFonts w:asciiTheme="minorHAnsi" w:hAnsiTheme="minorHAnsi"/>
          <w:color w:val="auto"/>
        </w:rPr>
        <w:t xml:space="preserve">will require more nutrients to fuel </w:t>
      </w:r>
      <w:r w:rsidR="001F1AA4" w:rsidRPr="00A4103C">
        <w:rPr>
          <w:rFonts w:asciiTheme="minorHAnsi" w:hAnsiTheme="minorHAnsi"/>
          <w:color w:val="auto"/>
        </w:rPr>
        <w:t>metabolism</w:t>
      </w:r>
      <w:r w:rsidRPr="00A4103C">
        <w:rPr>
          <w:rFonts w:asciiTheme="minorHAnsi" w:hAnsiTheme="minorHAnsi"/>
          <w:color w:val="auto"/>
        </w:rPr>
        <w:t xml:space="preserve">. </w:t>
      </w:r>
      <w:r w:rsidR="009C4940" w:rsidRPr="00A4103C">
        <w:rPr>
          <w:rFonts w:asciiTheme="minorHAnsi" w:hAnsiTheme="minorHAnsi"/>
          <w:color w:val="auto"/>
        </w:rPr>
        <w:t xml:space="preserve">Nutrients </w:t>
      </w:r>
      <w:r w:rsidR="00740325" w:rsidRPr="00A4103C">
        <w:rPr>
          <w:rFonts w:asciiTheme="minorHAnsi" w:hAnsiTheme="minorHAnsi"/>
          <w:color w:val="auto"/>
        </w:rPr>
        <w:t xml:space="preserve">accumulated by insects in </w:t>
      </w:r>
      <w:r w:rsidR="00F143D1" w:rsidRPr="00A4103C">
        <w:rPr>
          <w:rFonts w:asciiTheme="minorHAnsi" w:hAnsiTheme="minorHAnsi"/>
          <w:color w:val="auto"/>
        </w:rPr>
        <w:t>preparation for diapause</w:t>
      </w:r>
      <w:r w:rsidR="00740325" w:rsidRPr="00A4103C">
        <w:rPr>
          <w:rFonts w:asciiTheme="minorHAnsi" w:hAnsiTheme="minorHAnsi"/>
          <w:color w:val="auto"/>
        </w:rPr>
        <w:t xml:space="preserve"> at the end of the growing season</w:t>
      </w:r>
      <w:r w:rsidR="00970DD9">
        <w:rPr>
          <w:rFonts w:asciiTheme="minorHAnsi" w:hAnsiTheme="minorHAnsi"/>
          <w:color w:val="auto"/>
        </w:rPr>
        <w:t>,</w:t>
      </w:r>
      <w:r w:rsidR="00740325" w:rsidRPr="00A4103C">
        <w:rPr>
          <w:rFonts w:asciiTheme="minorHAnsi" w:hAnsiTheme="minorHAnsi"/>
          <w:color w:val="auto"/>
        </w:rPr>
        <w:t xml:space="preserve"> and </w:t>
      </w:r>
      <w:r w:rsidR="009C4940" w:rsidRPr="00A4103C">
        <w:rPr>
          <w:rFonts w:asciiTheme="minorHAnsi" w:hAnsiTheme="minorHAnsi"/>
          <w:color w:val="auto"/>
        </w:rPr>
        <w:t>used during diapause</w:t>
      </w:r>
      <w:r w:rsidR="00970DD9">
        <w:rPr>
          <w:rFonts w:asciiTheme="minorHAnsi" w:hAnsiTheme="minorHAnsi"/>
          <w:color w:val="auto"/>
        </w:rPr>
        <w:t>,</w:t>
      </w:r>
      <w:r w:rsidR="009C4940" w:rsidRPr="00A4103C">
        <w:rPr>
          <w:rFonts w:asciiTheme="minorHAnsi" w:hAnsiTheme="minorHAnsi"/>
          <w:color w:val="auto"/>
        </w:rPr>
        <w:t xml:space="preserve"> c</w:t>
      </w:r>
      <w:r w:rsidR="00641BE6">
        <w:rPr>
          <w:rFonts w:asciiTheme="minorHAnsi" w:hAnsiTheme="minorHAnsi"/>
          <w:color w:val="auto"/>
        </w:rPr>
        <w:t>ould be affected by increased</w:t>
      </w:r>
      <w:r w:rsidR="009C4940" w:rsidRPr="00A4103C">
        <w:rPr>
          <w:rFonts w:asciiTheme="minorHAnsi" w:hAnsiTheme="minorHAnsi"/>
          <w:color w:val="auto"/>
        </w:rPr>
        <w:t xml:space="preserve"> </w:t>
      </w:r>
      <w:r w:rsidR="0022234B">
        <w:rPr>
          <w:rFonts w:asciiTheme="minorHAnsi" w:hAnsiTheme="minorHAnsi"/>
          <w:color w:val="auto"/>
        </w:rPr>
        <w:t xml:space="preserve">metabolism due to increased environmental </w:t>
      </w:r>
      <w:r w:rsidR="0022234B" w:rsidRPr="0015699F">
        <w:rPr>
          <w:rFonts w:asciiTheme="minorHAnsi" w:hAnsiTheme="minorHAnsi"/>
          <w:color w:val="auto"/>
        </w:rPr>
        <w:t>temperatures</w:t>
      </w:r>
      <w:r w:rsidR="00CD43B9">
        <w:rPr>
          <w:rFonts w:asciiTheme="minorHAnsi" w:hAnsiTheme="minorHAnsi"/>
          <w:color w:val="auto"/>
        </w:rPr>
        <w:t>.</w:t>
      </w:r>
      <w:r w:rsidR="00970DD9" w:rsidRPr="0015699F">
        <w:rPr>
          <w:rFonts w:asciiTheme="minorHAnsi" w:hAnsiTheme="minorHAnsi"/>
          <w:color w:val="auto"/>
        </w:rPr>
        <w:t xml:space="preserve"> </w:t>
      </w:r>
      <w:r w:rsidR="00CD43B9">
        <w:rPr>
          <w:rFonts w:asciiTheme="minorHAnsi" w:hAnsiTheme="minorHAnsi"/>
          <w:color w:val="auto"/>
        </w:rPr>
        <w:t xml:space="preserve">These changes could </w:t>
      </w:r>
      <w:r w:rsidR="0022234B" w:rsidRPr="0015699F">
        <w:rPr>
          <w:rStyle w:val="CommentReference"/>
          <w:sz w:val="24"/>
          <w:szCs w:val="24"/>
        </w:rPr>
        <w:t>potentially</w:t>
      </w:r>
      <w:r w:rsidR="0022234B" w:rsidRPr="0015699F">
        <w:rPr>
          <w:rFonts w:asciiTheme="minorHAnsi" w:hAnsiTheme="minorHAnsi"/>
          <w:color w:val="auto"/>
        </w:rPr>
        <w:t xml:space="preserve"> </w:t>
      </w:r>
      <w:r w:rsidR="00740325" w:rsidRPr="0015699F">
        <w:rPr>
          <w:rFonts w:asciiTheme="minorHAnsi" w:hAnsiTheme="minorHAnsi"/>
          <w:color w:val="auto"/>
        </w:rPr>
        <w:t>affect</w:t>
      </w:r>
      <w:r w:rsidR="00641BE6" w:rsidRPr="0015699F">
        <w:rPr>
          <w:rFonts w:asciiTheme="minorHAnsi" w:hAnsiTheme="minorHAnsi"/>
          <w:color w:val="auto"/>
        </w:rPr>
        <w:t xml:space="preserve"> </w:t>
      </w:r>
      <w:r w:rsidR="0022234B" w:rsidRPr="0015699F">
        <w:rPr>
          <w:rFonts w:asciiTheme="minorHAnsi" w:hAnsiTheme="minorHAnsi"/>
          <w:color w:val="auto"/>
        </w:rPr>
        <w:t>both</w:t>
      </w:r>
      <w:r w:rsidR="0022234B">
        <w:rPr>
          <w:rFonts w:asciiTheme="minorHAnsi" w:hAnsiTheme="minorHAnsi"/>
          <w:color w:val="auto"/>
        </w:rPr>
        <w:t xml:space="preserve"> survival through </w:t>
      </w:r>
      <w:r w:rsidR="00DF22FD" w:rsidRPr="00A4103C">
        <w:rPr>
          <w:rFonts w:asciiTheme="minorHAnsi" w:hAnsiTheme="minorHAnsi"/>
          <w:color w:val="auto"/>
        </w:rPr>
        <w:t xml:space="preserve">diapause </w:t>
      </w:r>
      <w:r w:rsidR="0022234B">
        <w:rPr>
          <w:rFonts w:asciiTheme="minorHAnsi" w:hAnsiTheme="minorHAnsi"/>
          <w:color w:val="auto"/>
        </w:rPr>
        <w:t>and</w:t>
      </w:r>
      <w:r w:rsidR="00CD43B9">
        <w:rPr>
          <w:rFonts w:asciiTheme="minorHAnsi" w:hAnsiTheme="minorHAnsi"/>
          <w:color w:val="auto"/>
        </w:rPr>
        <w:t xml:space="preserve">/or </w:t>
      </w:r>
      <w:r w:rsidR="0022234B">
        <w:rPr>
          <w:rFonts w:asciiTheme="minorHAnsi" w:hAnsiTheme="minorHAnsi"/>
          <w:color w:val="auto"/>
        </w:rPr>
        <w:t>post-diapause performance</w:t>
      </w:r>
      <w:r w:rsidR="00DF22FD" w:rsidRPr="00A4103C">
        <w:rPr>
          <w:rFonts w:asciiTheme="minorHAnsi" w:hAnsiTheme="minorHAnsi"/>
          <w:color w:val="auto"/>
        </w:rPr>
        <w:t>.</w:t>
      </w:r>
      <w:r w:rsidR="00DC60C3" w:rsidRPr="00A4103C">
        <w:rPr>
          <w:rFonts w:asciiTheme="minorHAnsi" w:hAnsiTheme="minorHAnsi"/>
          <w:color w:val="auto"/>
        </w:rPr>
        <w:t xml:space="preserve"> </w:t>
      </w:r>
      <w:r w:rsidR="004778DA" w:rsidRPr="00A4103C">
        <w:rPr>
          <w:rFonts w:asciiTheme="minorHAnsi" w:hAnsiTheme="minorHAnsi"/>
          <w:color w:val="auto"/>
        </w:rPr>
        <w:t>In preparation for diapause</w:t>
      </w:r>
      <w:r w:rsidR="00142B31" w:rsidRPr="00A4103C">
        <w:rPr>
          <w:rFonts w:asciiTheme="minorHAnsi" w:hAnsiTheme="minorHAnsi"/>
          <w:color w:val="auto"/>
        </w:rPr>
        <w:t>,</w:t>
      </w:r>
      <w:r w:rsidR="00641BE6">
        <w:rPr>
          <w:rFonts w:asciiTheme="minorHAnsi" w:hAnsiTheme="minorHAnsi"/>
          <w:color w:val="auto"/>
        </w:rPr>
        <w:t xml:space="preserve"> climate change</w:t>
      </w:r>
      <w:r w:rsidR="00142B31" w:rsidRPr="00A4103C">
        <w:rPr>
          <w:rFonts w:asciiTheme="minorHAnsi" w:hAnsiTheme="minorHAnsi"/>
          <w:color w:val="auto"/>
        </w:rPr>
        <w:t xml:space="preserve"> l</w:t>
      </w:r>
      <w:r w:rsidR="0004432B" w:rsidRPr="00A4103C">
        <w:rPr>
          <w:rFonts w:asciiTheme="minorHAnsi" w:hAnsiTheme="minorHAnsi"/>
          <w:color w:val="auto"/>
        </w:rPr>
        <w:t>osers</w:t>
      </w:r>
      <w:r w:rsidR="00642971" w:rsidRPr="00A4103C">
        <w:rPr>
          <w:rFonts w:asciiTheme="minorHAnsi" w:hAnsiTheme="minorHAnsi"/>
          <w:color w:val="auto"/>
        </w:rPr>
        <w:t xml:space="preserve"> could be unable to accumulate or store </w:t>
      </w:r>
      <w:r w:rsidR="00641BE6">
        <w:rPr>
          <w:rFonts w:asciiTheme="minorHAnsi" w:hAnsiTheme="minorHAnsi"/>
          <w:color w:val="auto"/>
        </w:rPr>
        <w:t>enough</w:t>
      </w:r>
      <w:r w:rsidR="00642971" w:rsidRPr="00A4103C">
        <w:rPr>
          <w:rFonts w:asciiTheme="minorHAnsi" w:hAnsiTheme="minorHAnsi"/>
          <w:color w:val="auto"/>
        </w:rPr>
        <w:t xml:space="preserve"> nutrients</w:t>
      </w:r>
      <w:r w:rsidR="00173864" w:rsidRPr="00A4103C">
        <w:rPr>
          <w:rFonts w:asciiTheme="minorHAnsi" w:hAnsiTheme="minorHAnsi"/>
          <w:color w:val="auto"/>
        </w:rPr>
        <w:t xml:space="preserve"> possibly resulting in an energy deficit at the beginning of diapause.</w:t>
      </w:r>
      <w:r w:rsidR="0004432B" w:rsidRPr="00A4103C">
        <w:rPr>
          <w:rFonts w:asciiTheme="minorHAnsi" w:hAnsiTheme="minorHAnsi"/>
          <w:color w:val="auto"/>
        </w:rPr>
        <w:t xml:space="preserve"> During diapause, losers encounter</w:t>
      </w:r>
      <w:r w:rsidR="00173864" w:rsidRPr="00A4103C">
        <w:rPr>
          <w:rFonts w:asciiTheme="minorHAnsi" w:hAnsiTheme="minorHAnsi"/>
          <w:color w:val="auto"/>
        </w:rPr>
        <w:t>ing</w:t>
      </w:r>
      <w:r w:rsidR="0004432B" w:rsidRPr="00A4103C">
        <w:rPr>
          <w:rFonts w:asciiTheme="minorHAnsi" w:hAnsiTheme="minorHAnsi"/>
          <w:color w:val="auto"/>
        </w:rPr>
        <w:t xml:space="preserve"> increased temperatures </w:t>
      </w:r>
      <w:r w:rsidR="00173864" w:rsidRPr="00A4103C">
        <w:rPr>
          <w:rFonts w:asciiTheme="minorHAnsi" w:hAnsiTheme="minorHAnsi"/>
          <w:color w:val="auto"/>
        </w:rPr>
        <w:t>could</w:t>
      </w:r>
      <w:r w:rsidR="00EB3B76" w:rsidRPr="00A4103C">
        <w:rPr>
          <w:rFonts w:asciiTheme="minorHAnsi" w:hAnsiTheme="minorHAnsi"/>
          <w:color w:val="auto"/>
        </w:rPr>
        <w:t xml:space="preserve"> deplete their reservoir</w:t>
      </w:r>
      <w:r w:rsidR="0022234B">
        <w:rPr>
          <w:rFonts w:asciiTheme="minorHAnsi" w:hAnsiTheme="minorHAnsi"/>
          <w:color w:val="auto"/>
        </w:rPr>
        <w:t>s</w:t>
      </w:r>
      <w:r w:rsidR="00EB3B76" w:rsidRPr="00A4103C">
        <w:rPr>
          <w:rFonts w:asciiTheme="minorHAnsi" w:hAnsiTheme="minorHAnsi"/>
          <w:color w:val="auto"/>
        </w:rPr>
        <w:t xml:space="preserve"> of stored nutrients</w:t>
      </w:r>
      <w:r w:rsidR="00173864" w:rsidRPr="00A4103C">
        <w:rPr>
          <w:rFonts w:asciiTheme="minorHAnsi" w:hAnsiTheme="minorHAnsi"/>
          <w:color w:val="auto"/>
        </w:rPr>
        <w:t xml:space="preserve"> to meet their increased metabolic demands</w:t>
      </w:r>
      <w:r w:rsidR="00EB3B76" w:rsidRPr="00A4103C">
        <w:rPr>
          <w:rFonts w:asciiTheme="minorHAnsi" w:hAnsiTheme="minorHAnsi"/>
          <w:color w:val="auto"/>
        </w:rPr>
        <w:t xml:space="preserve"> before diapause ends and not survive the winter</w:t>
      </w:r>
      <w:r w:rsidR="006D5FF7" w:rsidRPr="00A4103C">
        <w:rPr>
          <w:rFonts w:asciiTheme="minorHAnsi" w:hAnsiTheme="minorHAnsi"/>
          <w:color w:val="auto"/>
        </w:rPr>
        <w:t xml:space="preserve">. </w:t>
      </w:r>
      <w:r w:rsidR="00173864" w:rsidRPr="00A4103C">
        <w:rPr>
          <w:rFonts w:asciiTheme="minorHAnsi" w:hAnsiTheme="minorHAnsi"/>
          <w:color w:val="auto"/>
        </w:rPr>
        <w:t>I</w:t>
      </w:r>
      <w:r w:rsidR="00DC60C3" w:rsidRPr="00A4103C">
        <w:rPr>
          <w:rFonts w:asciiTheme="minorHAnsi" w:hAnsiTheme="minorHAnsi"/>
          <w:color w:val="auto"/>
        </w:rPr>
        <w:t xml:space="preserve">nsects </w:t>
      </w:r>
      <w:r w:rsidR="00DA1F76" w:rsidRPr="00A4103C">
        <w:rPr>
          <w:rFonts w:asciiTheme="minorHAnsi" w:hAnsiTheme="minorHAnsi"/>
          <w:color w:val="auto"/>
        </w:rPr>
        <w:t>able to accumulate</w:t>
      </w:r>
      <w:r w:rsidR="00DC60C3" w:rsidRPr="00A4103C">
        <w:rPr>
          <w:rFonts w:asciiTheme="minorHAnsi" w:hAnsiTheme="minorHAnsi"/>
          <w:color w:val="auto"/>
        </w:rPr>
        <w:t xml:space="preserve"> more nutrients during pre-diapause </w:t>
      </w:r>
      <w:r w:rsidR="00DA1F76" w:rsidRPr="00A4103C">
        <w:rPr>
          <w:rFonts w:asciiTheme="minorHAnsi" w:hAnsiTheme="minorHAnsi"/>
          <w:color w:val="auto"/>
        </w:rPr>
        <w:t xml:space="preserve">or properly allocate stored resources </w:t>
      </w:r>
      <w:r w:rsidR="00DC60C3" w:rsidRPr="00A4103C">
        <w:rPr>
          <w:rFonts w:asciiTheme="minorHAnsi" w:hAnsiTheme="minorHAnsi"/>
          <w:color w:val="auto"/>
        </w:rPr>
        <w:t xml:space="preserve">to </w:t>
      </w:r>
      <w:r w:rsidR="00DC60C3" w:rsidRPr="00A4103C">
        <w:rPr>
          <w:rFonts w:asciiTheme="minorHAnsi" w:hAnsiTheme="minorHAnsi"/>
          <w:color w:val="auto"/>
        </w:rPr>
        <w:lastRenderedPageBreak/>
        <w:t>support their increased metabolism</w:t>
      </w:r>
      <w:r w:rsidR="00DA1F76" w:rsidRPr="00A4103C">
        <w:rPr>
          <w:rFonts w:asciiTheme="minorHAnsi" w:hAnsiTheme="minorHAnsi"/>
          <w:color w:val="auto"/>
        </w:rPr>
        <w:t xml:space="preserve"> during diapause</w:t>
      </w:r>
      <w:r w:rsidR="00DC60C3" w:rsidRPr="00A4103C">
        <w:rPr>
          <w:rFonts w:asciiTheme="minorHAnsi" w:hAnsiTheme="minorHAnsi"/>
          <w:color w:val="auto"/>
        </w:rPr>
        <w:t xml:space="preserve"> could</w:t>
      </w:r>
      <w:r w:rsidR="00A97810" w:rsidRPr="00A4103C">
        <w:rPr>
          <w:rFonts w:asciiTheme="minorHAnsi" w:hAnsiTheme="minorHAnsi"/>
          <w:color w:val="auto"/>
        </w:rPr>
        <w:t xml:space="preserve"> be winners</w:t>
      </w:r>
      <w:r w:rsidR="00DC60C3" w:rsidRPr="00A4103C">
        <w:rPr>
          <w:rFonts w:asciiTheme="minorHAnsi" w:hAnsiTheme="minorHAnsi"/>
          <w:color w:val="auto"/>
        </w:rPr>
        <w:t xml:space="preserve"> as climate changes.</w:t>
      </w:r>
      <w:r w:rsidR="001A3741" w:rsidRPr="00A4103C">
        <w:rPr>
          <w:rFonts w:asciiTheme="minorHAnsi" w:hAnsiTheme="minorHAnsi"/>
          <w:color w:val="auto"/>
        </w:rPr>
        <w:t xml:space="preserve"> </w:t>
      </w:r>
      <w:r w:rsidR="00786271">
        <w:rPr>
          <w:rFonts w:asciiTheme="minorHAnsi" w:hAnsiTheme="minorHAnsi"/>
          <w:color w:val="auto"/>
        </w:rPr>
        <w:t>Q</w:t>
      </w:r>
      <w:r w:rsidR="00F816FE">
        <w:rPr>
          <w:rFonts w:asciiTheme="minorHAnsi" w:hAnsiTheme="minorHAnsi"/>
          <w:color w:val="auto"/>
        </w:rPr>
        <w:t>uantifying</w:t>
      </w:r>
      <w:r w:rsidR="009E233F">
        <w:rPr>
          <w:rFonts w:asciiTheme="minorHAnsi" w:hAnsiTheme="minorHAnsi"/>
          <w:color w:val="auto"/>
        </w:rPr>
        <w:t xml:space="preserve"> the</w:t>
      </w:r>
      <w:r w:rsidR="00F816FE">
        <w:rPr>
          <w:rFonts w:asciiTheme="minorHAnsi" w:hAnsiTheme="minorHAnsi"/>
          <w:color w:val="auto"/>
        </w:rPr>
        <w:t xml:space="preserve"> </w:t>
      </w:r>
      <w:r w:rsidR="00B9035C">
        <w:rPr>
          <w:rFonts w:asciiTheme="minorHAnsi" w:hAnsiTheme="minorHAnsi"/>
          <w:color w:val="auto"/>
        </w:rPr>
        <w:t>metabolic demand for nutrient storage</w:t>
      </w:r>
      <w:r w:rsidR="00F816FE">
        <w:rPr>
          <w:rFonts w:asciiTheme="minorHAnsi" w:hAnsiTheme="minorHAnsi"/>
          <w:color w:val="auto"/>
        </w:rPr>
        <w:t xml:space="preserve"> </w:t>
      </w:r>
      <w:r w:rsidR="00B708DC">
        <w:rPr>
          <w:rFonts w:asciiTheme="minorHAnsi" w:hAnsiTheme="minorHAnsi"/>
          <w:color w:val="auto"/>
        </w:rPr>
        <w:t xml:space="preserve">in preparation for </w:t>
      </w:r>
      <w:r w:rsidR="00F816FE">
        <w:rPr>
          <w:rFonts w:asciiTheme="minorHAnsi" w:hAnsiTheme="minorHAnsi"/>
          <w:color w:val="auto"/>
        </w:rPr>
        <w:t>dia</w:t>
      </w:r>
      <w:r w:rsidR="00B9035C">
        <w:rPr>
          <w:rFonts w:asciiTheme="minorHAnsi" w:hAnsiTheme="minorHAnsi"/>
          <w:color w:val="auto"/>
        </w:rPr>
        <w:t>pause</w:t>
      </w:r>
      <w:r w:rsidR="00786271">
        <w:rPr>
          <w:rFonts w:asciiTheme="minorHAnsi" w:hAnsiTheme="minorHAnsi"/>
          <w:color w:val="auto"/>
        </w:rPr>
        <w:t xml:space="preserve"> </w:t>
      </w:r>
      <w:r w:rsidR="009D458B">
        <w:rPr>
          <w:rFonts w:asciiTheme="minorHAnsi" w:hAnsiTheme="minorHAnsi"/>
          <w:color w:val="auto"/>
        </w:rPr>
        <w:t>as a function of diapause length could provide</w:t>
      </w:r>
      <w:r w:rsidR="00786271">
        <w:rPr>
          <w:rFonts w:asciiTheme="minorHAnsi" w:hAnsiTheme="minorHAnsi"/>
          <w:color w:val="auto"/>
        </w:rPr>
        <w:t xml:space="preserve"> a way </w:t>
      </w:r>
      <w:r w:rsidR="00786271" w:rsidRPr="00BE7321">
        <w:rPr>
          <w:rFonts w:asciiTheme="minorHAnsi" w:hAnsiTheme="minorHAnsi"/>
          <w:color w:val="auto"/>
        </w:rPr>
        <w:t>to</w:t>
      </w:r>
      <w:r w:rsidR="00B9035C" w:rsidRPr="00BE7321">
        <w:rPr>
          <w:rFonts w:asciiTheme="minorHAnsi" w:hAnsiTheme="minorHAnsi"/>
          <w:color w:val="auto"/>
        </w:rPr>
        <w:t xml:space="preserve"> </w:t>
      </w:r>
      <w:r w:rsidR="00786271" w:rsidRPr="00BE7321">
        <w:rPr>
          <w:rFonts w:asciiTheme="minorHAnsi" w:hAnsiTheme="minorHAnsi"/>
          <w:color w:val="auto"/>
        </w:rPr>
        <w:t>predict</w:t>
      </w:r>
      <w:r w:rsidR="00591F1A" w:rsidRPr="00BE7321">
        <w:rPr>
          <w:rFonts w:asciiTheme="minorHAnsi" w:hAnsiTheme="minorHAnsi"/>
          <w:color w:val="auto"/>
        </w:rPr>
        <w:t xml:space="preserve"> climate change winners and losers</w:t>
      </w:r>
      <w:r w:rsidR="009D458B" w:rsidRPr="00BE7321">
        <w:rPr>
          <w:rFonts w:asciiTheme="minorHAnsi" w:hAnsiTheme="minorHAnsi"/>
          <w:color w:val="auto"/>
        </w:rPr>
        <w:t xml:space="preserve"> as growing seasons increase</w:t>
      </w:r>
      <w:r w:rsidR="00C0162C">
        <w:rPr>
          <w:rFonts w:asciiTheme="minorHAnsi" w:hAnsiTheme="minorHAnsi"/>
          <w:color w:val="auto"/>
        </w:rPr>
        <w:t xml:space="preserve"> in duration</w:t>
      </w:r>
      <w:r w:rsidR="00B9035C" w:rsidRPr="00BE7321">
        <w:rPr>
          <w:rFonts w:asciiTheme="minorHAnsi" w:hAnsiTheme="minorHAnsi"/>
          <w:color w:val="auto"/>
        </w:rPr>
        <w:t>.</w:t>
      </w:r>
      <w:r w:rsidR="00F816FE" w:rsidRPr="00BE7321">
        <w:rPr>
          <w:rFonts w:asciiTheme="minorHAnsi" w:hAnsiTheme="minorHAnsi"/>
          <w:color w:val="auto"/>
        </w:rPr>
        <w:t xml:space="preserve"> </w:t>
      </w:r>
      <w:r w:rsidR="00BB7E19" w:rsidRPr="00BE7321">
        <w:rPr>
          <w:rStyle w:val="CommentReference"/>
        </w:rPr>
        <w:t xml:space="preserve"> </w:t>
      </w:r>
      <w:r w:rsidR="00EE68B1" w:rsidRPr="00BE7321">
        <w:rPr>
          <w:rFonts w:asciiTheme="minorHAnsi" w:hAnsiTheme="minorHAnsi"/>
          <w:i/>
          <w:color w:val="auto"/>
        </w:rPr>
        <w:t>Ostrini</w:t>
      </w:r>
      <w:r w:rsidR="00EE68B1" w:rsidRPr="00A4103C">
        <w:rPr>
          <w:rFonts w:asciiTheme="minorHAnsi" w:hAnsiTheme="minorHAnsi"/>
          <w:i/>
          <w:color w:val="auto"/>
        </w:rPr>
        <w:t>a nubilalis</w:t>
      </w:r>
      <w:r w:rsidR="00EE68B1" w:rsidRPr="00A4103C">
        <w:rPr>
          <w:rFonts w:asciiTheme="minorHAnsi" w:hAnsiTheme="minorHAnsi"/>
          <w:color w:val="auto"/>
        </w:rPr>
        <w:t xml:space="preserve"> (</w:t>
      </w:r>
      <w:r w:rsidR="001D6AFF" w:rsidRPr="00A4103C">
        <w:rPr>
          <w:rFonts w:asciiTheme="minorHAnsi" w:hAnsiTheme="minorHAnsi"/>
          <w:color w:val="auto"/>
        </w:rPr>
        <w:t>European corn borer</w:t>
      </w:r>
      <w:r w:rsidR="00EE68B1" w:rsidRPr="00A4103C">
        <w:rPr>
          <w:rFonts w:asciiTheme="minorHAnsi" w:hAnsiTheme="minorHAnsi"/>
          <w:color w:val="auto"/>
        </w:rPr>
        <w:t>)</w:t>
      </w:r>
      <w:r w:rsidR="002A7EA4" w:rsidRPr="00A4103C">
        <w:rPr>
          <w:rFonts w:asciiTheme="minorHAnsi" w:hAnsiTheme="minorHAnsi"/>
          <w:color w:val="auto"/>
        </w:rPr>
        <w:t xml:space="preserve"> is a naturally occurring insect pest with </w:t>
      </w:r>
      <w:r w:rsidR="009807CB">
        <w:rPr>
          <w:rFonts w:asciiTheme="minorHAnsi" w:hAnsiTheme="minorHAnsi"/>
          <w:color w:val="auto"/>
        </w:rPr>
        <w:t>sympatric</w:t>
      </w:r>
      <w:r w:rsidR="00B23DB9">
        <w:rPr>
          <w:rFonts w:asciiTheme="minorHAnsi" w:hAnsiTheme="minorHAnsi"/>
          <w:color w:val="auto"/>
        </w:rPr>
        <w:t xml:space="preserve"> </w:t>
      </w:r>
      <w:r w:rsidR="003F046E">
        <w:rPr>
          <w:rFonts w:asciiTheme="minorHAnsi" w:hAnsiTheme="minorHAnsi"/>
          <w:color w:val="auto"/>
        </w:rPr>
        <w:t>populations</w:t>
      </w:r>
      <w:r w:rsidR="00B23DB9">
        <w:rPr>
          <w:rFonts w:asciiTheme="minorHAnsi" w:hAnsiTheme="minorHAnsi"/>
          <w:color w:val="auto"/>
        </w:rPr>
        <w:t xml:space="preserve"> that</w:t>
      </w:r>
      <w:r w:rsidR="009807CB">
        <w:rPr>
          <w:rFonts w:asciiTheme="minorHAnsi" w:hAnsiTheme="minorHAnsi"/>
          <w:color w:val="auto"/>
        </w:rPr>
        <w:t xml:space="preserve"> are genetically distinct</w:t>
      </w:r>
      <w:r w:rsidR="003F046E">
        <w:rPr>
          <w:rFonts w:asciiTheme="minorHAnsi" w:hAnsiTheme="minorHAnsi"/>
          <w:color w:val="auto"/>
        </w:rPr>
        <w:t xml:space="preserve"> </w:t>
      </w:r>
      <w:r w:rsidR="009807CB">
        <w:rPr>
          <w:rFonts w:asciiTheme="minorHAnsi" w:hAnsiTheme="minorHAnsi"/>
          <w:color w:val="auto"/>
        </w:rPr>
        <w:t xml:space="preserve">and express </w:t>
      </w:r>
      <w:r w:rsidR="003F046E">
        <w:rPr>
          <w:rFonts w:asciiTheme="minorHAnsi" w:hAnsiTheme="minorHAnsi"/>
          <w:color w:val="auto"/>
        </w:rPr>
        <w:t xml:space="preserve">diapause </w:t>
      </w:r>
      <w:r w:rsidR="009807CB">
        <w:rPr>
          <w:rFonts w:asciiTheme="minorHAnsi" w:hAnsiTheme="minorHAnsi"/>
          <w:color w:val="auto"/>
        </w:rPr>
        <w:t>phenology that differs in length. These traits make ECB</w:t>
      </w:r>
      <w:r w:rsidR="002A7EA4" w:rsidRPr="00A4103C">
        <w:rPr>
          <w:rFonts w:asciiTheme="minorHAnsi" w:hAnsiTheme="minorHAnsi"/>
          <w:color w:val="auto"/>
        </w:rPr>
        <w:t xml:space="preserve"> </w:t>
      </w:r>
      <w:r w:rsidR="00F22741" w:rsidRPr="00A4103C">
        <w:rPr>
          <w:rFonts w:asciiTheme="minorHAnsi" w:hAnsiTheme="minorHAnsi"/>
          <w:color w:val="auto"/>
        </w:rPr>
        <w:t xml:space="preserve">a </w:t>
      </w:r>
      <w:r w:rsidR="002A7EA4" w:rsidRPr="00A4103C">
        <w:rPr>
          <w:rFonts w:asciiTheme="minorHAnsi" w:hAnsiTheme="minorHAnsi"/>
          <w:color w:val="auto"/>
        </w:rPr>
        <w:t>suitable model to understand</w:t>
      </w:r>
      <w:r w:rsidR="009807CB">
        <w:rPr>
          <w:rFonts w:asciiTheme="minorHAnsi" w:hAnsiTheme="minorHAnsi"/>
          <w:color w:val="auto"/>
        </w:rPr>
        <w:t xml:space="preserve"> </w:t>
      </w:r>
      <w:r w:rsidR="002A7EA4" w:rsidRPr="00A4103C">
        <w:rPr>
          <w:rFonts w:asciiTheme="minorHAnsi" w:hAnsiTheme="minorHAnsi"/>
          <w:color w:val="auto"/>
        </w:rPr>
        <w:t xml:space="preserve">the </w:t>
      </w:r>
      <w:r w:rsidR="00E25495">
        <w:rPr>
          <w:rFonts w:asciiTheme="minorHAnsi" w:hAnsiTheme="minorHAnsi"/>
          <w:color w:val="auto"/>
        </w:rPr>
        <w:t>association between</w:t>
      </w:r>
      <w:r w:rsidR="009807CB">
        <w:rPr>
          <w:rFonts w:asciiTheme="minorHAnsi" w:hAnsiTheme="minorHAnsi"/>
          <w:color w:val="auto"/>
        </w:rPr>
        <w:t xml:space="preserve"> </w:t>
      </w:r>
      <w:r w:rsidR="00EC02E4">
        <w:rPr>
          <w:rFonts w:asciiTheme="minorHAnsi" w:hAnsiTheme="minorHAnsi"/>
          <w:color w:val="auto"/>
        </w:rPr>
        <w:t>diapause timing and nutrient demands</w:t>
      </w:r>
      <w:r w:rsidR="002A7EA4" w:rsidRPr="00A4103C">
        <w:rPr>
          <w:rFonts w:asciiTheme="minorHAnsi" w:hAnsiTheme="minorHAnsi"/>
          <w:color w:val="auto"/>
        </w:rPr>
        <w:t>.</w:t>
      </w:r>
      <w:r w:rsidR="00786271">
        <w:rPr>
          <w:rFonts w:asciiTheme="minorHAnsi" w:hAnsiTheme="minorHAnsi"/>
          <w:color w:val="auto"/>
        </w:rPr>
        <w:t xml:space="preserve"> </w:t>
      </w:r>
    </w:p>
    <w:p w14:paraId="3335BC82" w14:textId="224378C3" w:rsidR="005B4419" w:rsidRDefault="00EE68B1" w:rsidP="00610FEE">
      <w:pPr>
        <w:spacing w:line="480" w:lineRule="auto"/>
        <w:ind w:firstLine="720"/>
        <w:rPr>
          <w:rFonts w:asciiTheme="minorHAnsi" w:hAnsiTheme="minorHAnsi"/>
          <w:color w:val="auto"/>
        </w:rPr>
      </w:pPr>
      <w:r w:rsidRPr="00A4103C">
        <w:rPr>
          <w:rFonts w:asciiTheme="minorHAnsi" w:hAnsiTheme="minorHAnsi"/>
          <w:color w:val="auto"/>
        </w:rPr>
        <w:t>European corn borer (</w:t>
      </w:r>
      <w:r w:rsidR="00DD7120" w:rsidRPr="00A4103C">
        <w:rPr>
          <w:rFonts w:asciiTheme="minorHAnsi" w:hAnsiTheme="minorHAnsi"/>
          <w:color w:val="auto"/>
        </w:rPr>
        <w:t>ECB)</w:t>
      </w:r>
      <w:r w:rsidR="007A0EB3" w:rsidRPr="00A4103C">
        <w:rPr>
          <w:rFonts w:asciiTheme="minorHAnsi" w:hAnsiTheme="minorHAnsi"/>
          <w:color w:val="auto"/>
        </w:rPr>
        <w:t xml:space="preserve"> </w:t>
      </w:r>
      <w:r w:rsidR="00DD7120" w:rsidRPr="00A4103C">
        <w:rPr>
          <w:rFonts w:asciiTheme="minorHAnsi" w:hAnsiTheme="minorHAnsi"/>
          <w:color w:val="auto"/>
        </w:rPr>
        <w:t xml:space="preserve">is </w:t>
      </w:r>
      <w:r w:rsidR="00C91EAF" w:rsidRPr="00A4103C">
        <w:rPr>
          <w:rFonts w:asciiTheme="minorHAnsi" w:hAnsiTheme="minorHAnsi"/>
          <w:color w:val="auto"/>
        </w:rPr>
        <w:t xml:space="preserve">a phytophagous lepidopteran </w:t>
      </w:r>
      <w:r w:rsidR="005F743A">
        <w:rPr>
          <w:rFonts w:asciiTheme="minorHAnsi" w:hAnsiTheme="minorHAnsi"/>
          <w:color w:val="auto"/>
        </w:rPr>
        <w:t>that occurs</w:t>
      </w:r>
      <w:r w:rsidR="005F743A" w:rsidRPr="00A4103C">
        <w:rPr>
          <w:rFonts w:asciiTheme="minorHAnsi" w:hAnsiTheme="minorHAnsi"/>
          <w:color w:val="auto"/>
        </w:rPr>
        <w:t xml:space="preserve"> </w:t>
      </w:r>
      <w:r w:rsidR="00DD7120" w:rsidRPr="00A4103C">
        <w:rPr>
          <w:rFonts w:asciiTheme="minorHAnsi" w:hAnsiTheme="minorHAnsi"/>
          <w:color w:val="auto"/>
        </w:rPr>
        <w:t>in</w:t>
      </w:r>
      <w:r w:rsidR="006D2C61" w:rsidRPr="00A4103C">
        <w:rPr>
          <w:rFonts w:asciiTheme="minorHAnsi" w:hAnsiTheme="minorHAnsi"/>
          <w:color w:val="auto"/>
        </w:rPr>
        <w:t xml:space="preserve"> </w:t>
      </w:r>
      <w:r w:rsidR="00083414" w:rsidRPr="00A4103C">
        <w:rPr>
          <w:rFonts w:asciiTheme="minorHAnsi" w:hAnsiTheme="minorHAnsi"/>
          <w:color w:val="auto"/>
        </w:rPr>
        <w:t>most</w:t>
      </w:r>
      <w:r w:rsidR="006D2C61" w:rsidRPr="00A4103C">
        <w:rPr>
          <w:rFonts w:asciiTheme="minorHAnsi" w:hAnsiTheme="minorHAnsi"/>
          <w:color w:val="auto"/>
        </w:rPr>
        <w:t xml:space="preserve"> </w:t>
      </w:r>
      <w:r w:rsidR="00DD7120" w:rsidRPr="00A4103C">
        <w:rPr>
          <w:rFonts w:asciiTheme="minorHAnsi" w:hAnsiTheme="minorHAnsi"/>
          <w:color w:val="auto"/>
        </w:rPr>
        <w:t>states east of the Rocky Mountains</w:t>
      </w:r>
      <w:r w:rsidR="001D6AFF" w:rsidRPr="00A4103C">
        <w:rPr>
          <w:rFonts w:asciiTheme="minorHAnsi" w:hAnsiTheme="minorHAnsi"/>
          <w:color w:val="auto"/>
        </w:rPr>
        <w:t xml:space="preserve"> from Canada to the Gulf of Mexico</w:t>
      </w:r>
      <w:r w:rsidR="00EB5C03" w:rsidRPr="00A4103C">
        <w:rPr>
          <w:rFonts w:asciiTheme="minorHAnsi" w:hAnsiTheme="minorHAnsi"/>
          <w:color w:val="auto"/>
        </w:rPr>
        <w:t xml:space="preserve"> </w:t>
      </w:r>
      <w:r w:rsidR="006D2C61" w:rsidRPr="00A4103C">
        <w:rPr>
          <w:rFonts w:asciiTheme="minorHAnsi" w:hAnsiTheme="minorHAnsi"/>
          <w:color w:val="auto"/>
        </w:rPr>
        <w:fldChar w:fldCharType="begin" w:fldLock="1"/>
      </w:r>
      <w:r w:rsidR="003F67A1">
        <w:rPr>
          <w:rFonts w:asciiTheme="minorHAnsi" w:hAnsiTheme="minorHAnsi"/>
          <w:color w:val="auto"/>
        </w:rPr>
        <w:instrText>ADDIN CSL_CITATION { "citationItems" : [ { "id" : "ITEM-1", "itemData" : { "author" : [ { "dropping-particle" : "", "family" : "Capinera", "given" : "John L. (Entomology and Nematology Department)", "non-dropping-particle" : "", "parse-names" : false, "suffix" : "" } ], "id" : "ITEM-1", "issued" : { "date-parts" : [ [ "2000" ] ] }, "title" : "European corn borer scientific name : Ostrinia nubilalis ( H\u00fcbner ) ( Insecta : Lepidoptera : Pyralidae )", "type" : "article-journal" }, "uris" : [ "http://www.mendeley.com/documents/?uuid=8d29277d-6994-4dbd-8d02-205f1842f464" ] }, { "id" : "ITEM-2", "itemData" : { "ISBN" : "E-17-W", "author" : [ { "dropping-particle" : "", "family" : "Bohnenblust", "given" : "Eric", "non-dropping-particle" : "", "parse-names" : false, "suffix" : "" }, { "dropping-particle" : "", "family" : "Tooker", "given" : "John", "non-dropping-particle" : "", "parse-names" : false, "suffix" : "" } ], "id" : "ITEM-2", "issued" : { "date-parts" : [ [ "2010" ] ] }, "title" : "European Corn Borer in Field Corn", "type" : "report" }, "uris" : [ "http://www.mendeley.com/documents/?uuid=40614971-cf1c-3ae8-9755-6bdd9b891b1e" ] }, { "id" : "ITEM-3",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3", "issue" : "3", "issued" : { "date-parts" : [ [ "1961" ] ] }, "page" : "550-558", "title" : "Effects of Temperature and Photoperiod on Voltinism of Geographical Populations of the European Corn Borer, Pyrausta nubilalis", "type" : "article-journal", "volume" : "54" }, "uris" : [ "http://www.mendeley.com/documents/?uuid=20c4b982-973e-3aa2-920e-d2df34512a40" ] } ], "mendeley" : { "formattedCitation" : "(Beck and Apple 1961, Capinera 2000, Bohnenblust and Tooker 2010)", "plainTextFormattedCitation" : "(Beck and Apple 1961, Capinera 2000, Bohnenblust and Tooker 2010)", "previouslyFormattedCitation" : "(Beck and Apple 1961, Capinera 2000, Bohnenblust and Tooker 2010)" }, "properties" : { "noteIndex" : 16 }, "schema" : "https://github.com/citation-style-language/schema/raw/master/csl-citation.json" }</w:instrText>
      </w:r>
      <w:r w:rsidR="006D2C61" w:rsidRPr="00A4103C">
        <w:rPr>
          <w:rFonts w:asciiTheme="minorHAnsi" w:hAnsiTheme="minorHAnsi"/>
          <w:color w:val="auto"/>
        </w:rPr>
        <w:fldChar w:fldCharType="separate"/>
      </w:r>
      <w:r w:rsidR="00BD6232" w:rsidRPr="00A4103C">
        <w:rPr>
          <w:rFonts w:asciiTheme="minorHAnsi" w:hAnsiTheme="minorHAnsi"/>
          <w:noProof/>
          <w:color w:val="auto"/>
        </w:rPr>
        <w:t>(Beck and Apple 1961, Capinera 2000, Bohnenblust and Tooker 2010)</w:t>
      </w:r>
      <w:r w:rsidR="006D2C61" w:rsidRPr="00A4103C">
        <w:rPr>
          <w:rFonts w:asciiTheme="minorHAnsi" w:hAnsiTheme="minorHAnsi"/>
          <w:color w:val="auto"/>
        </w:rPr>
        <w:fldChar w:fldCharType="end"/>
      </w:r>
      <w:r w:rsidR="00DD7120" w:rsidRPr="00A4103C">
        <w:rPr>
          <w:rFonts w:asciiTheme="minorHAnsi" w:hAnsiTheme="minorHAnsi"/>
          <w:color w:val="auto"/>
        </w:rPr>
        <w:t>.</w:t>
      </w:r>
      <w:r w:rsidR="007F30CF" w:rsidRPr="00A4103C">
        <w:rPr>
          <w:rFonts w:asciiTheme="minorHAnsi" w:hAnsiTheme="minorHAnsi"/>
          <w:color w:val="auto"/>
        </w:rPr>
        <w:t xml:space="preserve"> </w:t>
      </w:r>
      <w:r w:rsidR="002037BB">
        <w:rPr>
          <w:rFonts w:asciiTheme="minorHAnsi" w:hAnsiTheme="minorHAnsi"/>
          <w:color w:val="auto"/>
        </w:rPr>
        <w:t>ECB</w:t>
      </w:r>
      <w:r w:rsidR="007F30CF" w:rsidRPr="00A4103C">
        <w:rPr>
          <w:rFonts w:asciiTheme="minorHAnsi" w:hAnsiTheme="minorHAnsi"/>
          <w:color w:val="auto"/>
        </w:rPr>
        <w:t xml:space="preserve"> populations are categorized into strains characterized by voltinism</w:t>
      </w:r>
      <w:r w:rsidR="00C0162C">
        <w:rPr>
          <w:rFonts w:asciiTheme="minorHAnsi" w:hAnsiTheme="minorHAnsi"/>
          <w:color w:val="auto"/>
        </w:rPr>
        <w:t xml:space="preserve"> and pheromone composition</w:t>
      </w:r>
      <w:r w:rsidR="00DD5F70">
        <w:rPr>
          <w:rFonts w:asciiTheme="minorHAnsi" w:hAnsiTheme="minorHAnsi"/>
          <w:color w:val="auto"/>
        </w:rPr>
        <w:t xml:space="preserve">. Voltinism represents </w:t>
      </w:r>
      <w:r w:rsidR="007F30CF" w:rsidRPr="00A4103C">
        <w:rPr>
          <w:rFonts w:asciiTheme="minorHAnsi" w:hAnsiTheme="minorHAnsi"/>
          <w:color w:val="auto"/>
        </w:rPr>
        <w:t>the</w:t>
      </w:r>
      <w:r w:rsidR="00DD5F70">
        <w:rPr>
          <w:rFonts w:asciiTheme="minorHAnsi" w:hAnsiTheme="minorHAnsi"/>
          <w:color w:val="auto"/>
        </w:rPr>
        <w:t xml:space="preserve"> annual</w:t>
      </w:r>
      <w:r w:rsidR="007F30CF" w:rsidRPr="00A4103C">
        <w:rPr>
          <w:rFonts w:asciiTheme="minorHAnsi" w:hAnsiTheme="minorHAnsi"/>
          <w:color w:val="auto"/>
        </w:rPr>
        <w:t xml:space="preserve"> number of generations </w:t>
      </w:r>
      <w:r w:rsidR="00DD5F70">
        <w:rPr>
          <w:rFonts w:asciiTheme="minorHAnsi" w:hAnsiTheme="minorHAnsi"/>
          <w:color w:val="auto"/>
        </w:rPr>
        <w:t xml:space="preserve">produced by </w:t>
      </w:r>
      <w:r w:rsidR="00B23DB9">
        <w:rPr>
          <w:rFonts w:asciiTheme="minorHAnsi" w:hAnsiTheme="minorHAnsi"/>
          <w:color w:val="auto"/>
        </w:rPr>
        <w:t xml:space="preserve">a </w:t>
      </w:r>
      <w:r w:rsidR="007F30CF" w:rsidRPr="00A4103C">
        <w:rPr>
          <w:rFonts w:asciiTheme="minorHAnsi" w:hAnsiTheme="minorHAnsi"/>
          <w:color w:val="auto"/>
        </w:rPr>
        <w:t xml:space="preserve">population </w:t>
      </w:r>
      <w:r w:rsidR="00DD5F70">
        <w:rPr>
          <w:rFonts w:asciiTheme="minorHAnsi" w:hAnsiTheme="minorHAnsi"/>
          <w:color w:val="auto"/>
        </w:rPr>
        <w:t>before entering diapause</w:t>
      </w:r>
      <w:r w:rsidR="007F30CF" w:rsidRPr="00A4103C">
        <w:rPr>
          <w:rFonts w:asciiTheme="minorHAnsi" w:hAnsiTheme="minorHAnsi"/>
          <w:color w:val="auto"/>
        </w:rPr>
        <w:t xml:space="preserve"> </w:t>
      </w:r>
      <w:r w:rsidR="007F30CF" w:rsidRPr="00A4103C">
        <w:rPr>
          <w:rFonts w:asciiTheme="minorHAnsi" w:hAnsiTheme="minorHAnsi"/>
          <w:color w:val="auto"/>
        </w:rPr>
        <w:fldChar w:fldCharType="begin" w:fldLock="1"/>
      </w:r>
      <w:r w:rsidR="007F30CF" w:rsidRPr="00A4103C">
        <w:rPr>
          <w:rFonts w:asciiTheme="minorHAnsi" w:hAnsiTheme="minorHAnsi"/>
          <w:color w:val="auto"/>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6 }, "schema" : "https://github.com/citation-style-language/schema/raw/master/csl-citation.json" }</w:instrText>
      </w:r>
      <w:r w:rsidR="007F30CF" w:rsidRPr="00A4103C">
        <w:rPr>
          <w:rFonts w:asciiTheme="minorHAnsi" w:hAnsiTheme="minorHAnsi"/>
          <w:color w:val="auto"/>
        </w:rPr>
        <w:fldChar w:fldCharType="separate"/>
      </w:r>
      <w:r w:rsidR="007F30CF" w:rsidRPr="00A4103C">
        <w:rPr>
          <w:rFonts w:asciiTheme="minorHAnsi" w:hAnsiTheme="minorHAnsi"/>
          <w:noProof/>
          <w:color w:val="auto"/>
        </w:rPr>
        <w:t>(Dopman et al. 2005)</w:t>
      </w:r>
      <w:r w:rsidR="007F30CF" w:rsidRPr="00A4103C">
        <w:rPr>
          <w:rFonts w:asciiTheme="minorHAnsi" w:hAnsiTheme="minorHAnsi"/>
          <w:color w:val="auto"/>
        </w:rPr>
        <w:fldChar w:fldCharType="end"/>
      </w:r>
      <w:r w:rsidR="007F30CF" w:rsidRPr="00A4103C">
        <w:rPr>
          <w:rFonts w:asciiTheme="minorHAnsi" w:hAnsiTheme="minorHAnsi"/>
          <w:color w:val="auto"/>
        </w:rPr>
        <w:t xml:space="preserve">. </w:t>
      </w:r>
      <w:r w:rsidR="00FF3992">
        <w:rPr>
          <w:rFonts w:asciiTheme="minorHAnsi" w:hAnsiTheme="minorHAnsi"/>
          <w:color w:val="auto"/>
        </w:rPr>
        <w:t>Across</w:t>
      </w:r>
      <w:r w:rsidR="00FF3992" w:rsidRPr="00A4103C">
        <w:rPr>
          <w:rFonts w:asciiTheme="minorHAnsi" w:hAnsiTheme="minorHAnsi"/>
          <w:color w:val="auto"/>
        </w:rPr>
        <w:t xml:space="preserve"> </w:t>
      </w:r>
      <w:r w:rsidR="00DD7120" w:rsidRPr="00A4103C">
        <w:rPr>
          <w:rFonts w:asciiTheme="minorHAnsi" w:hAnsiTheme="minorHAnsi"/>
          <w:color w:val="auto"/>
        </w:rPr>
        <w:t>its</w:t>
      </w:r>
      <w:r w:rsidR="00666790">
        <w:rPr>
          <w:rFonts w:asciiTheme="minorHAnsi" w:hAnsiTheme="minorHAnsi"/>
          <w:color w:val="auto"/>
        </w:rPr>
        <w:t xml:space="preserve"> geographical</w:t>
      </w:r>
      <w:r w:rsidR="00DD7120" w:rsidRPr="00A4103C">
        <w:rPr>
          <w:rFonts w:asciiTheme="minorHAnsi" w:hAnsiTheme="minorHAnsi"/>
          <w:color w:val="auto"/>
        </w:rPr>
        <w:t xml:space="preserve"> </w:t>
      </w:r>
      <w:r w:rsidR="00006FEE" w:rsidRPr="00A4103C">
        <w:rPr>
          <w:rFonts w:asciiTheme="minorHAnsi" w:hAnsiTheme="minorHAnsi"/>
          <w:color w:val="auto"/>
        </w:rPr>
        <w:t>distribution,</w:t>
      </w:r>
      <w:r w:rsidR="00DD7120" w:rsidRPr="00A4103C">
        <w:rPr>
          <w:rFonts w:asciiTheme="minorHAnsi" w:hAnsiTheme="minorHAnsi"/>
          <w:color w:val="auto"/>
        </w:rPr>
        <w:t xml:space="preserve"> ECB</w:t>
      </w:r>
      <w:r w:rsidR="001D6AFF" w:rsidRPr="00A4103C">
        <w:rPr>
          <w:rFonts w:asciiTheme="minorHAnsi" w:hAnsiTheme="minorHAnsi"/>
          <w:color w:val="auto"/>
        </w:rPr>
        <w:t xml:space="preserve"> populations</w:t>
      </w:r>
      <w:r w:rsidRPr="00A4103C">
        <w:rPr>
          <w:rFonts w:asciiTheme="minorHAnsi" w:hAnsiTheme="minorHAnsi"/>
          <w:color w:val="auto"/>
        </w:rPr>
        <w:t xml:space="preserve"> separate </w:t>
      </w:r>
      <w:proofErr w:type="spellStart"/>
      <w:r w:rsidRPr="00A4103C">
        <w:rPr>
          <w:rFonts w:asciiTheme="minorHAnsi" w:hAnsiTheme="minorHAnsi"/>
          <w:color w:val="auto"/>
        </w:rPr>
        <w:t>clina</w:t>
      </w:r>
      <w:r w:rsidR="001D6AFF" w:rsidRPr="00A4103C">
        <w:rPr>
          <w:rFonts w:asciiTheme="minorHAnsi" w:hAnsiTheme="minorHAnsi"/>
          <w:color w:val="auto"/>
        </w:rPr>
        <w:t>l</w:t>
      </w:r>
      <w:r w:rsidR="00666790">
        <w:rPr>
          <w:rFonts w:asciiTheme="minorHAnsi" w:hAnsiTheme="minorHAnsi"/>
          <w:color w:val="auto"/>
        </w:rPr>
        <w:t>l</w:t>
      </w:r>
      <w:r w:rsidR="001D6AFF" w:rsidRPr="00A4103C">
        <w:rPr>
          <w:rFonts w:asciiTheme="minorHAnsi" w:hAnsiTheme="minorHAnsi"/>
          <w:color w:val="auto"/>
        </w:rPr>
        <w:t>y</w:t>
      </w:r>
      <w:proofErr w:type="spellEnd"/>
      <w:r w:rsidR="00666790">
        <w:rPr>
          <w:rFonts w:asciiTheme="minorHAnsi" w:hAnsiTheme="minorHAnsi"/>
          <w:color w:val="auto"/>
        </w:rPr>
        <w:t xml:space="preserve"> </w:t>
      </w:r>
      <w:r w:rsidR="001D6AFF" w:rsidRPr="00A4103C">
        <w:rPr>
          <w:rFonts w:asciiTheme="minorHAnsi" w:hAnsiTheme="minorHAnsi"/>
          <w:color w:val="auto"/>
        </w:rPr>
        <w:t>with voltinism increasing from univoltine at the northern e</w:t>
      </w:r>
      <w:r w:rsidR="00906F61" w:rsidRPr="00A4103C">
        <w:rPr>
          <w:rFonts w:asciiTheme="minorHAnsi" w:hAnsiTheme="minorHAnsi"/>
          <w:color w:val="auto"/>
        </w:rPr>
        <w:t xml:space="preserve">dge to bivoltine and </w:t>
      </w:r>
      <w:r w:rsidR="00FF3992">
        <w:rPr>
          <w:rFonts w:asciiTheme="minorHAnsi" w:hAnsiTheme="minorHAnsi"/>
          <w:color w:val="auto"/>
        </w:rPr>
        <w:t xml:space="preserve">subsequently </w:t>
      </w:r>
      <w:r w:rsidR="00906F61" w:rsidRPr="00A4103C">
        <w:rPr>
          <w:rFonts w:asciiTheme="minorHAnsi" w:hAnsiTheme="minorHAnsi"/>
          <w:color w:val="auto"/>
        </w:rPr>
        <w:t>multivoltine populations as latitude decreases</w:t>
      </w:r>
      <w:r w:rsidR="004F282C" w:rsidRPr="00A4103C">
        <w:rPr>
          <w:rFonts w:asciiTheme="minorHAnsi" w:hAnsiTheme="minorHAnsi"/>
          <w:color w:val="auto"/>
        </w:rPr>
        <w:t xml:space="preserve"> </w:t>
      </w:r>
      <w:r w:rsidR="004F282C" w:rsidRPr="00A4103C">
        <w:rPr>
          <w:rFonts w:asciiTheme="minorHAnsi" w:hAnsiTheme="minorHAnsi"/>
          <w:color w:val="auto"/>
        </w:rPr>
        <w:fldChar w:fldCharType="begin" w:fldLock="1"/>
      </w:r>
      <w:r w:rsidR="003F67A1">
        <w:rPr>
          <w:rFonts w:asciiTheme="minorHAnsi" w:hAnsiTheme="minorHAnsi"/>
          <w:color w:val="auto"/>
        </w:rPr>
        <w:instrText>ADDIN CSL_CITATION { "citationItems" : [ { "id" : "ITEM-1",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1", "issue" : "3", "issued" : { "date-parts" : [ [ "1961" ] ] }, "page" : "550-558", "title" : "Effects of Temperature and Photoperiod on Voltinism of Geographical Populations of the European Corn Borer, Pyrausta nubilalis", "type" : "article-journal", "volume" : "54" }, "uris" : [ "http://www.mendeley.com/documents/?uuid=20c4b982-973e-3aa2-920e-d2df34512a40" ] } ], "mendeley" : { "formattedCitation" : "(Beck and Apple 1961)", "plainTextFormattedCitation" : "(Beck and Apple 1961)", "previouslyFormattedCitation" : "(Beck and Apple 1961)" }, "properties" : { "noteIndex" : 16 }, "schema" : "https://github.com/citation-style-language/schema/raw/master/csl-citation.json" }</w:instrText>
      </w:r>
      <w:r w:rsidR="004F282C" w:rsidRPr="00A4103C">
        <w:rPr>
          <w:rFonts w:asciiTheme="minorHAnsi" w:hAnsiTheme="minorHAnsi"/>
          <w:color w:val="auto"/>
        </w:rPr>
        <w:fldChar w:fldCharType="separate"/>
      </w:r>
      <w:r w:rsidR="004F282C" w:rsidRPr="00A4103C">
        <w:rPr>
          <w:rFonts w:asciiTheme="minorHAnsi" w:hAnsiTheme="minorHAnsi"/>
          <w:noProof/>
          <w:color w:val="auto"/>
        </w:rPr>
        <w:t>(Beck and Apple 1961)</w:t>
      </w:r>
      <w:r w:rsidR="004F282C" w:rsidRPr="00A4103C">
        <w:rPr>
          <w:rFonts w:asciiTheme="minorHAnsi" w:hAnsiTheme="minorHAnsi"/>
          <w:color w:val="auto"/>
        </w:rPr>
        <w:fldChar w:fldCharType="end"/>
      </w:r>
      <w:r w:rsidR="00DD7120" w:rsidRPr="00A4103C">
        <w:rPr>
          <w:rFonts w:asciiTheme="minorHAnsi" w:hAnsiTheme="minorHAnsi"/>
          <w:color w:val="auto"/>
        </w:rPr>
        <w:t>.</w:t>
      </w:r>
      <w:r w:rsidR="00316068" w:rsidRPr="00A4103C">
        <w:rPr>
          <w:rFonts w:asciiTheme="minorHAnsi" w:hAnsiTheme="minorHAnsi"/>
          <w:color w:val="auto"/>
        </w:rPr>
        <w:t xml:space="preserve"> </w:t>
      </w:r>
      <w:r w:rsidR="001C5CCC" w:rsidRPr="00A4103C">
        <w:rPr>
          <w:rFonts w:asciiTheme="minorHAnsi" w:hAnsiTheme="minorHAnsi"/>
          <w:color w:val="auto"/>
        </w:rPr>
        <w:t xml:space="preserve">ECB strains are </w:t>
      </w:r>
      <w:r w:rsidR="006D550E" w:rsidRPr="00A4103C">
        <w:rPr>
          <w:rFonts w:asciiTheme="minorHAnsi" w:hAnsiTheme="minorHAnsi"/>
          <w:color w:val="auto"/>
        </w:rPr>
        <w:t>further characterized by the composition of their sex pheromone.</w:t>
      </w:r>
      <w:r w:rsidR="001C5CCC" w:rsidRPr="00A4103C">
        <w:rPr>
          <w:rFonts w:asciiTheme="minorHAnsi" w:hAnsiTheme="minorHAnsi"/>
          <w:color w:val="auto"/>
        </w:rPr>
        <w:t xml:space="preserve"> </w:t>
      </w:r>
      <w:r w:rsidR="006753B7" w:rsidRPr="00A4103C">
        <w:rPr>
          <w:rFonts w:asciiTheme="minorHAnsi" w:hAnsiTheme="minorHAnsi"/>
          <w:color w:val="auto"/>
        </w:rPr>
        <w:t xml:space="preserve">Sex pheromone </w:t>
      </w:r>
      <w:r w:rsidR="00565159" w:rsidRPr="00A4103C">
        <w:rPr>
          <w:rFonts w:asciiTheme="minorHAnsi" w:hAnsiTheme="minorHAnsi"/>
          <w:color w:val="auto"/>
        </w:rPr>
        <w:t>biosynthesis</w:t>
      </w:r>
      <w:r w:rsidR="007F30CF" w:rsidRPr="00A4103C">
        <w:rPr>
          <w:rFonts w:asciiTheme="minorHAnsi" w:hAnsiTheme="minorHAnsi"/>
          <w:color w:val="auto"/>
        </w:rPr>
        <w:t xml:space="preserve"> in ECB females</w:t>
      </w:r>
      <w:r w:rsidR="006753B7" w:rsidRPr="00A4103C">
        <w:rPr>
          <w:rFonts w:asciiTheme="minorHAnsi" w:hAnsiTheme="minorHAnsi"/>
          <w:color w:val="auto"/>
        </w:rPr>
        <w:t xml:space="preserve"> </w:t>
      </w:r>
      <w:r w:rsidR="00D34AFF" w:rsidRPr="00A4103C">
        <w:rPr>
          <w:rFonts w:asciiTheme="minorHAnsi" w:hAnsiTheme="minorHAnsi"/>
          <w:color w:val="auto"/>
        </w:rPr>
        <w:t xml:space="preserve">involves the </w:t>
      </w:r>
      <w:r w:rsidR="00282EA3" w:rsidRPr="00A4103C">
        <w:rPr>
          <w:color w:val="auto"/>
        </w:rPr>
        <w:sym w:font="Symbol" w:char="F062"/>
      </w:r>
      <w:r w:rsidR="00BA7CE6" w:rsidRPr="00A4103C">
        <w:rPr>
          <w:rFonts w:asciiTheme="minorHAnsi" w:hAnsiTheme="minorHAnsi"/>
          <w:color w:val="auto"/>
        </w:rPr>
        <w:t>-oxidation</w:t>
      </w:r>
      <w:r w:rsidR="00D34AFF" w:rsidRPr="00A4103C">
        <w:rPr>
          <w:rFonts w:asciiTheme="minorHAnsi" w:hAnsiTheme="minorHAnsi"/>
          <w:color w:val="auto"/>
        </w:rPr>
        <w:t xml:space="preserve"> of </w:t>
      </w:r>
      <w:r w:rsidR="00BA7CE6" w:rsidRPr="00A4103C">
        <w:rPr>
          <w:rFonts w:asciiTheme="minorHAnsi" w:hAnsiTheme="minorHAnsi"/>
          <w:color w:val="auto"/>
        </w:rPr>
        <w:t xml:space="preserve">palmitic acid into </w:t>
      </w:r>
      <w:r w:rsidR="00282EA3" w:rsidRPr="00A4103C">
        <w:rPr>
          <w:rFonts w:asciiTheme="minorHAnsi" w:hAnsiTheme="minorHAnsi"/>
          <w:color w:val="auto"/>
        </w:rPr>
        <w:t xml:space="preserve">(E)-11-tetradecenoyl and (Z)-11-tetradecenoyl precursors which can be reduced into their corresponding fatty alcohols </w:t>
      </w:r>
      <w:r w:rsidR="0079122A" w:rsidRPr="00A4103C">
        <w:rPr>
          <w:rFonts w:asciiTheme="minorHAnsi" w:hAnsiTheme="minorHAnsi"/>
          <w:color w:val="auto"/>
        </w:rPr>
        <w:t>then</w:t>
      </w:r>
      <w:r w:rsidR="00282EA3" w:rsidRPr="00A4103C">
        <w:rPr>
          <w:rFonts w:asciiTheme="minorHAnsi" w:hAnsiTheme="minorHAnsi"/>
          <w:color w:val="auto"/>
        </w:rPr>
        <w:t xml:space="preserve"> </w:t>
      </w:r>
      <w:proofErr w:type="spellStart"/>
      <w:r w:rsidR="00282EA3" w:rsidRPr="00A4103C">
        <w:rPr>
          <w:rFonts w:asciiTheme="minorHAnsi" w:hAnsiTheme="minorHAnsi"/>
          <w:color w:val="auto"/>
        </w:rPr>
        <w:t>acylated</w:t>
      </w:r>
      <w:proofErr w:type="spellEnd"/>
      <w:r w:rsidR="00332A9B" w:rsidRPr="00A4103C">
        <w:rPr>
          <w:rFonts w:asciiTheme="minorHAnsi" w:hAnsiTheme="minorHAnsi"/>
          <w:color w:val="auto"/>
        </w:rPr>
        <w:t xml:space="preserve"> into a pheromone molecule</w:t>
      </w:r>
      <w:r w:rsidR="00246344" w:rsidRPr="00A4103C">
        <w:rPr>
          <w:rFonts w:asciiTheme="minorHAnsi" w:hAnsiTheme="minorHAnsi"/>
          <w:color w:val="auto"/>
        </w:rPr>
        <w:t xml:space="preserve"> </w:t>
      </w:r>
      <w:r w:rsidR="00246344" w:rsidRPr="00A4103C">
        <w:rPr>
          <w:rFonts w:asciiTheme="minorHAnsi" w:hAnsiTheme="minorHAnsi"/>
          <w:color w:val="auto"/>
        </w:rPr>
        <w:fldChar w:fldCharType="begin" w:fldLock="1"/>
      </w:r>
      <w:r w:rsidR="00246344" w:rsidRPr="00A4103C">
        <w:rPr>
          <w:rFonts w:asciiTheme="minorHAnsi" w:hAnsiTheme="minorHAns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246344" w:rsidRPr="00A4103C">
        <w:rPr>
          <w:rFonts w:asciiTheme="minorHAnsi" w:hAnsiTheme="minorHAnsi"/>
          <w:color w:val="auto"/>
        </w:rPr>
        <w:fldChar w:fldCharType="separate"/>
      </w:r>
      <w:r w:rsidR="00246344" w:rsidRPr="00A4103C">
        <w:rPr>
          <w:rFonts w:asciiTheme="minorHAnsi" w:hAnsiTheme="minorHAnsi"/>
          <w:noProof/>
          <w:color w:val="auto"/>
        </w:rPr>
        <w:t>(Lassance et al. 2010)</w:t>
      </w:r>
      <w:r w:rsidR="00246344" w:rsidRPr="00A4103C">
        <w:rPr>
          <w:rFonts w:asciiTheme="minorHAnsi" w:hAnsiTheme="minorHAnsi"/>
          <w:color w:val="auto"/>
        </w:rPr>
        <w:fldChar w:fldCharType="end"/>
      </w:r>
      <w:r w:rsidR="00246344" w:rsidRPr="00A4103C">
        <w:rPr>
          <w:rFonts w:asciiTheme="minorHAnsi" w:hAnsiTheme="minorHAnsi"/>
          <w:color w:val="auto"/>
        </w:rPr>
        <w:t xml:space="preserve">. </w:t>
      </w:r>
      <w:r w:rsidR="0079122A" w:rsidRPr="00A4103C">
        <w:rPr>
          <w:rFonts w:asciiTheme="minorHAnsi" w:hAnsiTheme="minorHAnsi"/>
          <w:color w:val="auto"/>
        </w:rPr>
        <w:t>The specific</w:t>
      </w:r>
      <w:r w:rsidR="00ED7CD8" w:rsidRPr="00A4103C">
        <w:rPr>
          <w:rFonts w:asciiTheme="minorHAnsi" w:hAnsiTheme="minorHAnsi"/>
          <w:color w:val="auto"/>
        </w:rPr>
        <w:t xml:space="preserve"> ratio</w:t>
      </w:r>
      <w:r w:rsidR="0079122A" w:rsidRPr="00A4103C">
        <w:rPr>
          <w:rFonts w:asciiTheme="minorHAnsi" w:hAnsiTheme="minorHAnsi"/>
          <w:color w:val="auto"/>
        </w:rPr>
        <w:t xml:space="preserve"> </w:t>
      </w:r>
      <w:r w:rsidR="00246344" w:rsidRPr="00A4103C">
        <w:rPr>
          <w:rFonts w:asciiTheme="minorHAnsi" w:hAnsiTheme="minorHAnsi"/>
          <w:color w:val="auto"/>
        </w:rPr>
        <w:t xml:space="preserve">of precursor </w:t>
      </w:r>
      <w:r w:rsidR="007F30CF" w:rsidRPr="00A4103C">
        <w:rPr>
          <w:rFonts w:asciiTheme="minorHAnsi" w:hAnsiTheme="minorHAnsi"/>
          <w:color w:val="auto"/>
        </w:rPr>
        <w:t xml:space="preserve">molecules </w:t>
      </w:r>
      <w:r w:rsidR="00ED7CD8" w:rsidRPr="00A4103C">
        <w:rPr>
          <w:rFonts w:asciiTheme="minorHAnsi" w:hAnsiTheme="minorHAnsi"/>
          <w:color w:val="auto"/>
        </w:rPr>
        <w:t xml:space="preserve">converted into pheromone </w:t>
      </w:r>
      <w:r w:rsidR="00332A9B" w:rsidRPr="00A4103C">
        <w:rPr>
          <w:rFonts w:asciiTheme="minorHAnsi" w:hAnsiTheme="minorHAnsi"/>
          <w:color w:val="auto"/>
        </w:rPr>
        <w:t xml:space="preserve">differs </w:t>
      </w:r>
      <w:r w:rsidR="0079122A" w:rsidRPr="00A4103C">
        <w:rPr>
          <w:rFonts w:asciiTheme="minorHAnsi" w:hAnsiTheme="minorHAnsi"/>
          <w:color w:val="auto"/>
        </w:rPr>
        <w:t xml:space="preserve">between </w:t>
      </w:r>
      <w:r w:rsidR="00FF3992">
        <w:rPr>
          <w:rFonts w:asciiTheme="minorHAnsi" w:hAnsiTheme="minorHAnsi"/>
          <w:color w:val="auto"/>
        </w:rPr>
        <w:t xml:space="preserve">two naturally segregating z-chromosome </w:t>
      </w:r>
      <w:r w:rsidR="00C0162C">
        <w:rPr>
          <w:rFonts w:asciiTheme="minorHAnsi" w:hAnsiTheme="minorHAnsi"/>
          <w:color w:val="auto"/>
        </w:rPr>
        <w:t xml:space="preserve">genetic </w:t>
      </w:r>
      <w:r w:rsidR="00FF3992">
        <w:rPr>
          <w:rFonts w:asciiTheme="minorHAnsi" w:hAnsiTheme="minorHAnsi"/>
          <w:color w:val="auto"/>
        </w:rPr>
        <w:t>variants</w:t>
      </w:r>
      <w:r w:rsidR="00FF3992" w:rsidRPr="00A4103C">
        <w:rPr>
          <w:rFonts w:asciiTheme="minorHAnsi" w:hAnsiTheme="minorHAnsi"/>
          <w:color w:val="auto"/>
        </w:rPr>
        <w:t xml:space="preserve"> </w:t>
      </w:r>
      <w:r w:rsidR="003D5AF6" w:rsidRPr="00A4103C">
        <w:rPr>
          <w:rFonts w:asciiTheme="minorHAnsi" w:hAnsiTheme="minorHAnsi"/>
          <w:color w:val="auto"/>
        </w:rPr>
        <w:fldChar w:fldCharType="begin" w:fldLock="1"/>
      </w:r>
      <w:r w:rsidR="003D5AF6" w:rsidRPr="00A4103C">
        <w:rPr>
          <w:rFonts w:asciiTheme="minorHAnsi" w:hAnsiTheme="minorHAns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3D5AF6" w:rsidRPr="00A4103C">
        <w:rPr>
          <w:rFonts w:asciiTheme="minorHAnsi" w:hAnsiTheme="minorHAnsi"/>
          <w:color w:val="auto"/>
        </w:rPr>
        <w:fldChar w:fldCharType="separate"/>
      </w:r>
      <w:r w:rsidR="003D5AF6" w:rsidRPr="00A4103C">
        <w:rPr>
          <w:rFonts w:asciiTheme="minorHAnsi" w:hAnsiTheme="minorHAnsi"/>
          <w:noProof/>
          <w:color w:val="auto"/>
        </w:rPr>
        <w:t>(Lassance et al. 2010)</w:t>
      </w:r>
      <w:r w:rsidR="003D5AF6" w:rsidRPr="00A4103C">
        <w:rPr>
          <w:rFonts w:asciiTheme="minorHAnsi" w:hAnsiTheme="minorHAnsi"/>
          <w:color w:val="auto"/>
        </w:rPr>
        <w:fldChar w:fldCharType="end"/>
      </w:r>
      <w:r w:rsidR="0079122A" w:rsidRPr="00A4103C">
        <w:rPr>
          <w:rFonts w:asciiTheme="minorHAnsi" w:hAnsiTheme="minorHAnsi"/>
          <w:color w:val="auto"/>
        </w:rPr>
        <w:t>. T</w:t>
      </w:r>
      <w:r w:rsidR="00246344" w:rsidRPr="00A4103C">
        <w:rPr>
          <w:rFonts w:asciiTheme="minorHAnsi" w:hAnsiTheme="minorHAnsi"/>
          <w:color w:val="auto"/>
        </w:rPr>
        <w:t>he gene</w:t>
      </w:r>
      <w:r w:rsidR="0079122A" w:rsidRPr="00A4103C">
        <w:rPr>
          <w:rFonts w:asciiTheme="minorHAnsi" w:hAnsiTheme="minorHAnsi"/>
          <w:color w:val="auto"/>
        </w:rPr>
        <w:t xml:space="preserve"> responsible for </w:t>
      </w:r>
      <w:r w:rsidR="00FF3992">
        <w:rPr>
          <w:rFonts w:asciiTheme="minorHAnsi" w:hAnsiTheme="minorHAnsi"/>
          <w:color w:val="auto"/>
        </w:rPr>
        <w:t>pheromone synt</w:t>
      </w:r>
      <w:r w:rsidR="00610FEE">
        <w:rPr>
          <w:rFonts w:asciiTheme="minorHAnsi" w:hAnsiTheme="minorHAnsi"/>
          <w:color w:val="auto"/>
        </w:rPr>
        <w:t>hesis has two different alleles.</w:t>
      </w:r>
      <w:r w:rsidR="00FF3992">
        <w:rPr>
          <w:rFonts w:asciiTheme="minorHAnsi" w:hAnsiTheme="minorHAnsi"/>
          <w:color w:val="auto"/>
        </w:rPr>
        <w:t xml:space="preserve"> </w:t>
      </w:r>
      <w:r w:rsidR="00610FEE">
        <w:rPr>
          <w:rFonts w:asciiTheme="minorHAnsi" w:hAnsiTheme="minorHAnsi"/>
          <w:color w:val="auto"/>
        </w:rPr>
        <w:lastRenderedPageBreak/>
        <w:t>T</w:t>
      </w:r>
      <w:r w:rsidR="0079122A" w:rsidRPr="00A4103C">
        <w:rPr>
          <w:rFonts w:asciiTheme="minorHAnsi" w:hAnsiTheme="minorHAnsi"/>
          <w:color w:val="auto"/>
        </w:rPr>
        <w:t>he higher concentration of (Z)-11-tetradecenyl acetate in the Z s</w:t>
      </w:r>
      <w:r w:rsidRPr="00A4103C">
        <w:rPr>
          <w:rFonts w:asciiTheme="minorHAnsi" w:hAnsiTheme="minorHAnsi"/>
          <w:color w:val="auto"/>
        </w:rPr>
        <w:t>t</w:t>
      </w:r>
      <w:r w:rsidR="0079122A" w:rsidRPr="00A4103C">
        <w:rPr>
          <w:rFonts w:asciiTheme="minorHAnsi" w:hAnsiTheme="minorHAnsi"/>
          <w:color w:val="auto"/>
        </w:rPr>
        <w:t>rain sex pheromone blend is</w:t>
      </w:r>
      <w:r w:rsidR="00246344" w:rsidRPr="00A4103C">
        <w:rPr>
          <w:rFonts w:asciiTheme="minorHAnsi" w:hAnsiTheme="minorHAnsi"/>
          <w:color w:val="auto"/>
        </w:rPr>
        <w:t xml:space="preserve"> </w:t>
      </w:r>
      <w:r w:rsidR="00FF3992">
        <w:rPr>
          <w:rFonts w:asciiTheme="minorHAnsi" w:hAnsiTheme="minorHAnsi"/>
          <w:color w:val="auto"/>
        </w:rPr>
        <w:t>due to the</w:t>
      </w:r>
      <w:r w:rsidR="00610FEE">
        <w:rPr>
          <w:rFonts w:asciiTheme="minorHAnsi" w:hAnsiTheme="minorHAnsi"/>
          <w:color w:val="auto"/>
        </w:rPr>
        <w:t xml:space="preserve"> affinity of </w:t>
      </w:r>
      <w:r w:rsidR="00610FEE" w:rsidRPr="00A4103C">
        <w:rPr>
          <w:rFonts w:asciiTheme="minorHAnsi" w:hAnsiTheme="minorHAnsi"/>
          <w:color w:val="auto"/>
        </w:rPr>
        <w:t>(Z)-11-tetradecenoyl precursors</w:t>
      </w:r>
      <w:r w:rsidR="00610FEE">
        <w:rPr>
          <w:rFonts w:asciiTheme="minorHAnsi" w:hAnsiTheme="minorHAnsi"/>
          <w:color w:val="auto"/>
        </w:rPr>
        <w:t xml:space="preserve"> to the fatty acid reductase enzyme produced from the </w:t>
      </w:r>
      <w:proofErr w:type="spellStart"/>
      <w:r w:rsidR="00246344" w:rsidRPr="00A4103C">
        <w:rPr>
          <w:rFonts w:asciiTheme="minorHAnsi" w:hAnsiTheme="minorHAnsi"/>
          <w:i/>
          <w:color w:val="auto"/>
        </w:rPr>
        <w:t>pgFAR</w:t>
      </w:r>
      <w:proofErr w:type="spellEnd"/>
      <w:r w:rsidR="00246344" w:rsidRPr="00A4103C">
        <w:rPr>
          <w:rFonts w:asciiTheme="minorHAnsi" w:hAnsiTheme="minorHAnsi"/>
          <w:i/>
          <w:color w:val="auto"/>
        </w:rPr>
        <w:t>-Z</w:t>
      </w:r>
      <w:r w:rsidR="003D5AF6" w:rsidRPr="00A4103C">
        <w:rPr>
          <w:rFonts w:asciiTheme="minorHAnsi" w:hAnsiTheme="minorHAnsi"/>
          <w:i/>
          <w:color w:val="auto"/>
        </w:rPr>
        <w:t xml:space="preserve"> </w:t>
      </w:r>
      <w:r w:rsidR="00FF3992">
        <w:rPr>
          <w:rFonts w:asciiTheme="minorHAnsi" w:hAnsiTheme="minorHAnsi"/>
          <w:color w:val="auto"/>
        </w:rPr>
        <w:t xml:space="preserve">allele </w:t>
      </w:r>
      <w:r w:rsidR="003D5AF6" w:rsidRPr="00A4103C">
        <w:rPr>
          <w:rFonts w:asciiTheme="minorHAnsi" w:hAnsiTheme="minorHAnsi"/>
          <w:i/>
          <w:color w:val="auto"/>
        </w:rPr>
        <w:fldChar w:fldCharType="begin" w:fldLock="1"/>
      </w:r>
      <w:r w:rsidR="003D5AF6" w:rsidRPr="00A4103C">
        <w:rPr>
          <w:rFonts w:asciiTheme="minorHAnsi" w:hAnsiTheme="minorHAnsi"/>
          <w: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3D5AF6" w:rsidRPr="00A4103C">
        <w:rPr>
          <w:rFonts w:asciiTheme="minorHAnsi" w:hAnsiTheme="minorHAnsi"/>
          <w:i/>
          <w:color w:val="auto"/>
        </w:rPr>
        <w:fldChar w:fldCharType="separate"/>
      </w:r>
      <w:r w:rsidR="003D5AF6" w:rsidRPr="00A4103C">
        <w:rPr>
          <w:rFonts w:asciiTheme="minorHAnsi" w:hAnsiTheme="minorHAnsi"/>
          <w:noProof/>
          <w:color w:val="auto"/>
        </w:rPr>
        <w:t>(Lassance et al. 2010)</w:t>
      </w:r>
      <w:r w:rsidR="003D5AF6" w:rsidRPr="00A4103C">
        <w:rPr>
          <w:rFonts w:asciiTheme="minorHAnsi" w:hAnsiTheme="minorHAnsi"/>
          <w:i/>
          <w:color w:val="auto"/>
        </w:rPr>
        <w:fldChar w:fldCharType="end"/>
      </w:r>
      <w:r w:rsidR="00610FEE">
        <w:rPr>
          <w:rFonts w:asciiTheme="minorHAnsi" w:hAnsiTheme="minorHAnsi"/>
          <w:color w:val="auto"/>
        </w:rPr>
        <w:t>. Alternatively, the high concentration of</w:t>
      </w:r>
      <w:r w:rsidR="0079122A" w:rsidRPr="00A4103C">
        <w:rPr>
          <w:rFonts w:asciiTheme="minorHAnsi" w:hAnsiTheme="minorHAnsi"/>
          <w:color w:val="auto"/>
        </w:rPr>
        <w:t xml:space="preserve"> (E)-11-tetradecenyl acetate characteristic of the E strain is </w:t>
      </w:r>
      <w:r w:rsidR="00FF3992">
        <w:rPr>
          <w:rFonts w:asciiTheme="minorHAnsi" w:hAnsiTheme="minorHAnsi"/>
          <w:color w:val="auto"/>
        </w:rPr>
        <w:t>due to the</w:t>
      </w:r>
      <w:r w:rsidR="00610FEE">
        <w:rPr>
          <w:rFonts w:asciiTheme="minorHAnsi" w:hAnsiTheme="minorHAnsi"/>
          <w:color w:val="auto"/>
        </w:rPr>
        <w:t xml:space="preserve"> increased affinity of </w:t>
      </w:r>
      <w:r w:rsidR="00610FEE" w:rsidRPr="00A4103C">
        <w:rPr>
          <w:rFonts w:asciiTheme="minorHAnsi" w:hAnsiTheme="minorHAnsi"/>
          <w:color w:val="auto"/>
        </w:rPr>
        <w:t>(E)-11-tetradecenoyl</w:t>
      </w:r>
      <w:r w:rsidR="00610FEE">
        <w:rPr>
          <w:rFonts w:asciiTheme="minorHAnsi" w:hAnsiTheme="minorHAnsi"/>
          <w:color w:val="auto"/>
        </w:rPr>
        <w:t xml:space="preserve"> precursors to the fatty acid reductase produced from the</w:t>
      </w:r>
      <w:r w:rsidR="00FF3992">
        <w:rPr>
          <w:rFonts w:asciiTheme="minorHAnsi" w:hAnsiTheme="minorHAnsi"/>
          <w:color w:val="auto"/>
        </w:rPr>
        <w:t xml:space="preserve"> </w:t>
      </w:r>
      <w:proofErr w:type="spellStart"/>
      <w:r w:rsidR="00246344" w:rsidRPr="00A4103C">
        <w:rPr>
          <w:rFonts w:asciiTheme="minorHAnsi" w:hAnsiTheme="minorHAnsi"/>
          <w:i/>
          <w:color w:val="auto"/>
        </w:rPr>
        <w:t>pgFAR</w:t>
      </w:r>
      <w:proofErr w:type="spellEnd"/>
      <w:r w:rsidR="00246344" w:rsidRPr="00A4103C">
        <w:rPr>
          <w:rFonts w:asciiTheme="minorHAnsi" w:hAnsiTheme="minorHAnsi"/>
          <w:i/>
          <w:color w:val="auto"/>
        </w:rPr>
        <w:t>-E</w:t>
      </w:r>
      <w:r w:rsidR="00FF3992">
        <w:rPr>
          <w:rFonts w:asciiTheme="minorHAnsi" w:hAnsiTheme="minorHAnsi"/>
          <w:color w:val="auto"/>
        </w:rPr>
        <w:t xml:space="preserve"> allele</w:t>
      </w:r>
      <w:r w:rsidR="003D5AF6" w:rsidRPr="00A4103C">
        <w:rPr>
          <w:rFonts w:asciiTheme="minorHAnsi" w:hAnsiTheme="minorHAnsi"/>
          <w:i/>
          <w:color w:val="auto"/>
        </w:rPr>
        <w:t xml:space="preserve"> </w:t>
      </w:r>
      <w:r w:rsidR="003D5AF6" w:rsidRPr="00A4103C">
        <w:rPr>
          <w:rFonts w:asciiTheme="minorHAnsi" w:hAnsiTheme="minorHAnsi"/>
          <w:i/>
          <w:color w:val="auto"/>
        </w:rPr>
        <w:fldChar w:fldCharType="begin" w:fldLock="1"/>
      </w:r>
      <w:r w:rsidR="003D5AF6" w:rsidRPr="00A4103C">
        <w:rPr>
          <w:rFonts w:asciiTheme="minorHAnsi" w:hAnsiTheme="minorHAnsi"/>
          <w: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7 }, "schema" : "https://github.com/citation-style-language/schema/raw/master/csl-citation.json" }</w:instrText>
      </w:r>
      <w:r w:rsidR="003D5AF6" w:rsidRPr="00A4103C">
        <w:rPr>
          <w:rFonts w:asciiTheme="minorHAnsi" w:hAnsiTheme="minorHAnsi"/>
          <w:i/>
          <w:color w:val="auto"/>
        </w:rPr>
        <w:fldChar w:fldCharType="separate"/>
      </w:r>
      <w:r w:rsidR="003D5AF6" w:rsidRPr="00A4103C">
        <w:rPr>
          <w:rFonts w:asciiTheme="minorHAnsi" w:hAnsiTheme="minorHAnsi"/>
          <w:noProof/>
          <w:color w:val="auto"/>
        </w:rPr>
        <w:t>(Lassance et al. 2010)</w:t>
      </w:r>
      <w:r w:rsidR="003D5AF6" w:rsidRPr="00A4103C">
        <w:rPr>
          <w:rFonts w:asciiTheme="minorHAnsi" w:hAnsiTheme="minorHAnsi"/>
          <w:i/>
          <w:color w:val="auto"/>
        </w:rPr>
        <w:fldChar w:fldCharType="end"/>
      </w:r>
      <w:r w:rsidR="00246344" w:rsidRPr="005B4419">
        <w:rPr>
          <w:rFonts w:asciiTheme="minorHAnsi" w:hAnsiTheme="minorHAnsi"/>
          <w:color w:val="auto"/>
        </w:rPr>
        <w:t xml:space="preserve">. </w:t>
      </w:r>
    </w:p>
    <w:p w14:paraId="33C8E01C" w14:textId="3458DEC6" w:rsidR="005B4419" w:rsidRDefault="005B4419" w:rsidP="005C3B45">
      <w:pPr>
        <w:spacing w:line="480" w:lineRule="auto"/>
        <w:ind w:firstLine="360"/>
        <w:rPr>
          <w:rFonts w:asciiTheme="minorHAnsi" w:hAnsiTheme="minorHAnsi"/>
          <w:color w:val="auto"/>
        </w:rPr>
      </w:pPr>
      <w:r w:rsidRPr="00A4103C">
        <w:rPr>
          <w:rFonts w:asciiTheme="minorHAnsi" w:hAnsiTheme="minorHAnsi"/>
          <w:color w:val="auto"/>
        </w:rPr>
        <w:t xml:space="preserve">The onset of diapause </w:t>
      </w:r>
      <w:r w:rsidR="00116BBB">
        <w:rPr>
          <w:rFonts w:asciiTheme="minorHAnsi" w:hAnsiTheme="minorHAnsi"/>
          <w:color w:val="auto"/>
        </w:rPr>
        <w:t xml:space="preserve">in the species </w:t>
      </w:r>
      <w:r w:rsidR="00116BBB">
        <w:rPr>
          <w:rFonts w:asciiTheme="minorHAnsi" w:hAnsiTheme="minorHAnsi"/>
          <w:i/>
          <w:color w:val="auto"/>
        </w:rPr>
        <w:t>Ostrinia nubilalis</w:t>
      </w:r>
      <w:r w:rsidR="00116BBB">
        <w:rPr>
          <w:rFonts w:asciiTheme="minorHAnsi" w:hAnsiTheme="minorHAnsi"/>
          <w:color w:val="auto"/>
        </w:rPr>
        <w:t xml:space="preserve"> </w:t>
      </w:r>
      <w:r w:rsidRPr="00A4103C">
        <w:rPr>
          <w:rFonts w:asciiTheme="minorHAnsi" w:hAnsiTheme="minorHAnsi"/>
          <w:color w:val="auto"/>
        </w:rPr>
        <w:t>is determined by the interaction between photoperiod and temperature</w:t>
      </w:r>
      <w:r w:rsidR="00116BBB">
        <w:rPr>
          <w:rFonts w:asciiTheme="minorHAnsi" w:hAnsiTheme="minorHAnsi"/>
          <w:color w:val="auto"/>
        </w:rPr>
        <w:t xml:space="preserve">. However, differences in diapause length </w:t>
      </w:r>
      <w:r w:rsidRPr="00A4103C">
        <w:rPr>
          <w:rFonts w:asciiTheme="minorHAnsi" w:hAnsiTheme="minorHAnsi"/>
          <w:color w:val="auto"/>
        </w:rPr>
        <w:t xml:space="preserve">between the bivoltine and univoltine strains </w:t>
      </w:r>
      <w:r w:rsidR="00980051">
        <w:rPr>
          <w:rFonts w:asciiTheme="minorHAnsi" w:hAnsiTheme="minorHAnsi"/>
          <w:color w:val="auto"/>
        </w:rPr>
        <w:t>are</w:t>
      </w:r>
      <w:r w:rsidR="00116BBB">
        <w:rPr>
          <w:rFonts w:asciiTheme="minorHAnsi" w:hAnsiTheme="minorHAnsi"/>
          <w:color w:val="auto"/>
        </w:rPr>
        <w:t xml:space="preserve"> </w:t>
      </w:r>
      <w:r w:rsidR="005C3B45">
        <w:rPr>
          <w:rFonts w:asciiTheme="minorHAnsi" w:hAnsiTheme="minorHAnsi"/>
          <w:color w:val="auto"/>
        </w:rPr>
        <w:t xml:space="preserve">associated with differences at </w:t>
      </w:r>
      <w:r w:rsidR="00EC02E4">
        <w:rPr>
          <w:rFonts w:asciiTheme="minorHAnsi" w:hAnsiTheme="minorHAnsi"/>
          <w:color w:val="auto"/>
        </w:rPr>
        <w:t xml:space="preserve">a </w:t>
      </w:r>
      <w:r w:rsidRPr="00A4103C">
        <w:rPr>
          <w:rFonts w:asciiTheme="minorHAnsi" w:hAnsiTheme="minorHAnsi"/>
          <w:color w:val="auto"/>
        </w:rPr>
        <w:t>genomic facto</w:t>
      </w:r>
      <w:r w:rsidR="00980051">
        <w:rPr>
          <w:rFonts w:asciiTheme="minorHAnsi" w:hAnsiTheme="minorHAnsi"/>
          <w:color w:val="auto"/>
        </w:rPr>
        <w:t>r</w:t>
      </w:r>
      <w:r w:rsidRPr="00A4103C">
        <w:rPr>
          <w:rFonts w:asciiTheme="minorHAnsi" w:hAnsiTheme="minorHAnsi"/>
          <w:color w:val="auto"/>
        </w:rPr>
        <w:t xml:space="preserve"> located on the Z sex chromosome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7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Dopman et al. 2005)</w:t>
      </w:r>
      <w:r w:rsidRPr="00A4103C">
        <w:rPr>
          <w:rFonts w:asciiTheme="minorHAnsi" w:hAnsiTheme="minorHAnsi"/>
          <w:color w:val="auto"/>
        </w:rPr>
        <w:fldChar w:fldCharType="end"/>
      </w:r>
      <w:r w:rsidRPr="00A4103C">
        <w:rPr>
          <w:rFonts w:asciiTheme="minorHAnsi" w:hAnsiTheme="minorHAnsi"/>
          <w:color w:val="auto"/>
        </w:rPr>
        <w:t>. During the larval stage, ECB predict</w:t>
      </w:r>
      <w:r w:rsidR="0091007C">
        <w:rPr>
          <w:rFonts w:asciiTheme="minorHAnsi" w:hAnsiTheme="minorHAnsi"/>
          <w:color w:val="auto"/>
        </w:rPr>
        <w:t>s</w:t>
      </w:r>
      <w:r w:rsidRPr="00A4103C">
        <w:rPr>
          <w:rFonts w:asciiTheme="minorHAnsi" w:hAnsiTheme="minorHAnsi"/>
          <w:color w:val="auto"/>
        </w:rPr>
        <w:t xml:space="preserve"> </w:t>
      </w:r>
      <w:r w:rsidR="00116BBB">
        <w:rPr>
          <w:rFonts w:asciiTheme="minorHAnsi" w:hAnsiTheme="minorHAnsi"/>
          <w:color w:val="auto"/>
        </w:rPr>
        <w:t xml:space="preserve">seasonal </w:t>
      </w:r>
      <w:r w:rsidRPr="00A4103C">
        <w:rPr>
          <w:rFonts w:asciiTheme="minorHAnsi" w:hAnsiTheme="minorHAnsi"/>
          <w:color w:val="auto"/>
        </w:rPr>
        <w:t>c</w:t>
      </w:r>
      <w:r w:rsidR="00116BBB">
        <w:rPr>
          <w:rFonts w:asciiTheme="minorHAnsi" w:hAnsiTheme="minorHAnsi"/>
          <w:color w:val="auto"/>
        </w:rPr>
        <w:t>hanges</w:t>
      </w:r>
      <w:r w:rsidRPr="00A4103C">
        <w:rPr>
          <w:rFonts w:asciiTheme="minorHAnsi" w:hAnsiTheme="minorHAnsi"/>
          <w:color w:val="auto"/>
        </w:rPr>
        <w:t xml:space="preserve"> by monitoring changes in photoperiod during the warm growing season. </w:t>
      </w:r>
      <w:r w:rsidR="005C3B45">
        <w:rPr>
          <w:rFonts w:asciiTheme="minorHAnsi" w:hAnsiTheme="minorHAnsi"/>
          <w:color w:val="auto"/>
        </w:rPr>
        <w:t>As the growing season comes to an end,</w:t>
      </w:r>
      <w:r w:rsidRPr="00A4103C">
        <w:rPr>
          <w:rFonts w:asciiTheme="minorHAnsi" w:hAnsiTheme="minorHAnsi"/>
          <w:color w:val="auto"/>
        </w:rPr>
        <w:t xml:space="preserve"> photoperiod</w:t>
      </w:r>
      <w:r w:rsidR="00980051">
        <w:rPr>
          <w:rFonts w:asciiTheme="minorHAnsi" w:hAnsiTheme="minorHAnsi"/>
          <w:color w:val="auto"/>
        </w:rPr>
        <w:t xml:space="preserve"> decreases</w:t>
      </w:r>
      <w:r w:rsidR="005C3B45">
        <w:rPr>
          <w:rFonts w:asciiTheme="minorHAnsi" w:hAnsiTheme="minorHAnsi"/>
          <w:color w:val="auto"/>
        </w:rPr>
        <w:t xml:space="preserve">. Short days </w:t>
      </w:r>
      <w:r w:rsidR="00980051">
        <w:rPr>
          <w:rFonts w:asciiTheme="minorHAnsi" w:hAnsiTheme="minorHAnsi"/>
          <w:color w:val="auto"/>
        </w:rPr>
        <w:t>perceived by ECB</w:t>
      </w:r>
      <w:r w:rsidR="00CC7B81">
        <w:rPr>
          <w:rFonts w:asciiTheme="minorHAnsi" w:hAnsiTheme="minorHAnsi"/>
          <w:color w:val="auto"/>
        </w:rPr>
        <w:t xml:space="preserve"> during the 5</w:t>
      </w:r>
      <w:r w:rsidR="00CC7B81" w:rsidRPr="00CC7B81">
        <w:rPr>
          <w:rFonts w:asciiTheme="minorHAnsi" w:hAnsiTheme="minorHAnsi"/>
          <w:color w:val="auto"/>
          <w:vertAlign w:val="superscript"/>
        </w:rPr>
        <w:t>th</w:t>
      </w:r>
      <w:r w:rsidR="00CC7B81">
        <w:rPr>
          <w:rFonts w:asciiTheme="minorHAnsi" w:hAnsiTheme="minorHAnsi"/>
          <w:color w:val="auto"/>
        </w:rPr>
        <w:t xml:space="preserve"> instar</w:t>
      </w:r>
      <w:r w:rsidR="00980051">
        <w:rPr>
          <w:rFonts w:asciiTheme="minorHAnsi" w:hAnsiTheme="minorHAnsi"/>
          <w:color w:val="auto"/>
        </w:rPr>
        <w:t xml:space="preserve"> induce </w:t>
      </w:r>
      <w:r w:rsidR="00EC02E4">
        <w:rPr>
          <w:rFonts w:asciiTheme="minorHAnsi" w:hAnsiTheme="minorHAnsi"/>
          <w:color w:val="auto"/>
        </w:rPr>
        <w:t xml:space="preserve">a post-feeding larval </w:t>
      </w:r>
      <w:r w:rsidR="00980051">
        <w:rPr>
          <w:rFonts w:asciiTheme="minorHAnsi" w:hAnsiTheme="minorHAnsi"/>
          <w:color w:val="auto"/>
        </w:rPr>
        <w:t xml:space="preserve">diapause. </w:t>
      </w:r>
      <w:r w:rsidRPr="00A4103C">
        <w:rPr>
          <w:rFonts w:asciiTheme="minorHAnsi" w:hAnsiTheme="minorHAnsi"/>
          <w:color w:val="auto"/>
        </w:rPr>
        <w:t xml:space="preserve">The </w:t>
      </w:r>
      <w:proofErr w:type="spellStart"/>
      <w:r w:rsidRPr="00A4103C">
        <w:rPr>
          <w:rFonts w:asciiTheme="minorHAnsi" w:hAnsiTheme="minorHAnsi"/>
          <w:i/>
          <w:color w:val="auto"/>
        </w:rPr>
        <w:t>Pdd</w:t>
      </w:r>
      <w:proofErr w:type="spellEnd"/>
      <w:r w:rsidRPr="00A4103C">
        <w:rPr>
          <w:rFonts w:asciiTheme="minorHAnsi" w:hAnsiTheme="minorHAnsi"/>
          <w:color w:val="auto"/>
        </w:rPr>
        <w:t xml:space="preserve"> region of </w:t>
      </w:r>
      <w:r w:rsidR="00EC02E4">
        <w:rPr>
          <w:rFonts w:asciiTheme="minorHAnsi" w:hAnsiTheme="minorHAnsi"/>
          <w:color w:val="auto"/>
        </w:rPr>
        <w:t>the Z-</w:t>
      </w:r>
      <w:r w:rsidRPr="00A4103C">
        <w:rPr>
          <w:rFonts w:asciiTheme="minorHAnsi" w:hAnsiTheme="minorHAnsi"/>
          <w:color w:val="auto"/>
        </w:rPr>
        <w:t xml:space="preserve">chromosome is a major factor </w:t>
      </w:r>
      <w:r w:rsidR="00CC7B81">
        <w:rPr>
          <w:rFonts w:asciiTheme="minorHAnsi" w:hAnsiTheme="minorHAnsi"/>
          <w:color w:val="auto"/>
        </w:rPr>
        <w:t xml:space="preserve">associated with diapause </w:t>
      </w:r>
      <w:r>
        <w:rPr>
          <w:rFonts w:asciiTheme="minorHAnsi" w:hAnsiTheme="minorHAnsi"/>
          <w:color w:val="auto"/>
        </w:rPr>
        <w:t xml:space="preserve">length </w:t>
      </w:r>
      <w:r w:rsidR="00CC7B81">
        <w:rPr>
          <w:rFonts w:asciiTheme="minorHAnsi" w:hAnsiTheme="minorHAnsi"/>
          <w:color w:val="auto"/>
        </w:rPr>
        <w:t xml:space="preserve">and </w:t>
      </w:r>
      <w:r w:rsidR="00EC02E4">
        <w:rPr>
          <w:rFonts w:asciiTheme="minorHAnsi" w:hAnsiTheme="minorHAnsi"/>
          <w:color w:val="auto"/>
        </w:rPr>
        <w:t xml:space="preserve">is </w:t>
      </w:r>
      <w:r w:rsidRPr="00A4103C">
        <w:rPr>
          <w:rFonts w:asciiTheme="minorHAnsi" w:hAnsiTheme="minorHAnsi"/>
          <w:color w:val="auto"/>
        </w:rPr>
        <w:t xml:space="preserve">partially responsible for determining voltinism during the growing season. The </w:t>
      </w:r>
      <w:r w:rsidR="005C3B45">
        <w:rPr>
          <w:rFonts w:asciiTheme="minorHAnsi" w:hAnsiTheme="minorHAnsi"/>
          <w:color w:val="auto"/>
        </w:rPr>
        <w:t>univoltine-Z (UZ)</w:t>
      </w:r>
      <w:r w:rsidRPr="00A4103C">
        <w:rPr>
          <w:rFonts w:asciiTheme="minorHAnsi" w:hAnsiTheme="minorHAnsi"/>
          <w:color w:val="auto"/>
        </w:rPr>
        <w:t xml:space="preserve"> </w:t>
      </w:r>
      <w:r w:rsidR="00B16220">
        <w:rPr>
          <w:rFonts w:asciiTheme="minorHAnsi" w:hAnsiTheme="minorHAnsi"/>
          <w:color w:val="auto"/>
        </w:rPr>
        <w:t xml:space="preserve">and bivoltine-E </w:t>
      </w:r>
      <w:r w:rsidR="00EC02E4">
        <w:rPr>
          <w:rFonts w:asciiTheme="minorHAnsi" w:hAnsiTheme="minorHAnsi"/>
          <w:color w:val="auto"/>
        </w:rPr>
        <w:t xml:space="preserve">(BE) </w:t>
      </w:r>
      <w:r w:rsidR="00B16220">
        <w:rPr>
          <w:rFonts w:asciiTheme="minorHAnsi" w:hAnsiTheme="minorHAnsi"/>
          <w:color w:val="auto"/>
        </w:rPr>
        <w:t xml:space="preserve">genotypes express longer and shorter </w:t>
      </w:r>
      <w:r w:rsidRPr="00A4103C">
        <w:rPr>
          <w:rFonts w:asciiTheme="minorHAnsi" w:hAnsiTheme="minorHAnsi"/>
          <w:color w:val="auto"/>
        </w:rPr>
        <w:t xml:space="preserve">diapause </w:t>
      </w:r>
      <w:r w:rsidR="005C3B45">
        <w:rPr>
          <w:rFonts w:asciiTheme="minorHAnsi" w:hAnsiTheme="minorHAnsi"/>
          <w:color w:val="auto"/>
        </w:rPr>
        <w:t>phenology</w:t>
      </w:r>
      <w:r w:rsidR="00B16220">
        <w:rPr>
          <w:rFonts w:asciiTheme="minorHAnsi" w:hAnsiTheme="minorHAnsi"/>
          <w:color w:val="auto"/>
        </w:rPr>
        <w:t xml:space="preserve"> respectively</w:t>
      </w:r>
      <w:r w:rsidR="00EC02E4">
        <w:rPr>
          <w:rFonts w:asciiTheme="minorHAnsi" w:hAnsiTheme="minorHAnsi"/>
          <w:color w:val="auto"/>
        </w:rPr>
        <w:t>, as well as differences in their pheromone blend</w:t>
      </w:r>
      <w:r w:rsidR="00B16220">
        <w:rPr>
          <w:rFonts w:asciiTheme="minorHAnsi" w:hAnsiTheme="minorHAnsi"/>
          <w:color w:val="auto"/>
        </w:rPr>
        <w:t>.</w:t>
      </w:r>
      <w:r>
        <w:rPr>
          <w:rFonts w:asciiTheme="minorHAnsi" w:hAnsiTheme="minorHAnsi"/>
          <w:color w:val="auto"/>
        </w:rPr>
        <w:t xml:space="preserve"> U</w:t>
      </w:r>
      <w:r w:rsidR="005C3B45">
        <w:rPr>
          <w:rFonts w:asciiTheme="minorHAnsi" w:hAnsiTheme="minorHAnsi"/>
          <w:color w:val="auto"/>
        </w:rPr>
        <w:t>nivoltine-</w:t>
      </w:r>
      <w:r>
        <w:rPr>
          <w:rFonts w:asciiTheme="minorHAnsi" w:hAnsiTheme="minorHAnsi"/>
          <w:color w:val="auto"/>
        </w:rPr>
        <w:t>Z</w:t>
      </w:r>
      <w:r w:rsidR="005C3B45">
        <w:rPr>
          <w:rFonts w:asciiTheme="minorHAnsi" w:hAnsiTheme="minorHAnsi"/>
          <w:color w:val="auto"/>
        </w:rPr>
        <w:t xml:space="preserve"> (UZ)</w:t>
      </w:r>
      <w:r>
        <w:rPr>
          <w:rFonts w:asciiTheme="minorHAnsi" w:hAnsiTheme="minorHAnsi"/>
          <w:color w:val="auto"/>
        </w:rPr>
        <w:t xml:space="preserve"> strain</w:t>
      </w:r>
      <w:r w:rsidR="005C3B45">
        <w:rPr>
          <w:rFonts w:asciiTheme="minorHAnsi" w:hAnsiTheme="minorHAnsi"/>
          <w:color w:val="auto"/>
        </w:rPr>
        <w:t xml:space="preserve"> larvae enter</w:t>
      </w:r>
      <w:r>
        <w:rPr>
          <w:rFonts w:asciiTheme="minorHAnsi" w:hAnsiTheme="minorHAnsi"/>
          <w:color w:val="auto"/>
        </w:rPr>
        <w:t xml:space="preserve"> diapause earlier in the fall and exit diapause later in the spring </w:t>
      </w:r>
      <w:r w:rsidR="00EC02E4">
        <w:rPr>
          <w:rFonts w:asciiTheme="minorHAnsi" w:hAnsiTheme="minorHAnsi"/>
          <w:color w:val="auto"/>
        </w:rPr>
        <w:t xml:space="preserve">compared to the </w:t>
      </w:r>
      <w:r>
        <w:rPr>
          <w:rFonts w:asciiTheme="minorHAnsi" w:hAnsiTheme="minorHAnsi"/>
          <w:color w:val="auto"/>
        </w:rPr>
        <w:t>BE genotype</w:t>
      </w:r>
      <w:r w:rsidRPr="00A4103C">
        <w:rPr>
          <w:rFonts w:asciiTheme="minorHAnsi" w:hAnsiTheme="minorHAnsi"/>
          <w:color w:val="auto"/>
        </w:rPr>
        <w:t xml:space="preserve">. Under controlled laboratory conditions, the unique response of each strain can be reproducibly observed. </w:t>
      </w:r>
    </w:p>
    <w:p w14:paraId="3F9BBE15" w14:textId="02C12A81" w:rsidR="0079122A" w:rsidRPr="00A4103C" w:rsidRDefault="00610FEE" w:rsidP="002C3D02">
      <w:pPr>
        <w:spacing w:line="480" w:lineRule="auto"/>
        <w:ind w:firstLine="720"/>
        <w:rPr>
          <w:rFonts w:asciiTheme="minorHAnsi" w:hAnsiTheme="minorHAnsi"/>
          <w:color w:val="auto"/>
        </w:rPr>
      </w:pPr>
      <w:r w:rsidRPr="005B4419">
        <w:rPr>
          <w:rFonts w:asciiTheme="minorHAnsi" w:hAnsiTheme="minorHAnsi"/>
          <w:color w:val="auto"/>
        </w:rPr>
        <w:t xml:space="preserve">I </w:t>
      </w:r>
      <w:r w:rsidRPr="00A4103C">
        <w:rPr>
          <w:rFonts w:asciiTheme="minorHAnsi" w:hAnsiTheme="minorHAnsi"/>
          <w:color w:val="auto"/>
        </w:rPr>
        <w:t>hypothesize that the quantity of triglycerides stored by European corn borer</w:t>
      </w:r>
      <w:r w:rsidR="00EC02E4">
        <w:rPr>
          <w:rFonts w:asciiTheme="minorHAnsi" w:hAnsiTheme="minorHAnsi"/>
          <w:color w:val="auto"/>
        </w:rPr>
        <w:t>s</w:t>
      </w:r>
      <w:r w:rsidRPr="00A4103C">
        <w:rPr>
          <w:rFonts w:asciiTheme="minorHAnsi" w:hAnsiTheme="minorHAnsi"/>
          <w:color w:val="auto"/>
        </w:rPr>
        <w:t xml:space="preserve">, in preparation for the additional stress of diapause, </w:t>
      </w:r>
      <w:r w:rsidR="00EC02E4">
        <w:rPr>
          <w:rFonts w:asciiTheme="minorHAnsi" w:hAnsiTheme="minorHAnsi"/>
          <w:color w:val="auto"/>
        </w:rPr>
        <w:t>will</w:t>
      </w:r>
      <w:r w:rsidR="00EC02E4" w:rsidRPr="00A4103C">
        <w:rPr>
          <w:rFonts w:asciiTheme="minorHAnsi" w:hAnsiTheme="minorHAnsi"/>
          <w:color w:val="auto"/>
        </w:rPr>
        <w:t xml:space="preserve"> </w:t>
      </w:r>
      <w:r w:rsidRPr="00A4103C">
        <w:rPr>
          <w:rFonts w:asciiTheme="minorHAnsi" w:hAnsiTheme="minorHAnsi"/>
          <w:color w:val="auto"/>
        </w:rPr>
        <w:t xml:space="preserve">be </w:t>
      </w:r>
      <w:r>
        <w:rPr>
          <w:rFonts w:asciiTheme="minorHAnsi" w:hAnsiTheme="minorHAnsi"/>
          <w:color w:val="auto"/>
        </w:rPr>
        <w:t>associated with</w:t>
      </w:r>
      <w:r w:rsidRPr="00A4103C">
        <w:rPr>
          <w:rFonts w:asciiTheme="minorHAnsi" w:hAnsiTheme="minorHAnsi"/>
          <w:color w:val="auto"/>
        </w:rPr>
        <w:t xml:space="preserve"> </w:t>
      </w:r>
      <w:r w:rsidR="00B43C43">
        <w:rPr>
          <w:rFonts w:asciiTheme="minorHAnsi" w:hAnsiTheme="minorHAnsi"/>
          <w:color w:val="auto"/>
        </w:rPr>
        <w:t xml:space="preserve">differences in </w:t>
      </w:r>
      <w:r w:rsidRPr="00A4103C">
        <w:rPr>
          <w:rFonts w:asciiTheme="minorHAnsi" w:hAnsiTheme="minorHAnsi"/>
          <w:color w:val="auto"/>
        </w:rPr>
        <w:t>diapause</w:t>
      </w:r>
      <w:r>
        <w:rPr>
          <w:rFonts w:asciiTheme="minorHAnsi" w:hAnsiTheme="minorHAnsi"/>
          <w:color w:val="auto"/>
        </w:rPr>
        <w:t xml:space="preserve"> </w:t>
      </w:r>
      <w:r>
        <w:rPr>
          <w:rFonts w:asciiTheme="minorHAnsi" w:hAnsiTheme="minorHAnsi"/>
          <w:color w:val="auto"/>
        </w:rPr>
        <w:lastRenderedPageBreak/>
        <w:t>length</w:t>
      </w:r>
      <w:r w:rsidR="00B43C43">
        <w:rPr>
          <w:rFonts w:asciiTheme="minorHAnsi" w:hAnsiTheme="minorHAnsi"/>
          <w:color w:val="auto"/>
        </w:rPr>
        <w:t xml:space="preserve"> between</w:t>
      </w:r>
      <w:r w:rsidR="002C3D02">
        <w:rPr>
          <w:rFonts w:asciiTheme="minorHAnsi" w:hAnsiTheme="minorHAnsi"/>
          <w:color w:val="auto"/>
        </w:rPr>
        <w:t xml:space="preserve"> univoltine-Z and bivoltine-E</w:t>
      </w:r>
      <w:r w:rsidR="00B43C43">
        <w:rPr>
          <w:rFonts w:asciiTheme="minorHAnsi" w:hAnsiTheme="minorHAnsi"/>
          <w:color w:val="auto"/>
        </w:rPr>
        <w:t xml:space="preserve"> </w:t>
      </w:r>
      <w:r w:rsidR="00B43C43">
        <w:rPr>
          <w:rFonts w:asciiTheme="minorHAnsi" w:hAnsiTheme="minorHAnsi"/>
          <w:i/>
          <w:color w:val="auto"/>
        </w:rPr>
        <w:t xml:space="preserve">Ostrinia nubilalis </w:t>
      </w:r>
      <w:r w:rsidR="00B43C43">
        <w:rPr>
          <w:rFonts w:asciiTheme="minorHAnsi" w:hAnsiTheme="minorHAnsi"/>
          <w:color w:val="auto"/>
        </w:rPr>
        <w:t>strains</w:t>
      </w:r>
      <w:r w:rsidRPr="00A4103C">
        <w:rPr>
          <w:rFonts w:asciiTheme="minorHAnsi" w:hAnsiTheme="minorHAnsi"/>
          <w:color w:val="auto"/>
        </w:rPr>
        <w:t xml:space="preserve">. </w:t>
      </w:r>
      <w:r w:rsidR="00EC02E4">
        <w:rPr>
          <w:rFonts w:asciiTheme="minorHAnsi" w:hAnsiTheme="minorHAnsi"/>
          <w:color w:val="auto"/>
        </w:rPr>
        <w:t xml:space="preserve">Specifically, </w:t>
      </w:r>
      <w:r w:rsidR="00B43C43">
        <w:rPr>
          <w:rFonts w:asciiTheme="minorHAnsi" w:hAnsiTheme="minorHAnsi"/>
          <w:color w:val="auto"/>
        </w:rPr>
        <w:t>I</w:t>
      </w:r>
      <w:r w:rsidR="00B43C43" w:rsidRPr="00A4103C">
        <w:rPr>
          <w:rFonts w:asciiTheme="minorHAnsi" w:hAnsiTheme="minorHAnsi"/>
          <w:color w:val="auto"/>
        </w:rPr>
        <w:t xml:space="preserve"> predict that </w:t>
      </w:r>
      <w:r w:rsidR="00B43C43">
        <w:rPr>
          <w:rFonts w:asciiTheme="minorHAnsi" w:hAnsiTheme="minorHAnsi"/>
          <w:color w:val="auto"/>
        </w:rPr>
        <w:t xml:space="preserve">the UZ genotype of </w:t>
      </w:r>
      <w:r w:rsidR="00B43C43" w:rsidRPr="00A4103C">
        <w:rPr>
          <w:rFonts w:asciiTheme="minorHAnsi" w:hAnsiTheme="minorHAnsi"/>
          <w:color w:val="auto"/>
        </w:rPr>
        <w:t>ECB preparing for a longer period of diapause will store relatively more triglycerides</w:t>
      </w:r>
      <w:r w:rsidR="00B43C43">
        <w:rPr>
          <w:rFonts w:asciiTheme="minorHAnsi" w:hAnsiTheme="minorHAnsi"/>
          <w:color w:val="auto"/>
        </w:rPr>
        <w:t xml:space="preserve"> than the BE genotype, which will have a shorter diapause. In support of the stated hypothesis, I predict</w:t>
      </w:r>
      <w:r w:rsidR="00EC02E4">
        <w:rPr>
          <w:rFonts w:asciiTheme="minorHAnsi" w:hAnsiTheme="minorHAnsi"/>
          <w:color w:val="auto"/>
        </w:rPr>
        <w:t xml:space="preserve"> that</w:t>
      </w:r>
      <w:r w:rsidR="0091007C">
        <w:rPr>
          <w:rFonts w:asciiTheme="minorHAnsi" w:hAnsiTheme="minorHAnsi"/>
          <w:color w:val="auto"/>
        </w:rPr>
        <w:t xml:space="preserve"> non-</w:t>
      </w:r>
      <w:r w:rsidR="00B43C43">
        <w:rPr>
          <w:rFonts w:asciiTheme="minorHAnsi" w:hAnsiTheme="minorHAnsi"/>
          <w:color w:val="auto"/>
        </w:rPr>
        <w:t xml:space="preserve">diapausing larvae </w:t>
      </w:r>
      <w:r w:rsidR="00B43C43" w:rsidRPr="00A4103C">
        <w:rPr>
          <w:rFonts w:asciiTheme="minorHAnsi" w:hAnsiTheme="minorHAnsi"/>
          <w:color w:val="auto"/>
        </w:rPr>
        <w:t xml:space="preserve">will store </w:t>
      </w:r>
      <w:r w:rsidR="0091007C">
        <w:rPr>
          <w:rFonts w:asciiTheme="minorHAnsi" w:hAnsiTheme="minorHAnsi"/>
          <w:color w:val="auto"/>
        </w:rPr>
        <w:t>fewer</w:t>
      </w:r>
      <w:r w:rsidR="00B43C43" w:rsidRPr="00A4103C">
        <w:rPr>
          <w:rFonts w:asciiTheme="minorHAnsi" w:hAnsiTheme="minorHAnsi"/>
          <w:color w:val="auto"/>
        </w:rPr>
        <w:t xml:space="preserve"> </w:t>
      </w:r>
      <w:r w:rsidR="00B43C43">
        <w:rPr>
          <w:rFonts w:asciiTheme="minorHAnsi" w:hAnsiTheme="minorHAnsi"/>
          <w:color w:val="auto"/>
        </w:rPr>
        <w:t xml:space="preserve">triglycerides than diapausing larvae within </w:t>
      </w:r>
      <w:r w:rsidR="00EC02E4">
        <w:rPr>
          <w:rFonts w:asciiTheme="minorHAnsi" w:hAnsiTheme="minorHAnsi"/>
          <w:color w:val="auto"/>
        </w:rPr>
        <w:t>each</w:t>
      </w:r>
      <w:r w:rsidR="00B43C43">
        <w:rPr>
          <w:rFonts w:asciiTheme="minorHAnsi" w:hAnsiTheme="minorHAnsi"/>
          <w:color w:val="auto"/>
        </w:rPr>
        <w:t xml:space="preserve"> strain </w:t>
      </w:r>
      <w:r w:rsidR="00B43C43" w:rsidRPr="00A4103C">
        <w:rPr>
          <w:rFonts w:asciiTheme="minorHAnsi" w:hAnsiTheme="minorHAnsi"/>
          <w:color w:val="auto"/>
        </w:rPr>
        <w:t xml:space="preserve">because they do not have the added metabolic cost of diapause. </w:t>
      </w:r>
      <w:r w:rsidR="002C3D02">
        <w:rPr>
          <w:rFonts w:asciiTheme="minorHAnsi" w:hAnsiTheme="minorHAnsi"/>
          <w:color w:val="auto"/>
        </w:rPr>
        <w:t xml:space="preserve">The goal of this study is to </w:t>
      </w:r>
      <w:r w:rsidR="007061E4">
        <w:rPr>
          <w:rFonts w:asciiTheme="minorHAnsi" w:hAnsiTheme="minorHAnsi"/>
          <w:color w:val="auto"/>
        </w:rPr>
        <w:t xml:space="preserve">quantify and identify accumulated triglycerides in diapausing and non-diapausing ECB larvae of each strain and </w:t>
      </w:r>
      <w:r w:rsidR="00EE68B1" w:rsidRPr="00A4103C">
        <w:rPr>
          <w:rFonts w:asciiTheme="minorHAnsi" w:hAnsiTheme="minorHAnsi"/>
          <w:color w:val="auto"/>
        </w:rPr>
        <w:t xml:space="preserve">determine the degree </w:t>
      </w:r>
      <w:r w:rsidR="00893227" w:rsidRPr="00A4103C">
        <w:rPr>
          <w:rFonts w:asciiTheme="minorHAnsi" w:hAnsiTheme="minorHAnsi"/>
          <w:color w:val="auto"/>
        </w:rPr>
        <w:t xml:space="preserve">to which </w:t>
      </w:r>
      <w:r w:rsidR="007061E4">
        <w:rPr>
          <w:rFonts w:asciiTheme="minorHAnsi" w:hAnsiTheme="minorHAnsi"/>
          <w:color w:val="auto"/>
        </w:rPr>
        <w:t>accumulated triglyceride</w:t>
      </w:r>
      <w:r w:rsidR="00EE68B1" w:rsidRPr="00A4103C">
        <w:rPr>
          <w:rFonts w:asciiTheme="minorHAnsi" w:hAnsiTheme="minorHAnsi"/>
          <w:color w:val="auto"/>
        </w:rPr>
        <w:t xml:space="preserve"> </w:t>
      </w:r>
      <w:r w:rsidR="007061E4">
        <w:rPr>
          <w:rFonts w:asciiTheme="minorHAnsi" w:hAnsiTheme="minorHAnsi"/>
          <w:color w:val="auto"/>
        </w:rPr>
        <w:t>can be associated with diapause length</w:t>
      </w:r>
      <w:r w:rsidR="00893227" w:rsidRPr="00A4103C">
        <w:rPr>
          <w:rFonts w:asciiTheme="minorHAnsi" w:hAnsiTheme="minorHAnsi"/>
          <w:color w:val="auto"/>
        </w:rPr>
        <w:t>.</w:t>
      </w:r>
      <w:r w:rsidR="00EE68B1" w:rsidRPr="00A4103C">
        <w:rPr>
          <w:rFonts w:asciiTheme="minorHAnsi" w:hAnsiTheme="minorHAnsi"/>
          <w:color w:val="auto"/>
        </w:rPr>
        <w:t xml:space="preserve">   </w:t>
      </w:r>
    </w:p>
    <w:p w14:paraId="1075B91A" w14:textId="117CA5BD" w:rsidR="00FF02A8" w:rsidRPr="00A4103C" w:rsidRDefault="0008521B" w:rsidP="006B74D9">
      <w:pPr>
        <w:spacing w:line="480" w:lineRule="auto"/>
        <w:ind w:firstLine="360"/>
        <w:rPr>
          <w:rFonts w:asciiTheme="minorHAnsi" w:hAnsiTheme="minorHAnsi"/>
          <w:color w:val="auto"/>
        </w:rPr>
      </w:pPr>
      <w:r w:rsidRPr="00A4103C">
        <w:rPr>
          <w:rFonts w:asciiTheme="minorHAnsi" w:hAnsiTheme="minorHAnsi"/>
          <w:color w:val="auto"/>
        </w:rPr>
        <w:t xml:space="preserve">Hypothetically, longer </w:t>
      </w:r>
      <w:r w:rsidR="0063621A">
        <w:rPr>
          <w:rFonts w:asciiTheme="minorHAnsi" w:hAnsiTheme="minorHAnsi"/>
          <w:color w:val="auto"/>
        </w:rPr>
        <w:t xml:space="preserve">and </w:t>
      </w:r>
      <w:r w:rsidRPr="00A4103C">
        <w:rPr>
          <w:rFonts w:asciiTheme="minorHAnsi" w:hAnsiTheme="minorHAnsi"/>
          <w:color w:val="auto"/>
        </w:rPr>
        <w:t xml:space="preserve">warmer growing seasons could extend the duration of suitable environments and available resources for insects. </w:t>
      </w:r>
      <w:r w:rsidR="007B1176">
        <w:rPr>
          <w:rFonts w:asciiTheme="minorHAnsi" w:hAnsiTheme="minorHAnsi"/>
          <w:color w:val="auto"/>
        </w:rPr>
        <w:t>Longer and warmer growing seasons</w:t>
      </w:r>
      <w:r w:rsidRPr="00A4103C">
        <w:rPr>
          <w:rFonts w:asciiTheme="minorHAnsi" w:hAnsiTheme="minorHAnsi"/>
          <w:color w:val="auto"/>
        </w:rPr>
        <w:t xml:space="preserve"> have the potential to increase insect feeding, mating, and </w:t>
      </w:r>
      <w:r w:rsidR="00B70BC2">
        <w:rPr>
          <w:rFonts w:asciiTheme="minorHAnsi" w:hAnsiTheme="minorHAnsi"/>
          <w:color w:val="auto"/>
        </w:rPr>
        <w:t>voltinism</w:t>
      </w:r>
      <w:r w:rsidRPr="00A4103C">
        <w:rPr>
          <w:rFonts w:asciiTheme="minorHAnsi" w:hAnsiTheme="minorHAnsi"/>
          <w:color w:val="auto"/>
        </w:rPr>
        <w:t xml:space="preserve">. Climate change will </w:t>
      </w:r>
      <w:r w:rsidR="00B70BC2">
        <w:rPr>
          <w:rFonts w:asciiTheme="minorHAnsi" w:hAnsiTheme="minorHAnsi"/>
          <w:color w:val="auto"/>
        </w:rPr>
        <w:t xml:space="preserve">affect </w:t>
      </w:r>
      <w:r w:rsidRPr="00A4103C">
        <w:rPr>
          <w:rFonts w:asciiTheme="minorHAnsi" w:hAnsiTheme="minorHAnsi"/>
          <w:color w:val="auto"/>
        </w:rPr>
        <w:t>insect populations</w:t>
      </w:r>
      <w:r w:rsidR="007B1176">
        <w:rPr>
          <w:rFonts w:asciiTheme="minorHAnsi" w:hAnsiTheme="minorHAnsi"/>
          <w:color w:val="auto"/>
        </w:rPr>
        <w:t>,</w:t>
      </w:r>
      <w:r w:rsidRPr="00A4103C">
        <w:rPr>
          <w:rFonts w:asciiTheme="minorHAnsi" w:hAnsiTheme="minorHAnsi"/>
          <w:color w:val="auto"/>
        </w:rPr>
        <w:t xml:space="preserve"> and how insects respond to climate change will determine which insects are losers and which are winners, ECB is no exception. </w:t>
      </w:r>
      <w:r w:rsidR="00C342B2">
        <w:rPr>
          <w:rFonts w:asciiTheme="minorHAnsi" w:hAnsiTheme="minorHAnsi"/>
          <w:color w:val="auto"/>
        </w:rPr>
        <w:t>European corn borer</w:t>
      </w:r>
      <w:r w:rsidR="00176B0F" w:rsidRPr="00A4103C">
        <w:rPr>
          <w:rFonts w:asciiTheme="minorHAnsi" w:hAnsiTheme="minorHAnsi"/>
          <w:color w:val="auto"/>
        </w:rPr>
        <w:t xml:space="preserve"> is a major agricultural pest here in the United </w:t>
      </w:r>
      <w:r w:rsidR="00BF779F">
        <w:rPr>
          <w:rFonts w:asciiTheme="minorHAnsi" w:hAnsiTheme="minorHAnsi"/>
          <w:color w:val="auto"/>
        </w:rPr>
        <w:t>States, accounting for up to $2</w:t>
      </w:r>
      <w:r w:rsidR="00176B0F" w:rsidRPr="00A4103C">
        <w:rPr>
          <w:rFonts w:asciiTheme="minorHAnsi" w:hAnsiTheme="minorHAnsi"/>
          <w:color w:val="auto"/>
        </w:rPr>
        <w:t xml:space="preserve"> billion dollars </w:t>
      </w:r>
      <w:r w:rsidR="00B70BC2">
        <w:rPr>
          <w:rFonts w:asciiTheme="minorHAnsi" w:hAnsiTheme="minorHAnsi"/>
          <w:color w:val="auto"/>
        </w:rPr>
        <w:t xml:space="preserve">in </w:t>
      </w:r>
      <w:r w:rsidR="00176B0F" w:rsidRPr="00A4103C">
        <w:rPr>
          <w:rFonts w:asciiTheme="minorHAnsi" w:hAnsiTheme="minorHAnsi"/>
          <w:color w:val="auto"/>
        </w:rPr>
        <w:t>cost</w:t>
      </w:r>
      <w:r w:rsidR="00B70BC2">
        <w:rPr>
          <w:rFonts w:asciiTheme="minorHAnsi" w:hAnsiTheme="minorHAnsi"/>
          <w:color w:val="auto"/>
        </w:rPr>
        <w:t>s</w:t>
      </w:r>
      <w:r w:rsidR="00176B0F" w:rsidRPr="00A4103C">
        <w:rPr>
          <w:rFonts w:asciiTheme="minorHAnsi" w:hAnsiTheme="minorHAnsi"/>
          <w:color w:val="auto"/>
        </w:rPr>
        <w:t xml:space="preserve"> assoc</w:t>
      </w:r>
      <w:r w:rsidRPr="00A4103C">
        <w:rPr>
          <w:rFonts w:asciiTheme="minorHAnsi" w:hAnsiTheme="minorHAnsi"/>
          <w:color w:val="auto"/>
        </w:rPr>
        <w:t>iated with managing these pests</w:t>
      </w:r>
      <w:r w:rsidR="00181039">
        <w:rPr>
          <w:rFonts w:asciiTheme="minorHAnsi" w:hAnsiTheme="minorHAnsi"/>
          <w:color w:val="auto"/>
        </w:rPr>
        <w:t xml:space="preserve"> </w:t>
      </w:r>
      <w:r w:rsidR="00C342B2">
        <w:rPr>
          <w:rFonts w:asciiTheme="minorHAnsi" w:hAnsiTheme="minorHAnsi"/>
          <w:color w:val="auto"/>
        </w:rPr>
        <w:fldChar w:fldCharType="begin" w:fldLock="1"/>
      </w:r>
      <w:r w:rsidR="00C342B2">
        <w:rPr>
          <w:rFonts w:asciiTheme="minorHAnsi" w:hAnsiTheme="minorHAnsi"/>
          <w:color w:val="auto"/>
        </w:rPr>
        <w:instrText>ADDIN CSL_CITATION { "citationItems" : [ { "id" : "ITEM-1", "itemData" : { "DOI" : "10.2307/1349890", "ISSN" : "2040-5790, 2040-5804", "abstract" : "Corn that carries a gene from the natural soil bacterium Bacillus thuringiensis kurstaki, or Bt, has given farmers a potentially powerful tool to protect against European corn borer (ECB) damage. European corn borers are responsible for losses of $1\u2013$2 billion per year in the United States. This study analyzed the economic value of Bt corn under Indiana conditions. Results suggest that the value of the protection offered by Bt corn is generally lower than the current seed premiums in Indiana. The economic value of Bt corn may exceed the current premiums for farmers with higher-than-average yields or who have a 40% or greater probability of an ECB infestation.", "author" : [ { "dropping-particle" : "", "family" : "Hyde", "given" : "Jeffrey", "non-dropping-particle" : "", "parse-names" : false, "suffix" : "" }, { "dropping-particle" : "", "family" : "Martin", "given" : "Marshall A", "non-dropping-particle" : "", "parse-names" : false, "suffix" : "" }, { "dropping-particle" : "V", "family" : "Preckel", "given" : "Paul", "non-dropping-particle" : "", "parse-names" : false, "suffix" : "" }, { "dropping-particle" : "", "family" : "Edwards", "given" : "C Richard", "non-dropping-particle" : "", "parse-names" : false, "suffix" : "" } ], "container-title" : "Review of Agricultural Economics", "id" : "ITEM-1", "issue" : "2", "issued" : { "date-parts" : [ [ "1999" ] ] }, "page" : "442-454", "title" : "The economics of Bt corn: valuing protection from the European Corn Borer", "type" : "article-journal", "volume" : "21" }, "uris" : [ "http://www.mendeley.com/documents/?uuid=aed7d8e6-51d7-4c40-9fa2-25109a81a4ca" ] } ], "mendeley" : { "formattedCitation" : "(Hyde et al. 1999)", "plainTextFormattedCitation" : "(Hyde et al. 1999)", "previouslyFormattedCitation" : "(Hyde et al. 1999)" }, "properties" : { "noteIndex" : 18 }, "schema" : "https://github.com/citation-style-language/schema/raw/master/csl-citation.json" }</w:instrText>
      </w:r>
      <w:r w:rsidR="00C342B2">
        <w:rPr>
          <w:rFonts w:asciiTheme="minorHAnsi" w:hAnsiTheme="minorHAnsi"/>
          <w:color w:val="auto"/>
        </w:rPr>
        <w:fldChar w:fldCharType="separate"/>
      </w:r>
      <w:r w:rsidR="00C342B2" w:rsidRPr="00C342B2">
        <w:rPr>
          <w:rFonts w:asciiTheme="minorHAnsi" w:hAnsiTheme="minorHAnsi"/>
          <w:noProof/>
          <w:color w:val="auto"/>
        </w:rPr>
        <w:t>(Hyde et al. 1999)</w:t>
      </w:r>
      <w:r w:rsidR="00C342B2">
        <w:rPr>
          <w:rFonts w:asciiTheme="minorHAnsi" w:hAnsiTheme="minorHAnsi"/>
          <w:color w:val="auto"/>
        </w:rPr>
        <w:fldChar w:fldCharType="end"/>
      </w:r>
      <w:r w:rsidRPr="00A4103C">
        <w:rPr>
          <w:rFonts w:asciiTheme="minorHAnsi" w:hAnsiTheme="minorHAnsi"/>
          <w:color w:val="auto"/>
        </w:rPr>
        <w:t xml:space="preserve">. </w:t>
      </w:r>
      <w:r w:rsidR="00FF02A8" w:rsidRPr="00A4103C">
        <w:rPr>
          <w:rFonts w:asciiTheme="minorHAnsi" w:hAnsiTheme="minorHAnsi"/>
          <w:color w:val="auto"/>
        </w:rPr>
        <w:t>Investigating the energy requirements of</w:t>
      </w:r>
      <w:r w:rsidR="006B74D9" w:rsidRPr="00A4103C">
        <w:rPr>
          <w:rFonts w:asciiTheme="minorHAnsi" w:hAnsiTheme="minorHAnsi"/>
          <w:color w:val="auto"/>
        </w:rPr>
        <w:t xml:space="preserve"> diapause</w:t>
      </w:r>
      <w:r w:rsidR="00FF02A8" w:rsidRPr="00A4103C">
        <w:rPr>
          <w:rFonts w:asciiTheme="minorHAnsi" w:hAnsiTheme="minorHAnsi"/>
          <w:color w:val="auto"/>
        </w:rPr>
        <w:t xml:space="preserve"> could expose mechanisms that </w:t>
      </w:r>
      <w:r w:rsidR="006B74D9" w:rsidRPr="00A4103C">
        <w:rPr>
          <w:rFonts w:asciiTheme="minorHAnsi" w:hAnsiTheme="minorHAnsi"/>
          <w:color w:val="auto"/>
        </w:rPr>
        <w:t xml:space="preserve">regulate </w:t>
      </w:r>
      <w:r w:rsidR="00FF02A8" w:rsidRPr="00A4103C">
        <w:rPr>
          <w:rFonts w:asciiTheme="minorHAnsi" w:hAnsiTheme="minorHAnsi"/>
          <w:color w:val="auto"/>
        </w:rPr>
        <w:t>the timing of</w:t>
      </w:r>
      <w:r w:rsidR="006B74D9" w:rsidRPr="00A4103C">
        <w:rPr>
          <w:rFonts w:asciiTheme="minorHAnsi" w:hAnsiTheme="minorHAnsi"/>
          <w:color w:val="auto"/>
        </w:rPr>
        <w:t xml:space="preserve"> this tenuous life history decision.</w:t>
      </w:r>
      <w:r w:rsidR="00FF02A8" w:rsidRPr="00A4103C">
        <w:rPr>
          <w:rFonts w:asciiTheme="minorHAnsi" w:hAnsiTheme="minorHAnsi"/>
          <w:color w:val="auto"/>
        </w:rPr>
        <w:t xml:space="preserve"> </w:t>
      </w:r>
      <w:r w:rsidR="00181039">
        <w:rPr>
          <w:rFonts w:asciiTheme="minorHAnsi" w:hAnsiTheme="minorHAnsi"/>
          <w:color w:val="auto"/>
        </w:rPr>
        <w:t>D</w:t>
      </w:r>
      <w:r w:rsidR="006B74D9" w:rsidRPr="00A4103C">
        <w:rPr>
          <w:rFonts w:asciiTheme="minorHAnsi" w:hAnsiTheme="minorHAnsi"/>
          <w:color w:val="auto"/>
        </w:rPr>
        <w:t>eveloping s</w:t>
      </w:r>
      <w:r w:rsidR="00FF02A8" w:rsidRPr="00A4103C">
        <w:rPr>
          <w:rFonts w:asciiTheme="minorHAnsi" w:hAnsiTheme="minorHAnsi"/>
          <w:color w:val="auto"/>
        </w:rPr>
        <w:t xml:space="preserve">trategies </w:t>
      </w:r>
      <w:r w:rsidR="00181039">
        <w:rPr>
          <w:rFonts w:asciiTheme="minorHAnsi" w:hAnsiTheme="minorHAnsi"/>
          <w:color w:val="auto"/>
        </w:rPr>
        <w:t xml:space="preserve">to manipulate the mechanisms regulating </w:t>
      </w:r>
      <w:r w:rsidR="00FF02A8" w:rsidRPr="00A4103C">
        <w:rPr>
          <w:rFonts w:asciiTheme="minorHAnsi" w:hAnsiTheme="minorHAnsi"/>
          <w:color w:val="auto"/>
        </w:rPr>
        <w:t xml:space="preserve">the progression of ECB through diapause could be valuable. Eventually, perturbing the European corn borer larvae’s ability to survive diapause by affecting how it accumulates and stores resources in preparation for diapause could be used as an added layer of pest management. Until then, the link between seasonal temperatures and global food security will become more tenuous and finding a </w:t>
      </w:r>
      <w:r w:rsidR="00FF02A8" w:rsidRPr="00A4103C">
        <w:rPr>
          <w:rFonts w:asciiTheme="minorHAnsi" w:hAnsiTheme="minorHAnsi"/>
          <w:color w:val="auto"/>
        </w:rPr>
        <w:lastRenderedPageBreak/>
        <w:t>making a comprehensive approach to dealing with the response of pest insects to climate change is imperative.</w:t>
      </w:r>
    </w:p>
    <w:p w14:paraId="778E6036" w14:textId="77777777" w:rsidR="00166A77" w:rsidRPr="00A4103C" w:rsidRDefault="00166A77" w:rsidP="00E60FC5">
      <w:pPr>
        <w:spacing w:line="480" w:lineRule="auto"/>
        <w:outlineLvl w:val="0"/>
        <w:rPr>
          <w:rFonts w:asciiTheme="minorHAnsi" w:hAnsiTheme="minorHAnsi"/>
          <w:b/>
          <w:color w:val="auto"/>
        </w:rPr>
      </w:pPr>
    </w:p>
    <w:p w14:paraId="41EFEEA3" w14:textId="77777777" w:rsidR="003F083F" w:rsidRPr="00A4103C" w:rsidRDefault="003F083F" w:rsidP="00E60FC5">
      <w:pPr>
        <w:spacing w:line="480" w:lineRule="auto"/>
        <w:outlineLvl w:val="0"/>
        <w:rPr>
          <w:rFonts w:asciiTheme="minorHAnsi" w:hAnsiTheme="minorHAnsi"/>
          <w:b/>
          <w:color w:val="auto"/>
        </w:rPr>
      </w:pPr>
      <w:r w:rsidRPr="00A4103C">
        <w:rPr>
          <w:rFonts w:asciiTheme="minorHAnsi" w:hAnsiTheme="minorHAnsi"/>
          <w:b/>
          <w:color w:val="auto"/>
        </w:rPr>
        <w:t>PROPOSED METHODOLOGY</w:t>
      </w:r>
    </w:p>
    <w:p w14:paraId="2CA2C1DA" w14:textId="32428D54" w:rsidR="003F083F" w:rsidRPr="00A4103C" w:rsidRDefault="003F083F">
      <w:pPr>
        <w:spacing w:line="480" w:lineRule="auto"/>
        <w:rPr>
          <w:rFonts w:asciiTheme="minorHAnsi" w:hAnsiTheme="minorHAnsi"/>
          <w:color w:val="auto"/>
        </w:rPr>
      </w:pPr>
      <w:r w:rsidRPr="00A4103C">
        <w:rPr>
          <w:rFonts w:asciiTheme="minorHAnsi" w:hAnsiTheme="minorHAnsi"/>
          <w:b/>
          <w:color w:val="auto"/>
        </w:rPr>
        <w:t>Origin and H</w:t>
      </w:r>
      <w:r w:rsidR="00C17895" w:rsidRPr="00A4103C">
        <w:rPr>
          <w:rFonts w:asciiTheme="minorHAnsi" w:hAnsiTheme="minorHAnsi"/>
          <w:b/>
          <w:color w:val="auto"/>
        </w:rPr>
        <w:t xml:space="preserve">usbandry of European Corn Corer: </w:t>
      </w:r>
      <w:r w:rsidRPr="00A4103C">
        <w:rPr>
          <w:rFonts w:asciiTheme="minorHAnsi" w:hAnsiTheme="minorHAnsi"/>
          <w:color w:val="auto"/>
        </w:rPr>
        <w:t xml:space="preserve">The </w:t>
      </w:r>
      <w:r w:rsidR="00852646" w:rsidRPr="00A4103C">
        <w:rPr>
          <w:rFonts w:asciiTheme="minorHAnsi" w:hAnsiTheme="minorHAnsi"/>
          <w:color w:val="auto"/>
        </w:rPr>
        <w:t>U</w:t>
      </w:r>
      <w:r w:rsidRPr="00A4103C">
        <w:rPr>
          <w:rFonts w:asciiTheme="minorHAnsi" w:hAnsiTheme="minorHAnsi"/>
          <w:color w:val="auto"/>
        </w:rPr>
        <w:t>nivoltine</w:t>
      </w:r>
      <w:r w:rsidR="00852646" w:rsidRPr="00A4103C">
        <w:rPr>
          <w:rFonts w:asciiTheme="minorHAnsi" w:hAnsiTheme="minorHAnsi"/>
          <w:color w:val="auto"/>
        </w:rPr>
        <w:t>-Z</w:t>
      </w:r>
      <w:r w:rsidRPr="00A4103C">
        <w:rPr>
          <w:rFonts w:asciiTheme="minorHAnsi" w:hAnsiTheme="minorHAnsi"/>
          <w:color w:val="auto"/>
        </w:rPr>
        <w:t xml:space="preserve"> (UZ) and </w:t>
      </w:r>
      <w:r w:rsidR="00852646" w:rsidRPr="00A4103C">
        <w:rPr>
          <w:rFonts w:asciiTheme="minorHAnsi" w:hAnsiTheme="minorHAnsi"/>
          <w:color w:val="auto"/>
        </w:rPr>
        <w:t>B</w:t>
      </w:r>
      <w:r w:rsidRPr="00A4103C">
        <w:rPr>
          <w:rFonts w:asciiTheme="minorHAnsi" w:hAnsiTheme="minorHAnsi"/>
          <w:color w:val="auto"/>
        </w:rPr>
        <w:t>ivoltine</w:t>
      </w:r>
      <w:r w:rsidR="00852646" w:rsidRPr="00A4103C">
        <w:rPr>
          <w:rFonts w:asciiTheme="minorHAnsi" w:hAnsiTheme="minorHAnsi"/>
          <w:color w:val="auto"/>
        </w:rPr>
        <w:t>-E</w:t>
      </w:r>
      <w:r w:rsidRPr="00A4103C">
        <w:rPr>
          <w:rFonts w:asciiTheme="minorHAnsi" w:hAnsiTheme="minorHAnsi"/>
          <w:color w:val="auto"/>
        </w:rPr>
        <w:t xml:space="preserve"> (BE) stra</w:t>
      </w:r>
      <w:r w:rsidR="002037BB">
        <w:rPr>
          <w:rFonts w:asciiTheme="minorHAnsi" w:hAnsiTheme="minorHAnsi"/>
          <w:color w:val="auto"/>
        </w:rPr>
        <w:t xml:space="preserve">ins of ECB </w:t>
      </w:r>
      <w:r w:rsidR="0040656E" w:rsidRPr="00A4103C">
        <w:rPr>
          <w:rFonts w:asciiTheme="minorHAnsi" w:hAnsiTheme="minorHAnsi"/>
          <w:color w:val="auto"/>
        </w:rPr>
        <w:t>that will be</w:t>
      </w:r>
      <w:r w:rsidR="00E90F71" w:rsidRPr="00A4103C">
        <w:rPr>
          <w:rFonts w:asciiTheme="minorHAnsi" w:hAnsiTheme="minorHAnsi"/>
          <w:color w:val="auto"/>
        </w:rPr>
        <w:t xml:space="preserve"> used in this experiment were collected by members </w:t>
      </w:r>
      <w:r w:rsidR="005756AF" w:rsidRPr="00A4103C">
        <w:rPr>
          <w:rFonts w:asciiTheme="minorHAnsi" w:hAnsiTheme="minorHAnsi"/>
          <w:color w:val="auto"/>
        </w:rPr>
        <w:t xml:space="preserve">of </w:t>
      </w:r>
      <w:r w:rsidRPr="00A4103C">
        <w:rPr>
          <w:rFonts w:asciiTheme="minorHAnsi" w:hAnsiTheme="minorHAnsi"/>
          <w:color w:val="auto"/>
        </w:rPr>
        <w:t xml:space="preserve">Dr. </w:t>
      </w:r>
      <w:r w:rsidR="00E65674">
        <w:rPr>
          <w:rFonts w:asciiTheme="minorHAnsi" w:hAnsiTheme="minorHAnsi"/>
          <w:color w:val="auto"/>
        </w:rPr>
        <w:t xml:space="preserve">Eric </w:t>
      </w:r>
      <w:proofErr w:type="spellStart"/>
      <w:r w:rsidRPr="00A4103C">
        <w:rPr>
          <w:rFonts w:asciiTheme="minorHAnsi" w:hAnsiTheme="minorHAnsi"/>
          <w:color w:val="auto"/>
        </w:rPr>
        <w:t>Dopman</w:t>
      </w:r>
      <w:r w:rsidR="00E65674">
        <w:rPr>
          <w:rFonts w:asciiTheme="minorHAnsi" w:hAnsiTheme="minorHAnsi"/>
          <w:color w:val="auto"/>
        </w:rPr>
        <w:t>’s</w:t>
      </w:r>
      <w:proofErr w:type="spellEnd"/>
      <w:r w:rsidRPr="00A4103C">
        <w:rPr>
          <w:rFonts w:asciiTheme="minorHAnsi" w:hAnsiTheme="minorHAnsi"/>
          <w:color w:val="auto"/>
        </w:rPr>
        <w:t xml:space="preserve"> laboratory at Tufts University.</w:t>
      </w:r>
      <w:r w:rsidR="005756AF" w:rsidRPr="00A4103C">
        <w:rPr>
          <w:rFonts w:asciiTheme="minorHAnsi" w:hAnsiTheme="minorHAnsi"/>
          <w:color w:val="auto"/>
        </w:rPr>
        <w:t xml:space="preserve"> </w:t>
      </w:r>
      <w:r w:rsidR="006105B1" w:rsidRPr="00A4103C">
        <w:rPr>
          <w:rFonts w:asciiTheme="minorHAnsi" w:hAnsiTheme="minorHAnsi"/>
          <w:color w:val="auto"/>
        </w:rPr>
        <w:t xml:space="preserve">Strain identity was determined genotypically using the </w:t>
      </w:r>
      <w:proofErr w:type="spellStart"/>
      <w:r w:rsidR="006105B1" w:rsidRPr="00C342B2">
        <w:rPr>
          <w:rFonts w:asciiTheme="minorHAnsi" w:hAnsiTheme="minorHAnsi"/>
          <w:i/>
          <w:color w:val="auto"/>
        </w:rPr>
        <w:t>pgFAR</w:t>
      </w:r>
      <w:proofErr w:type="spellEnd"/>
      <w:r w:rsidR="009411AA" w:rsidRPr="00A4103C">
        <w:rPr>
          <w:rFonts w:asciiTheme="minorHAnsi" w:hAnsiTheme="minorHAnsi"/>
          <w:color w:val="auto"/>
        </w:rPr>
        <w:t xml:space="preserve"> autosomal gene, this gene codes an important enzyme</w:t>
      </w:r>
      <w:r w:rsidR="005756AF" w:rsidRPr="00A4103C">
        <w:rPr>
          <w:rFonts w:asciiTheme="minorHAnsi" w:hAnsiTheme="minorHAnsi"/>
          <w:color w:val="auto"/>
        </w:rPr>
        <w:t xml:space="preserve"> </w:t>
      </w:r>
      <w:r w:rsidR="0040656E" w:rsidRPr="00A4103C">
        <w:rPr>
          <w:rFonts w:asciiTheme="minorHAnsi" w:hAnsiTheme="minorHAnsi"/>
          <w:color w:val="auto"/>
        </w:rPr>
        <w:t>involved in determining</w:t>
      </w:r>
      <w:r w:rsidR="005756AF" w:rsidRPr="00A4103C">
        <w:rPr>
          <w:rFonts w:asciiTheme="minorHAnsi" w:hAnsiTheme="minorHAnsi"/>
          <w:color w:val="auto"/>
        </w:rPr>
        <w:t xml:space="preserve"> the female sex-pheromone blend</w:t>
      </w:r>
      <w:r w:rsidR="0040656E" w:rsidRPr="00A4103C">
        <w:rPr>
          <w:rFonts w:asciiTheme="minorHAnsi" w:hAnsiTheme="minorHAnsi"/>
          <w:color w:val="auto"/>
        </w:rPr>
        <w:t>, and is partly responsible for the strain differences</w:t>
      </w:r>
      <w:r w:rsidR="005756AF" w:rsidRPr="00A4103C">
        <w:rPr>
          <w:rFonts w:asciiTheme="minorHAnsi" w:hAnsiTheme="minorHAnsi"/>
          <w:color w:val="auto"/>
        </w:rPr>
        <w:t xml:space="preserve"> </w:t>
      </w:r>
      <w:r w:rsidR="00816093"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0 }, "schema" : "https://github.com/citation-style-language/schema/raw/master/csl-citation.json" }</w:instrText>
      </w:r>
      <w:r w:rsidR="00816093" w:rsidRPr="00A4103C">
        <w:rPr>
          <w:rFonts w:asciiTheme="minorHAnsi" w:hAnsiTheme="minorHAnsi"/>
          <w:color w:val="auto"/>
        </w:rPr>
        <w:fldChar w:fldCharType="separate"/>
      </w:r>
      <w:r w:rsidR="00816093" w:rsidRPr="00A4103C">
        <w:rPr>
          <w:rFonts w:asciiTheme="minorHAnsi" w:hAnsiTheme="minorHAnsi"/>
          <w:noProof/>
          <w:color w:val="auto"/>
        </w:rPr>
        <w:t>(Lassance et al. 2010)</w:t>
      </w:r>
      <w:r w:rsidR="00816093" w:rsidRPr="00A4103C">
        <w:rPr>
          <w:rFonts w:asciiTheme="minorHAnsi" w:hAnsiTheme="minorHAnsi"/>
          <w:color w:val="auto"/>
        </w:rPr>
        <w:fldChar w:fldCharType="end"/>
      </w:r>
      <w:r w:rsidR="00816093" w:rsidRPr="00A4103C">
        <w:rPr>
          <w:rFonts w:asciiTheme="minorHAnsi" w:hAnsiTheme="minorHAnsi"/>
          <w:color w:val="auto"/>
        </w:rPr>
        <w:t>.</w:t>
      </w:r>
      <w:r w:rsidRPr="00A4103C">
        <w:rPr>
          <w:rFonts w:asciiTheme="minorHAnsi" w:hAnsiTheme="minorHAnsi"/>
          <w:color w:val="auto"/>
        </w:rPr>
        <w:t xml:space="preserve"> </w:t>
      </w:r>
      <w:r w:rsidR="00C17895" w:rsidRPr="00A4103C">
        <w:rPr>
          <w:rFonts w:asciiTheme="minorHAnsi" w:hAnsiTheme="minorHAnsi"/>
          <w:color w:val="auto"/>
        </w:rPr>
        <w:t xml:space="preserve">Both strains </w:t>
      </w:r>
      <w:r w:rsidRPr="00A4103C">
        <w:rPr>
          <w:rFonts w:asciiTheme="minorHAnsi" w:hAnsiTheme="minorHAnsi"/>
          <w:color w:val="auto"/>
        </w:rPr>
        <w:t xml:space="preserve">were </w:t>
      </w:r>
      <w:r w:rsidR="00C17895" w:rsidRPr="00A4103C">
        <w:rPr>
          <w:rFonts w:asciiTheme="minorHAnsi" w:hAnsiTheme="minorHAnsi"/>
          <w:color w:val="auto"/>
        </w:rPr>
        <w:t xml:space="preserve">collected </w:t>
      </w:r>
      <w:r w:rsidRPr="00A4103C">
        <w:rPr>
          <w:rFonts w:asciiTheme="minorHAnsi" w:hAnsiTheme="minorHAnsi"/>
          <w:color w:val="auto"/>
        </w:rPr>
        <w:t xml:space="preserve">as </w:t>
      </w:r>
      <w:r w:rsidR="00E65674">
        <w:rPr>
          <w:rFonts w:asciiTheme="minorHAnsi" w:hAnsiTheme="minorHAnsi"/>
          <w:color w:val="auto"/>
        </w:rPr>
        <w:t xml:space="preserve">a mixture of </w:t>
      </w:r>
      <w:r w:rsidRPr="00A4103C">
        <w:rPr>
          <w:rFonts w:asciiTheme="minorHAnsi" w:hAnsiTheme="minorHAnsi"/>
          <w:color w:val="auto"/>
        </w:rPr>
        <w:t>larvae</w:t>
      </w:r>
      <w:r w:rsidR="00C17895" w:rsidRPr="00A4103C">
        <w:rPr>
          <w:rFonts w:asciiTheme="minorHAnsi" w:hAnsiTheme="minorHAnsi"/>
          <w:color w:val="auto"/>
        </w:rPr>
        <w:t>, pupae</w:t>
      </w:r>
      <w:r w:rsidR="00E65674">
        <w:rPr>
          <w:rFonts w:asciiTheme="minorHAnsi" w:hAnsiTheme="minorHAnsi"/>
          <w:color w:val="auto"/>
        </w:rPr>
        <w:t>,</w:t>
      </w:r>
      <w:r w:rsidR="00C17895" w:rsidRPr="00A4103C">
        <w:rPr>
          <w:rFonts w:asciiTheme="minorHAnsi" w:hAnsiTheme="minorHAnsi"/>
          <w:color w:val="auto"/>
        </w:rPr>
        <w:t xml:space="preserve"> and adults from New York state prior to 2015 </w:t>
      </w:r>
      <w:r w:rsidR="00C17895"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38/hdy.2014.128", "ISSN" : "0018-067X", "PMID" : "25626887", "abstract" : "Despite unparalleled access to species' genomes in our post-genomic age, we often lack adequate biological explanations for a major hallmark of the speciation process-genetic divergence. In the presence of gene flow, chromosomal rearrangements such as inversions are thought to promote divergence and facilitate speciation by suppressing recombination. Using a combination of genetic crosses, phenotyping of a trait underlying ecological isolation, and population genetic analysis of wild populations, we set out to determine whether evidence supports a role for recombination suppressors during speciation between the Z and E strains of European corn borer moth (Ostrinia nubilalis). Our results are consistent with the presence of an inversion that has contributed to accumulation of ecologically adaptive alleles and genetic differentiation across roughly 20% of the Ostrinia sex chromosome (~4 Mb). Patterns in Ostrinia suggest that chromosomal divergence may involve two separate phases-one driving its transient origin through local adaptation and one determining its stable persistence through differential introgression. As the evolutionary rate of rearrangements in lepidopteran genomes appears to be one of the fastest among eukaryotes, structural mutations may have had a disproportionate role during adaptive divergence and speciation in Ostrinia and in other moths and butterflies.", "author" : [ { "dropping-particle" : "", "family" : "Wadsworth", "given" : "C B", "non-dropping-particle" : "", "parse-names" : false, "suffix" : "" }, { "dropping-particle" : "", "family" : "Li", "given" : "X", "non-dropping-particle" : "", "parse-names" : false, "suffix" : "" }, { "dropping-particle" : "", "family" : "Dopman", "given" : "E B", "non-dropping-particle" : "", "parse-names" : false, "suffix" : "" } ], "container-title" : "Heredity", "id" : "ITEM-1", "issue" : "6", "issued" : { "date-parts" : [ [ "2015" ] ] }, "page" : "593-600", "title" : "A recombination suppressor contributes to ecological speciation in OSTRINIA moths", "type" : "article-journal", "volume" : "114" }, "uris" : [ "http://www.mendeley.com/documents/?uuid=18c9a636-48ca-4348-92ad-ec317f8012f0" ] } ], "mendeley" : { "formattedCitation" : "(Wadsworth et al. 2015)", "plainTextFormattedCitation" : "(Wadsworth et al. 2015)", "previouslyFormattedCitation" : "(Wadsworth et al. 2015)" }, "properties" : { "noteIndex" : 0 }, "schema" : "https://github.com/citation-style-language/schema/raw/master/csl-citation.json" }</w:instrText>
      </w:r>
      <w:r w:rsidR="00C17895" w:rsidRPr="00A4103C">
        <w:rPr>
          <w:rFonts w:asciiTheme="minorHAnsi" w:hAnsiTheme="minorHAnsi"/>
          <w:color w:val="auto"/>
        </w:rPr>
        <w:fldChar w:fldCharType="separate"/>
      </w:r>
      <w:r w:rsidR="00C17895" w:rsidRPr="00A4103C">
        <w:rPr>
          <w:rFonts w:asciiTheme="minorHAnsi" w:hAnsiTheme="minorHAnsi"/>
          <w:noProof/>
          <w:color w:val="auto"/>
        </w:rPr>
        <w:t>(Wadsworth et al. 2015)</w:t>
      </w:r>
      <w:r w:rsidR="00C17895" w:rsidRPr="00A4103C">
        <w:rPr>
          <w:rFonts w:asciiTheme="minorHAnsi" w:hAnsiTheme="minorHAnsi"/>
          <w:color w:val="auto"/>
        </w:rPr>
        <w:fldChar w:fldCharType="end"/>
      </w:r>
      <w:r w:rsidRPr="00A4103C">
        <w:rPr>
          <w:rFonts w:asciiTheme="minorHAnsi" w:hAnsiTheme="minorHAnsi"/>
          <w:color w:val="auto"/>
        </w:rPr>
        <w:t xml:space="preserve">. </w:t>
      </w:r>
      <w:r w:rsidR="0040656E" w:rsidRPr="00A4103C">
        <w:rPr>
          <w:rFonts w:asciiTheme="minorHAnsi" w:hAnsiTheme="minorHAnsi"/>
          <w:color w:val="auto"/>
        </w:rPr>
        <w:t>For the duration of the experiment, each</w:t>
      </w:r>
      <w:r w:rsidR="00816093" w:rsidRPr="00A4103C">
        <w:rPr>
          <w:rFonts w:asciiTheme="minorHAnsi" w:hAnsiTheme="minorHAnsi"/>
          <w:color w:val="auto"/>
        </w:rPr>
        <w:t xml:space="preserve"> strain will be continuously mass reared</w:t>
      </w:r>
      <w:r w:rsidRPr="00A4103C">
        <w:rPr>
          <w:rFonts w:asciiTheme="minorHAnsi" w:hAnsiTheme="minorHAnsi"/>
          <w:color w:val="auto"/>
        </w:rPr>
        <w:t xml:space="preserve"> at 26</w:t>
      </w:r>
      <w:r w:rsidR="009F4CB8">
        <w:rPr>
          <w:color w:val="auto"/>
        </w:rPr>
        <w:t xml:space="preserve"> °</w:t>
      </w:r>
      <w:r w:rsidRPr="00A4103C">
        <w:rPr>
          <w:rFonts w:asciiTheme="minorHAnsi" w:hAnsiTheme="minorHAnsi"/>
          <w:color w:val="auto"/>
        </w:rPr>
        <w:t xml:space="preserve">C </w:t>
      </w:r>
      <w:r w:rsidR="0051526B" w:rsidRPr="00A4103C">
        <w:rPr>
          <w:rFonts w:asciiTheme="minorHAnsi" w:hAnsiTheme="minorHAnsi"/>
          <w:color w:val="auto"/>
        </w:rPr>
        <w:t>under a 1</w:t>
      </w:r>
      <w:r w:rsidR="00220F24">
        <w:rPr>
          <w:rFonts w:asciiTheme="minorHAnsi" w:hAnsiTheme="minorHAnsi"/>
          <w:color w:val="auto"/>
        </w:rPr>
        <w:t>6L:8D</w:t>
      </w:r>
      <w:r w:rsidR="0051526B" w:rsidRPr="00A4103C">
        <w:rPr>
          <w:rFonts w:asciiTheme="minorHAnsi" w:hAnsiTheme="minorHAnsi"/>
          <w:color w:val="auto"/>
        </w:rPr>
        <w:t xml:space="preserve"> photoperiod</w:t>
      </w:r>
      <w:r w:rsidR="008626A2" w:rsidRPr="00A4103C">
        <w:rPr>
          <w:rFonts w:asciiTheme="minorHAnsi" w:hAnsiTheme="minorHAnsi"/>
          <w:color w:val="auto"/>
        </w:rPr>
        <w:t xml:space="preserve"> </w:t>
      </w:r>
      <w:r w:rsidR="00924421">
        <w:rPr>
          <w:rFonts w:asciiTheme="minorHAnsi" w:hAnsiTheme="minorHAnsi"/>
          <w:color w:val="auto"/>
        </w:rPr>
        <w:t>to promote</w:t>
      </w:r>
      <w:r w:rsidR="008626A2" w:rsidRPr="00A4103C">
        <w:rPr>
          <w:rFonts w:asciiTheme="minorHAnsi" w:hAnsiTheme="minorHAnsi"/>
          <w:color w:val="auto"/>
        </w:rPr>
        <w:t xml:space="preserve"> continuous development</w:t>
      </w:r>
      <w:r w:rsidR="0051526B" w:rsidRPr="00A4103C">
        <w:rPr>
          <w:rFonts w:asciiTheme="minorHAnsi" w:hAnsiTheme="minorHAnsi"/>
          <w:color w:val="auto"/>
        </w:rPr>
        <w:t>.</w:t>
      </w:r>
      <w:r w:rsidRPr="00A4103C">
        <w:rPr>
          <w:rFonts w:asciiTheme="minorHAnsi" w:hAnsiTheme="minorHAnsi"/>
          <w:color w:val="auto"/>
        </w:rPr>
        <w:t xml:space="preserve"> To </w:t>
      </w:r>
      <w:r w:rsidR="008626A2" w:rsidRPr="00A4103C">
        <w:rPr>
          <w:rFonts w:asciiTheme="minorHAnsi" w:hAnsiTheme="minorHAnsi"/>
          <w:color w:val="auto"/>
        </w:rPr>
        <w:t>test for</w:t>
      </w:r>
      <w:r w:rsidR="00081652">
        <w:rPr>
          <w:rFonts w:asciiTheme="minorHAnsi" w:hAnsiTheme="minorHAnsi"/>
          <w:color w:val="auto"/>
        </w:rPr>
        <w:t xml:space="preserve"> </w:t>
      </w:r>
      <w:r w:rsidRPr="00A4103C">
        <w:rPr>
          <w:rFonts w:asciiTheme="minorHAnsi" w:hAnsiTheme="minorHAnsi"/>
          <w:color w:val="auto"/>
        </w:rPr>
        <w:t xml:space="preserve">differences in </w:t>
      </w:r>
      <w:r w:rsidR="0076506B" w:rsidRPr="00A4103C">
        <w:rPr>
          <w:rFonts w:asciiTheme="minorHAnsi" w:hAnsiTheme="minorHAnsi"/>
          <w:color w:val="auto"/>
        </w:rPr>
        <w:t xml:space="preserve">stored </w:t>
      </w:r>
      <w:r w:rsidR="0051526B" w:rsidRPr="00A4103C">
        <w:rPr>
          <w:rFonts w:asciiTheme="minorHAnsi" w:hAnsiTheme="minorHAnsi"/>
          <w:color w:val="auto"/>
        </w:rPr>
        <w:t>triglycerides between</w:t>
      </w:r>
      <w:r w:rsidR="00081652">
        <w:rPr>
          <w:rFonts w:asciiTheme="minorHAnsi" w:hAnsiTheme="minorHAnsi"/>
          <w:color w:val="auto"/>
        </w:rPr>
        <w:t xml:space="preserve"> t</w:t>
      </w:r>
      <w:r w:rsidR="00E82078">
        <w:rPr>
          <w:rFonts w:asciiTheme="minorHAnsi" w:hAnsiTheme="minorHAnsi"/>
          <w:color w:val="auto"/>
        </w:rPr>
        <w:t>he</w:t>
      </w:r>
      <w:r w:rsidR="0051526B" w:rsidRPr="00A4103C">
        <w:rPr>
          <w:rFonts w:asciiTheme="minorHAnsi" w:hAnsiTheme="minorHAnsi"/>
          <w:color w:val="auto"/>
        </w:rPr>
        <w:t xml:space="preserve"> diapause </w:t>
      </w:r>
      <w:r w:rsidRPr="00A4103C">
        <w:rPr>
          <w:rFonts w:asciiTheme="minorHAnsi" w:hAnsiTheme="minorHAnsi"/>
          <w:color w:val="auto"/>
        </w:rPr>
        <w:t xml:space="preserve">and </w:t>
      </w:r>
      <w:r w:rsidR="0051526B" w:rsidRPr="00A4103C">
        <w:rPr>
          <w:rFonts w:asciiTheme="minorHAnsi" w:hAnsiTheme="minorHAnsi"/>
          <w:color w:val="auto"/>
        </w:rPr>
        <w:t>non-</w:t>
      </w:r>
      <w:r w:rsidRPr="00A4103C">
        <w:rPr>
          <w:rFonts w:asciiTheme="minorHAnsi" w:hAnsiTheme="minorHAnsi"/>
          <w:color w:val="auto"/>
        </w:rPr>
        <w:t>diapause larvae, newly hatched larvae from e</w:t>
      </w:r>
      <w:r w:rsidR="0051526B" w:rsidRPr="00A4103C">
        <w:rPr>
          <w:rFonts w:asciiTheme="minorHAnsi" w:hAnsiTheme="minorHAnsi"/>
          <w:color w:val="auto"/>
        </w:rPr>
        <w:t>ach strain will be reared at 23</w:t>
      </w:r>
      <w:r w:rsidR="009F4CB8">
        <w:rPr>
          <w:color w:val="auto"/>
        </w:rPr>
        <w:t xml:space="preserve"> °</w:t>
      </w:r>
      <w:r w:rsidRPr="00A4103C">
        <w:rPr>
          <w:rFonts w:asciiTheme="minorHAnsi" w:hAnsiTheme="minorHAnsi"/>
          <w:color w:val="auto"/>
        </w:rPr>
        <w:t xml:space="preserve">C </w:t>
      </w:r>
      <w:r w:rsidR="0051526B" w:rsidRPr="00A4103C">
        <w:rPr>
          <w:rFonts w:asciiTheme="minorHAnsi" w:hAnsiTheme="minorHAnsi"/>
          <w:color w:val="auto"/>
        </w:rPr>
        <w:t xml:space="preserve">under </w:t>
      </w:r>
      <w:r w:rsidR="00220F24">
        <w:rPr>
          <w:rFonts w:asciiTheme="minorHAnsi" w:hAnsiTheme="minorHAnsi"/>
          <w:color w:val="auto"/>
        </w:rPr>
        <w:t xml:space="preserve">a 12L:12D </w:t>
      </w:r>
      <w:r w:rsidR="00D04E45" w:rsidRPr="00A4103C">
        <w:rPr>
          <w:rFonts w:asciiTheme="minorHAnsi" w:hAnsiTheme="minorHAnsi"/>
          <w:color w:val="auto"/>
        </w:rPr>
        <w:t>photoperiod</w:t>
      </w:r>
      <w:r w:rsidR="0051526B" w:rsidRPr="00A4103C">
        <w:rPr>
          <w:rFonts w:asciiTheme="minorHAnsi" w:hAnsiTheme="minorHAnsi"/>
          <w:color w:val="auto"/>
        </w:rPr>
        <w:t xml:space="preserve"> </w:t>
      </w:r>
      <w:r w:rsidR="00D04E45" w:rsidRPr="00A4103C">
        <w:rPr>
          <w:rFonts w:asciiTheme="minorHAnsi" w:hAnsiTheme="minorHAnsi"/>
          <w:color w:val="auto"/>
        </w:rPr>
        <w:t xml:space="preserve">to </w:t>
      </w:r>
      <w:r w:rsidR="00B568C8" w:rsidRPr="00A4103C">
        <w:rPr>
          <w:rFonts w:asciiTheme="minorHAnsi" w:hAnsiTheme="minorHAnsi"/>
          <w:color w:val="auto"/>
        </w:rPr>
        <w:t xml:space="preserve">induce diapause or </w:t>
      </w:r>
      <w:r w:rsidR="00D04E45" w:rsidRPr="00A4103C">
        <w:rPr>
          <w:rFonts w:asciiTheme="minorHAnsi" w:hAnsiTheme="minorHAnsi"/>
          <w:color w:val="auto"/>
        </w:rPr>
        <w:t>16</w:t>
      </w:r>
      <w:r w:rsidR="00B43822">
        <w:rPr>
          <w:rFonts w:asciiTheme="minorHAnsi" w:hAnsiTheme="minorHAnsi"/>
          <w:color w:val="auto"/>
        </w:rPr>
        <w:t>L:8D</w:t>
      </w:r>
      <w:r w:rsidR="00D04E45" w:rsidRPr="00A4103C">
        <w:rPr>
          <w:rFonts w:asciiTheme="minorHAnsi" w:hAnsiTheme="minorHAnsi"/>
          <w:color w:val="auto"/>
        </w:rPr>
        <w:t xml:space="preserve"> photoperiod to </w:t>
      </w:r>
      <w:r w:rsidR="008626A2" w:rsidRPr="00A4103C">
        <w:rPr>
          <w:rFonts w:asciiTheme="minorHAnsi" w:hAnsiTheme="minorHAnsi"/>
          <w:color w:val="auto"/>
        </w:rPr>
        <w:t>promote continuous development</w:t>
      </w:r>
      <w:r w:rsidR="00B568C8" w:rsidRPr="00A4103C">
        <w:rPr>
          <w:rFonts w:asciiTheme="minorHAnsi" w:hAnsiTheme="minorHAnsi"/>
          <w:color w:val="auto"/>
        </w:rPr>
        <w:t>. Those larvae treated under diapause</w:t>
      </w:r>
      <w:r w:rsidR="00E82078">
        <w:rPr>
          <w:rFonts w:asciiTheme="minorHAnsi" w:hAnsiTheme="minorHAnsi"/>
          <w:color w:val="auto"/>
        </w:rPr>
        <w:t>-</w:t>
      </w:r>
      <w:r w:rsidR="00B568C8" w:rsidRPr="00A4103C">
        <w:rPr>
          <w:rFonts w:asciiTheme="minorHAnsi" w:hAnsiTheme="minorHAnsi"/>
          <w:color w:val="auto"/>
        </w:rPr>
        <w:t xml:space="preserve">inducing </w:t>
      </w:r>
      <w:r w:rsidR="0051526B" w:rsidRPr="00A4103C">
        <w:rPr>
          <w:rFonts w:asciiTheme="minorHAnsi" w:hAnsiTheme="minorHAnsi"/>
          <w:color w:val="auto"/>
        </w:rPr>
        <w:t xml:space="preserve">conditions from the UZ and BE strains </w:t>
      </w:r>
      <w:r w:rsidRPr="00A4103C">
        <w:rPr>
          <w:rFonts w:asciiTheme="minorHAnsi" w:hAnsiTheme="minorHAnsi"/>
          <w:color w:val="auto"/>
        </w:rPr>
        <w:t>will be lab</w:t>
      </w:r>
      <w:r w:rsidR="0051526B" w:rsidRPr="00A4103C">
        <w:rPr>
          <w:rFonts w:asciiTheme="minorHAnsi" w:hAnsiTheme="minorHAnsi"/>
          <w:color w:val="auto"/>
        </w:rPr>
        <w:t>eled UZ12 and BE12 respectively and t</w:t>
      </w:r>
      <w:r w:rsidRPr="00A4103C">
        <w:rPr>
          <w:rFonts w:asciiTheme="minorHAnsi" w:hAnsiTheme="minorHAnsi"/>
          <w:color w:val="auto"/>
        </w:rPr>
        <w:t xml:space="preserve">hose </w:t>
      </w:r>
      <w:r w:rsidR="0051526B" w:rsidRPr="00A4103C">
        <w:rPr>
          <w:rFonts w:asciiTheme="minorHAnsi" w:hAnsiTheme="minorHAnsi"/>
          <w:color w:val="auto"/>
        </w:rPr>
        <w:t xml:space="preserve">treated under </w:t>
      </w:r>
      <w:r w:rsidRPr="00A4103C">
        <w:rPr>
          <w:rFonts w:asciiTheme="minorHAnsi" w:hAnsiTheme="minorHAnsi"/>
          <w:color w:val="auto"/>
        </w:rPr>
        <w:t xml:space="preserve">diapause avoiding conditions will be labeled UZ16 and BE16 respectively. </w:t>
      </w:r>
    </w:p>
    <w:p w14:paraId="35E2778D" w14:textId="77777777" w:rsidR="0083044B" w:rsidRPr="00A4103C" w:rsidRDefault="0083044B" w:rsidP="00E84291">
      <w:pPr>
        <w:spacing w:line="480" w:lineRule="auto"/>
        <w:rPr>
          <w:rFonts w:asciiTheme="minorHAnsi" w:hAnsiTheme="minorHAnsi"/>
          <w:b/>
          <w:color w:val="auto"/>
        </w:rPr>
      </w:pPr>
    </w:p>
    <w:p w14:paraId="517D3277" w14:textId="06B646EE" w:rsidR="00E84291" w:rsidRPr="00A4103C" w:rsidRDefault="00E84291" w:rsidP="00E84291">
      <w:pPr>
        <w:spacing w:line="480" w:lineRule="auto"/>
        <w:rPr>
          <w:rFonts w:asciiTheme="minorHAnsi" w:hAnsiTheme="minorHAnsi"/>
          <w:color w:val="auto"/>
        </w:rPr>
      </w:pPr>
      <w:r w:rsidRPr="00A4103C">
        <w:rPr>
          <w:rFonts w:asciiTheme="minorHAnsi" w:hAnsiTheme="minorHAnsi"/>
          <w:b/>
          <w:color w:val="auto"/>
        </w:rPr>
        <w:t xml:space="preserve">Sampling Wandering Larvae. </w:t>
      </w:r>
      <w:r w:rsidRPr="00A4103C">
        <w:rPr>
          <w:rFonts w:asciiTheme="minorHAnsi" w:hAnsiTheme="minorHAnsi"/>
          <w:color w:val="auto"/>
        </w:rPr>
        <w:t>European corn borer eggs</w:t>
      </w:r>
      <w:r w:rsidR="0040656E" w:rsidRPr="00A4103C">
        <w:rPr>
          <w:rFonts w:asciiTheme="minorHAnsi" w:hAnsiTheme="minorHAnsi"/>
          <w:color w:val="auto"/>
        </w:rPr>
        <w:t xml:space="preserve"> intended for</w:t>
      </w:r>
      <w:r w:rsidR="003D5201" w:rsidRPr="00A4103C">
        <w:rPr>
          <w:rFonts w:asciiTheme="minorHAnsi" w:hAnsiTheme="minorHAnsi"/>
          <w:color w:val="auto"/>
        </w:rPr>
        <w:t xml:space="preserve"> non-diapause and diapause</w:t>
      </w:r>
      <w:r w:rsidR="0040656E" w:rsidRPr="00A4103C">
        <w:rPr>
          <w:rFonts w:asciiTheme="minorHAnsi" w:hAnsiTheme="minorHAnsi"/>
          <w:color w:val="auto"/>
        </w:rPr>
        <w:t xml:space="preserve"> treatment</w:t>
      </w:r>
      <w:r w:rsidRPr="00A4103C">
        <w:rPr>
          <w:rFonts w:asciiTheme="minorHAnsi" w:hAnsiTheme="minorHAnsi"/>
          <w:color w:val="auto"/>
        </w:rPr>
        <w:t xml:space="preserve"> from the UZ and BE strains will be </w:t>
      </w:r>
      <w:r w:rsidR="003D5201" w:rsidRPr="00A4103C">
        <w:rPr>
          <w:rFonts w:asciiTheme="minorHAnsi" w:hAnsiTheme="minorHAnsi"/>
          <w:color w:val="auto"/>
        </w:rPr>
        <w:t xml:space="preserve">held </w:t>
      </w:r>
      <w:r w:rsidRPr="00A4103C">
        <w:rPr>
          <w:rFonts w:asciiTheme="minorHAnsi" w:hAnsiTheme="minorHAnsi"/>
          <w:color w:val="auto"/>
        </w:rPr>
        <w:t>at 23</w:t>
      </w:r>
      <w:r w:rsidR="00F521CE">
        <w:rPr>
          <w:rFonts w:asciiTheme="minorHAnsi" w:hAnsiTheme="minorHAnsi"/>
          <w:color w:val="auto"/>
        </w:rPr>
        <w:t xml:space="preserve"> </w:t>
      </w:r>
      <w:r w:rsidR="009F4CB8">
        <w:rPr>
          <w:color w:val="auto"/>
        </w:rPr>
        <w:t>°</w:t>
      </w:r>
      <w:r w:rsidR="0040656E" w:rsidRPr="00A4103C">
        <w:rPr>
          <w:rFonts w:asciiTheme="minorHAnsi" w:hAnsiTheme="minorHAnsi"/>
          <w:color w:val="auto"/>
        </w:rPr>
        <w:t>C and 65% relative humidity</w:t>
      </w:r>
      <w:r w:rsidR="003D5201" w:rsidRPr="00A4103C">
        <w:rPr>
          <w:rFonts w:asciiTheme="minorHAnsi" w:hAnsiTheme="minorHAnsi"/>
          <w:color w:val="auto"/>
        </w:rPr>
        <w:t xml:space="preserve"> </w:t>
      </w:r>
      <w:r w:rsidR="003D5201" w:rsidRPr="00A4103C">
        <w:rPr>
          <w:rFonts w:asciiTheme="minorHAnsi" w:hAnsiTheme="minorHAnsi"/>
          <w:color w:val="auto"/>
        </w:rPr>
        <w:lastRenderedPageBreak/>
        <w:t>and under a 16-hour photoperiod until they hatch</w:t>
      </w:r>
      <w:r w:rsidR="0040656E" w:rsidRPr="00A4103C">
        <w:rPr>
          <w:rFonts w:asciiTheme="minorHAnsi" w:hAnsiTheme="minorHAnsi"/>
          <w:color w:val="auto"/>
        </w:rPr>
        <w:t>.</w:t>
      </w:r>
      <w:r w:rsidR="003D5201" w:rsidRPr="00A4103C">
        <w:rPr>
          <w:rFonts w:asciiTheme="minorHAnsi" w:hAnsiTheme="minorHAnsi"/>
          <w:color w:val="auto"/>
        </w:rPr>
        <w:t xml:space="preserve"> Upon hatching these</w:t>
      </w:r>
      <w:r w:rsidRPr="00A4103C">
        <w:rPr>
          <w:rFonts w:asciiTheme="minorHAnsi" w:hAnsiTheme="minorHAnsi"/>
          <w:color w:val="auto"/>
        </w:rPr>
        <w:t xml:space="preserve"> larvae will be </w:t>
      </w:r>
      <w:r w:rsidR="0040656E" w:rsidRPr="00A4103C">
        <w:rPr>
          <w:rFonts w:asciiTheme="minorHAnsi" w:hAnsiTheme="minorHAnsi"/>
          <w:color w:val="auto"/>
        </w:rPr>
        <w:t>provided</w:t>
      </w:r>
      <w:r w:rsidR="00F2535D" w:rsidRPr="00A4103C">
        <w:rPr>
          <w:rFonts w:asciiTheme="minorHAnsi" w:hAnsiTheme="minorHAnsi"/>
          <w:color w:val="auto"/>
        </w:rPr>
        <w:t xml:space="preserve"> </w:t>
      </w:r>
      <w:r w:rsidR="00081652">
        <w:rPr>
          <w:rFonts w:asciiTheme="minorHAnsi" w:hAnsiTheme="minorHAnsi"/>
          <w:color w:val="auto"/>
        </w:rPr>
        <w:t xml:space="preserve">artificial </w:t>
      </w:r>
      <w:r w:rsidR="002037BB">
        <w:rPr>
          <w:rFonts w:asciiTheme="minorHAnsi" w:hAnsiTheme="minorHAnsi"/>
          <w:color w:val="auto"/>
        </w:rPr>
        <w:t>ECB</w:t>
      </w:r>
      <w:r w:rsidR="00F2535D" w:rsidRPr="00A4103C">
        <w:rPr>
          <w:rFonts w:asciiTheme="minorHAnsi" w:hAnsiTheme="minorHAnsi"/>
          <w:color w:val="auto"/>
        </w:rPr>
        <w:t xml:space="preserve"> </w:t>
      </w:r>
      <w:r w:rsidRPr="00A4103C">
        <w:rPr>
          <w:rFonts w:asciiTheme="minorHAnsi" w:hAnsiTheme="minorHAnsi"/>
          <w:color w:val="auto"/>
        </w:rPr>
        <w:t>diet</w:t>
      </w:r>
      <w:r w:rsidR="00081652">
        <w:rPr>
          <w:rFonts w:asciiTheme="minorHAnsi" w:hAnsiTheme="minorHAnsi"/>
          <w:color w:val="auto"/>
        </w:rPr>
        <w:t xml:space="preserve"> </w:t>
      </w:r>
      <w:r w:rsidR="00081652" w:rsidRPr="00A4103C">
        <w:rPr>
          <w:rFonts w:asciiTheme="minorHAnsi" w:hAnsiTheme="minorHAnsi"/>
          <w:color w:val="auto"/>
        </w:rPr>
        <w:t>ad libitum</w:t>
      </w:r>
      <w:r w:rsidR="00F2535D" w:rsidRPr="00A4103C">
        <w:rPr>
          <w:rFonts w:asciiTheme="minorHAnsi" w:hAnsiTheme="minorHAnsi"/>
          <w:color w:val="auto"/>
        </w:rPr>
        <w:t>, purchased</w:t>
      </w:r>
      <w:r w:rsidRPr="00A4103C">
        <w:rPr>
          <w:rFonts w:asciiTheme="minorHAnsi" w:hAnsiTheme="minorHAnsi"/>
          <w:color w:val="auto"/>
        </w:rPr>
        <w:t xml:space="preserve"> </w:t>
      </w:r>
      <w:r w:rsidR="00F2535D" w:rsidRPr="00A4103C">
        <w:rPr>
          <w:rFonts w:asciiTheme="minorHAnsi" w:hAnsiTheme="minorHAnsi"/>
          <w:color w:val="auto"/>
        </w:rPr>
        <w:t>from</w:t>
      </w:r>
      <w:r w:rsidR="00081652">
        <w:rPr>
          <w:rFonts w:asciiTheme="minorHAnsi" w:hAnsiTheme="minorHAnsi"/>
          <w:color w:val="auto"/>
        </w:rPr>
        <w:t xml:space="preserve"> Frontier Agricultural Sciences</w:t>
      </w:r>
      <w:r w:rsidRPr="00A4103C">
        <w:rPr>
          <w:rFonts w:asciiTheme="minorHAnsi" w:hAnsiTheme="minorHAnsi"/>
          <w:color w:val="auto"/>
        </w:rPr>
        <w:t xml:space="preserve">. </w:t>
      </w:r>
      <w:r w:rsidR="00381645">
        <w:rPr>
          <w:rFonts w:asciiTheme="minorHAnsi" w:hAnsiTheme="minorHAnsi"/>
          <w:color w:val="auto"/>
        </w:rPr>
        <w:t>After hatching, n</w:t>
      </w:r>
      <w:r w:rsidRPr="00A4103C">
        <w:rPr>
          <w:rFonts w:asciiTheme="minorHAnsi" w:hAnsiTheme="minorHAnsi"/>
          <w:color w:val="auto"/>
        </w:rPr>
        <w:t xml:space="preserve">on-diapause treatment larvae will </w:t>
      </w:r>
      <w:r w:rsidR="003D5201" w:rsidRPr="00A4103C">
        <w:rPr>
          <w:rFonts w:asciiTheme="minorHAnsi" w:hAnsiTheme="minorHAnsi"/>
          <w:color w:val="auto"/>
        </w:rPr>
        <w:t>be reared under</w:t>
      </w:r>
      <w:r w:rsidRPr="00A4103C">
        <w:rPr>
          <w:rFonts w:asciiTheme="minorHAnsi" w:hAnsiTheme="minorHAnsi"/>
          <w:color w:val="auto"/>
        </w:rPr>
        <w:t xml:space="preserve"> a </w:t>
      </w:r>
      <w:r w:rsidR="00B43822">
        <w:rPr>
          <w:rFonts w:asciiTheme="minorHAnsi" w:hAnsiTheme="minorHAnsi"/>
          <w:color w:val="auto"/>
        </w:rPr>
        <w:t xml:space="preserve">16L:8D </w:t>
      </w:r>
      <w:r w:rsidRPr="00A4103C">
        <w:rPr>
          <w:rFonts w:asciiTheme="minorHAnsi" w:hAnsiTheme="minorHAnsi"/>
          <w:color w:val="auto"/>
        </w:rPr>
        <w:t xml:space="preserve">photoperiod, while diapause treatment larvae will </w:t>
      </w:r>
      <w:r w:rsidR="00381645">
        <w:rPr>
          <w:rFonts w:asciiTheme="minorHAnsi" w:hAnsiTheme="minorHAnsi"/>
          <w:color w:val="auto"/>
        </w:rPr>
        <w:t>be reared under a</w:t>
      </w:r>
      <w:r w:rsidR="00B43822">
        <w:rPr>
          <w:rFonts w:asciiTheme="minorHAnsi" w:hAnsiTheme="minorHAnsi"/>
          <w:color w:val="auto"/>
        </w:rPr>
        <w:t xml:space="preserve"> 12L:12D</w:t>
      </w:r>
      <w:r w:rsidRPr="00A4103C">
        <w:rPr>
          <w:rFonts w:asciiTheme="minorHAnsi" w:hAnsiTheme="minorHAnsi"/>
          <w:color w:val="auto"/>
        </w:rPr>
        <w:t xml:space="preserve"> photoperiod. The </w:t>
      </w:r>
      <w:r w:rsidR="005E03D8">
        <w:rPr>
          <w:rFonts w:asciiTheme="minorHAnsi" w:hAnsiTheme="minorHAnsi"/>
          <w:color w:val="auto"/>
        </w:rPr>
        <w:t xml:space="preserve">photoperiod </w:t>
      </w:r>
      <w:r w:rsidRPr="00A4103C">
        <w:rPr>
          <w:rFonts w:asciiTheme="minorHAnsi" w:hAnsiTheme="minorHAnsi"/>
          <w:color w:val="auto"/>
        </w:rPr>
        <w:t>regime experienced by each treatment will be held constant throughout the duration of the experiment.</w:t>
      </w:r>
      <w:r w:rsidR="004F2C0B" w:rsidRPr="00A4103C">
        <w:rPr>
          <w:rFonts w:asciiTheme="minorHAnsi" w:hAnsiTheme="minorHAnsi"/>
          <w:color w:val="auto"/>
        </w:rPr>
        <w:t xml:space="preserve"> </w:t>
      </w:r>
      <w:r w:rsidRPr="00A4103C">
        <w:rPr>
          <w:rFonts w:asciiTheme="minorHAnsi" w:hAnsiTheme="minorHAnsi"/>
          <w:color w:val="auto"/>
        </w:rPr>
        <w:t>At th</w:t>
      </w:r>
      <w:r w:rsidR="00787290">
        <w:rPr>
          <w:rFonts w:asciiTheme="minorHAnsi" w:hAnsiTheme="minorHAnsi"/>
          <w:color w:val="auto"/>
        </w:rPr>
        <w:t>e beginning of the fifth instar</w:t>
      </w:r>
      <w:r w:rsidR="00E82078">
        <w:rPr>
          <w:rFonts w:asciiTheme="minorHAnsi" w:hAnsiTheme="minorHAnsi"/>
          <w:color w:val="auto"/>
        </w:rPr>
        <w:t>,</w:t>
      </w:r>
      <w:r w:rsidRPr="00A4103C">
        <w:rPr>
          <w:rFonts w:asciiTheme="minorHAnsi" w:hAnsiTheme="minorHAnsi"/>
          <w:color w:val="auto"/>
        </w:rPr>
        <w:t xml:space="preserve"> larvae will be separated</w:t>
      </w:r>
      <w:r w:rsidR="0040656E" w:rsidRPr="00A4103C">
        <w:rPr>
          <w:rFonts w:asciiTheme="minorHAnsi" w:hAnsiTheme="minorHAnsi"/>
          <w:color w:val="auto"/>
        </w:rPr>
        <w:t xml:space="preserve"> into</w:t>
      </w:r>
      <w:r w:rsidR="00787290">
        <w:rPr>
          <w:rFonts w:asciiTheme="minorHAnsi" w:hAnsiTheme="minorHAnsi"/>
          <w:color w:val="auto"/>
        </w:rPr>
        <w:t xml:space="preserve"> individual arenas</w:t>
      </w:r>
      <w:r w:rsidR="00E82078">
        <w:rPr>
          <w:rFonts w:asciiTheme="minorHAnsi" w:hAnsiTheme="minorHAnsi"/>
          <w:color w:val="auto"/>
        </w:rPr>
        <w:t xml:space="preserve"> within</w:t>
      </w:r>
      <w:r w:rsidR="0040656E" w:rsidRPr="00A4103C">
        <w:rPr>
          <w:rFonts w:asciiTheme="minorHAnsi" w:hAnsiTheme="minorHAnsi"/>
          <w:color w:val="auto"/>
        </w:rPr>
        <w:t xml:space="preserve"> </w:t>
      </w:r>
      <w:r w:rsidR="00737225" w:rsidRPr="00A4103C">
        <w:rPr>
          <w:rFonts w:asciiTheme="minorHAnsi" w:hAnsiTheme="minorHAnsi"/>
          <w:color w:val="auto"/>
        </w:rPr>
        <w:t>32-</w:t>
      </w:r>
      <w:r w:rsidR="001F7608" w:rsidRPr="00A4103C">
        <w:rPr>
          <w:rFonts w:asciiTheme="minorHAnsi" w:hAnsiTheme="minorHAnsi"/>
          <w:color w:val="auto"/>
        </w:rPr>
        <w:t>well bioassay trays purchased from Frontier Agricultural Sciences</w:t>
      </w:r>
      <w:r w:rsidR="00787290">
        <w:rPr>
          <w:rFonts w:asciiTheme="minorHAnsi" w:hAnsiTheme="minorHAnsi"/>
          <w:color w:val="auto"/>
        </w:rPr>
        <w:t>.</w:t>
      </w:r>
      <w:r w:rsidR="001F7608" w:rsidRPr="00A4103C">
        <w:rPr>
          <w:rFonts w:asciiTheme="minorHAnsi" w:hAnsiTheme="minorHAnsi"/>
          <w:color w:val="auto"/>
        </w:rPr>
        <w:t xml:space="preserve"> Once larvae </w:t>
      </w:r>
      <w:r w:rsidRPr="00A4103C">
        <w:rPr>
          <w:rFonts w:asciiTheme="minorHAnsi" w:hAnsiTheme="minorHAnsi"/>
          <w:color w:val="auto"/>
        </w:rPr>
        <w:t>reach the end of the fifth instar</w:t>
      </w:r>
      <w:r w:rsidR="001F7608" w:rsidRPr="00A4103C">
        <w:rPr>
          <w:rFonts w:asciiTheme="minorHAnsi" w:hAnsiTheme="minorHAnsi"/>
          <w:color w:val="auto"/>
        </w:rPr>
        <w:t>, they will be assayed to determine if they have entered the wandering phase</w:t>
      </w:r>
      <w:r w:rsidRPr="00A4103C">
        <w:rPr>
          <w:rFonts w:asciiTheme="minorHAnsi" w:hAnsiTheme="minorHAnsi"/>
          <w:color w:val="auto"/>
        </w:rPr>
        <w:t>. At the beginning of the wandering phase</w:t>
      </w:r>
      <w:r w:rsidR="00AF100A">
        <w:rPr>
          <w:rFonts w:asciiTheme="minorHAnsi" w:hAnsiTheme="minorHAnsi"/>
          <w:color w:val="auto"/>
        </w:rPr>
        <w:t>,</w:t>
      </w:r>
      <w:r w:rsidRPr="00A4103C">
        <w:rPr>
          <w:rFonts w:asciiTheme="minorHAnsi" w:hAnsiTheme="minorHAnsi"/>
          <w:color w:val="auto"/>
        </w:rPr>
        <w:t xml:space="preserve"> larvae discontinue feeding, empty the contents of their gut</w:t>
      </w:r>
      <w:r w:rsidR="00B934BF" w:rsidRPr="00A4103C">
        <w:rPr>
          <w:rFonts w:asciiTheme="minorHAnsi" w:hAnsiTheme="minorHAnsi"/>
          <w:color w:val="auto"/>
        </w:rPr>
        <w:t>,</w:t>
      </w:r>
      <w:r w:rsidRPr="00A4103C">
        <w:rPr>
          <w:rFonts w:asciiTheme="minorHAnsi" w:hAnsiTheme="minorHAnsi"/>
          <w:color w:val="auto"/>
        </w:rPr>
        <w:t xml:space="preserve"> and after clearing their gut larvae no longer produce frass. The wandering phase is a necessary step all </w:t>
      </w:r>
      <w:r w:rsidR="002037BB">
        <w:rPr>
          <w:rFonts w:asciiTheme="minorHAnsi" w:hAnsiTheme="minorHAnsi"/>
          <w:color w:val="auto"/>
        </w:rPr>
        <w:t>ECB</w:t>
      </w:r>
      <w:r w:rsidRPr="00A4103C">
        <w:rPr>
          <w:rFonts w:asciiTheme="minorHAnsi" w:hAnsiTheme="minorHAnsi"/>
          <w:color w:val="auto"/>
        </w:rPr>
        <w:t xml:space="preserve"> larvae undergo in preparation for either diapause or </w:t>
      </w:r>
      <w:r w:rsidR="00C20AD8">
        <w:rPr>
          <w:rFonts w:asciiTheme="minorHAnsi" w:hAnsiTheme="minorHAnsi"/>
          <w:color w:val="auto"/>
        </w:rPr>
        <w:t>larval-pupal</w:t>
      </w:r>
      <w:r w:rsidRPr="00A4103C">
        <w:rPr>
          <w:rFonts w:asciiTheme="minorHAnsi" w:hAnsiTheme="minorHAnsi"/>
          <w:color w:val="auto"/>
        </w:rPr>
        <w:t xml:space="preserve"> metamorphosi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Gelman and Hayes 1982)</w:t>
      </w:r>
      <w:r w:rsidRPr="00A4103C">
        <w:rPr>
          <w:rFonts w:asciiTheme="minorHAnsi" w:hAnsiTheme="minorHAnsi"/>
          <w:color w:val="auto"/>
        </w:rPr>
        <w:fldChar w:fldCharType="end"/>
      </w:r>
      <w:r w:rsidRPr="00A4103C">
        <w:rPr>
          <w:rFonts w:asciiTheme="minorHAnsi" w:hAnsiTheme="minorHAnsi"/>
          <w:color w:val="auto"/>
        </w:rPr>
        <w:t>.</w:t>
      </w:r>
      <w:r w:rsidR="00C20AD8">
        <w:rPr>
          <w:rFonts w:asciiTheme="minorHAnsi" w:hAnsiTheme="minorHAnsi"/>
          <w:color w:val="auto"/>
        </w:rPr>
        <w:t xml:space="preserve"> Wandering larvae</w:t>
      </w:r>
      <w:r w:rsidR="003D5201" w:rsidRPr="00A4103C">
        <w:rPr>
          <w:rFonts w:asciiTheme="minorHAnsi" w:hAnsiTheme="minorHAnsi"/>
          <w:color w:val="auto"/>
        </w:rPr>
        <w:t xml:space="preserve"> terminate feeding</w:t>
      </w:r>
      <w:r w:rsidR="00C20AD8">
        <w:rPr>
          <w:rFonts w:asciiTheme="minorHAnsi" w:hAnsiTheme="minorHAnsi"/>
          <w:color w:val="auto"/>
        </w:rPr>
        <w:t xml:space="preserve"> and frass production ends.</w:t>
      </w:r>
      <w:r w:rsidR="003D5201" w:rsidRPr="00A4103C">
        <w:rPr>
          <w:rFonts w:asciiTheme="minorHAnsi" w:hAnsiTheme="minorHAnsi"/>
          <w:color w:val="auto"/>
        </w:rPr>
        <w:t xml:space="preserve"> </w:t>
      </w:r>
      <w:r w:rsidR="00C20AD8">
        <w:rPr>
          <w:rFonts w:asciiTheme="minorHAnsi" w:hAnsiTheme="minorHAnsi"/>
          <w:color w:val="auto"/>
        </w:rPr>
        <w:t>The</w:t>
      </w:r>
      <w:r w:rsidR="00603B1C">
        <w:rPr>
          <w:rFonts w:asciiTheme="minorHAnsi" w:hAnsiTheme="minorHAnsi"/>
          <w:color w:val="auto"/>
        </w:rPr>
        <w:t xml:space="preserve"> lack of</w:t>
      </w:r>
      <w:r w:rsidR="00603B1C" w:rsidRPr="00A4103C">
        <w:rPr>
          <w:rFonts w:asciiTheme="minorHAnsi" w:hAnsiTheme="minorHAnsi"/>
          <w:color w:val="auto"/>
        </w:rPr>
        <w:t xml:space="preserve"> </w:t>
      </w:r>
      <w:r w:rsidR="003D5201" w:rsidRPr="00A4103C">
        <w:rPr>
          <w:rFonts w:asciiTheme="minorHAnsi" w:hAnsiTheme="minorHAnsi"/>
          <w:color w:val="auto"/>
        </w:rPr>
        <w:t>frass production</w:t>
      </w:r>
      <w:r w:rsidRPr="00A4103C">
        <w:rPr>
          <w:rFonts w:asciiTheme="minorHAnsi" w:hAnsiTheme="minorHAnsi"/>
          <w:color w:val="auto"/>
        </w:rPr>
        <w:t xml:space="preserve"> will be used to diagnose putative wandering larvae. To diagnose late fifth instar larvae as wandering, larvae will be removed from their individual arenas and held in a clean, empty petri dish and monitored for </w:t>
      </w:r>
      <w:r w:rsidR="003D5201" w:rsidRPr="00A4103C">
        <w:rPr>
          <w:rFonts w:asciiTheme="minorHAnsi" w:hAnsiTheme="minorHAnsi"/>
          <w:color w:val="auto"/>
        </w:rPr>
        <w:t>4 hours</w:t>
      </w:r>
      <w:r w:rsidRPr="00A4103C">
        <w:rPr>
          <w:rFonts w:asciiTheme="minorHAnsi" w:hAnsiTheme="minorHAnsi"/>
          <w:color w:val="auto"/>
        </w:rPr>
        <w:t xml:space="preserve">. </w:t>
      </w:r>
      <w:r w:rsidR="005E03D8">
        <w:rPr>
          <w:rFonts w:asciiTheme="minorHAnsi" w:hAnsiTheme="minorHAnsi"/>
          <w:color w:val="auto"/>
        </w:rPr>
        <w:t>L</w:t>
      </w:r>
      <w:r w:rsidRPr="00A4103C">
        <w:rPr>
          <w:rFonts w:asciiTheme="minorHAnsi" w:hAnsiTheme="minorHAnsi"/>
          <w:color w:val="auto"/>
        </w:rPr>
        <w:t xml:space="preserve">arvae whose gut is not clear will produce frass </w:t>
      </w:r>
      <w:r w:rsidR="00B934BF" w:rsidRPr="00A4103C">
        <w:rPr>
          <w:rFonts w:asciiTheme="minorHAnsi" w:hAnsiTheme="minorHAnsi"/>
          <w:color w:val="auto"/>
        </w:rPr>
        <w:t xml:space="preserve">and </w:t>
      </w:r>
      <w:r w:rsidRPr="00A4103C">
        <w:rPr>
          <w:rFonts w:asciiTheme="minorHAnsi" w:hAnsiTheme="minorHAnsi"/>
          <w:color w:val="auto"/>
        </w:rPr>
        <w:t xml:space="preserve">will be placed back into their arenas and </w:t>
      </w:r>
      <w:r w:rsidR="005E03D8">
        <w:rPr>
          <w:rFonts w:asciiTheme="minorHAnsi" w:hAnsiTheme="minorHAnsi"/>
          <w:color w:val="auto"/>
        </w:rPr>
        <w:t>larvae</w:t>
      </w:r>
      <w:r w:rsidRPr="00A4103C">
        <w:rPr>
          <w:rFonts w:asciiTheme="minorHAnsi" w:hAnsiTheme="minorHAnsi"/>
          <w:color w:val="auto"/>
        </w:rPr>
        <w:t xml:space="preserve"> that do not produce frass will be </w:t>
      </w:r>
      <w:r w:rsidR="00DC52AC" w:rsidRPr="00A4103C">
        <w:rPr>
          <w:rFonts w:asciiTheme="minorHAnsi" w:hAnsiTheme="minorHAnsi"/>
          <w:color w:val="auto"/>
        </w:rPr>
        <w:t>charac</w:t>
      </w:r>
      <w:r w:rsidRPr="00A4103C">
        <w:rPr>
          <w:rFonts w:asciiTheme="minorHAnsi" w:hAnsiTheme="minorHAnsi"/>
          <w:color w:val="auto"/>
        </w:rPr>
        <w:t>terized as wander</w:t>
      </w:r>
      <w:r w:rsidR="00603B1C">
        <w:rPr>
          <w:rFonts w:asciiTheme="minorHAnsi" w:hAnsiTheme="minorHAnsi"/>
          <w:color w:val="auto"/>
        </w:rPr>
        <w:t>er</w:t>
      </w:r>
      <w:r w:rsidR="005E03D8">
        <w:rPr>
          <w:rFonts w:asciiTheme="minorHAnsi" w:hAnsiTheme="minorHAnsi"/>
          <w:color w:val="auto"/>
        </w:rPr>
        <w:t xml:space="preserve">s. </w:t>
      </w:r>
      <w:r w:rsidR="00C20AD8">
        <w:rPr>
          <w:rFonts w:asciiTheme="minorHAnsi" w:hAnsiTheme="minorHAnsi"/>
          <w:color w:val="auto"/>
        </w:rPr>
        <w:t>Samples of 6</w:t>
      </w:r>
      <w:r w:rsidR="00CD43B9">
        <w:rPr>
          <w:rFonts w:asciiTheme="minorHAnsi" w:hAnsiTheme="minorHAnsi"/>
          <w:color w:val="auto"/>
        </w:rPr>
        <w:t>0 larvae will be collected</w:t>
      </w:r>
      <w:r w:rsidRPr="00A4103C">
        <w:rPr>
          <w:rFonts w:asciiTheme="minorHAnsi" w:hAnsiTheme="minorHAnsi"/>
          <w:color w:val="auto"/>
        </w:rPr>
        <w:t xml:space="preserve"> from </w:t>
      </w:r>
      <w:r w:rsidR="005E03D8">
        <w:rPr>
          <w:rFonts w:asciiTheme="minorHAnsi" w:hAnsiTheme="minorHAnsi"/>
          <w:color w:val="auto"/>
        </w:rPr>
        <w:t>each photoperiod regime (diapause and non-diapause)</w:t>
      </w:r>
      <w:r w:rsidR="00C20AD8">
        <w:rPr>
          <w:rFonts w:asciiTheme="minorHAnsi" w:hAnsiTheme="minorHAnsi"/>
          <w:color w:val="auto"/>
        </w:rPr>
        <w:t xml:space="preserve"> consisting of 30 larvae from each </w:t>
      </w:r>
      <w:r w:rsidR="00CD43B9">
        <w:rPr>
          <w:rFonts w:asciiTheme="minorHAnsi" w:hAnsiTheme="minorHAnsi"/>
          <w:color w:val="auto"/>
        </w:rPr>
        <w:t>strain (UZ and BE)</w:t>
      </w:r>
      <w:r w:rsidR="005E03D8">
        <w:rPr>
          <w:rFonts w:asciiTheme="minorHAnsi" w:hAnsiTheme="minorHAnsi"/>
          <w:color w:val="auto"/>
        </w:rPr>
        <w:t>. Each collected larva will be</w:t>
      </w:r>
      <w:r w:rsidRPr="00A4103C">
        <w:rPr>
          <w:rFonts w:asciiTheme="minorHAnsi" w:hAnsiTheme="minorHAnsi"/>
          <w:color w:val="auto"/>
        </w:rPr>
        <w:t xml:space="preserve"> access</w:t>
      </w:r>
      <w:r w:rsidR="00AF100A">
        <w:rPr>
          <w:rFonts w:asciiTheme="minorHAnsi" w:hAnsiTheme="minorHAnsi"/>
          <w:color w:val="auto"/>
        </w:rPr>
        <w:t>ioned</w:t>
      </w:r>
      <w:r w:rsidRPr="00A4103C">
        <w:rPr>
          <w:rFonts w:asciiTheme="minorHAnsi" w:hAnsiTheme="minorHAnsi"/>
          <w:color w:val="auto"/>
        </w:rPr>
        <w:t xml:space="preserve"> and tracked</w:t>
      </w:r>
      <w:r w:rsidR="005E03D8">
        <w:rPr>
          <w:rFonts w:asciiTheme="minorHAnsi" w:hAnsiTheme="minorHAnsi"/>
          <w:color w:val="auto"/>
        </w:rPr>
        <w:t xml:space="preserve"> </w:t>
      </w:r>
      <w:r w:rsidRPr="00A4103C">
        <w:rPr>
          <w:rFonts w:asciiTheme="minorHAnsi" w:hAnsiTheme="minorHAnsi"/>
          <w:color w:val="auto"/>
        </w:rPr>
        <w:t>for the duration of the experiment</w:t>
      </w:r>
      <w:r w:rsidR="005E03D8">
        <w:rPr>
          <w:rFonts w:asciiTheme="minorHAnsi" w:hAnsiTheme="minorHAnsi"/>
          <w:color w:val="auto"/>
        </w:rPr>
        <w:t>.</w:t>
      </w:r>
      <w:r w:rsidRPr="00A4103C">
        <w:rPr>
          <w:rFonts w:asciiTheme="minorHAnsi" w:hAnsiTheme="minorHAnsi"/>
          <w:color w:val="auto"/>
        </w:rPr>
        <w:t xml:space="preserve"> </w:t>
      </w:r>
      <w:r w:rsidR="005E03D8">
        <w:rPr>
          <w:rFonts w:asciiTheme="minorHAnsi" w:hAnsiTheme="minorHAnsi"/>
          <w:color w:val="auto"/>
        </w:rPr>
        <w:t>L</w:t>
      </w:r>
      <w:r w:rsidRPr="00A4103C">
        <w:rPr>
          <w:rFonts w:asciiTheme="minorHAnsi" w:hAnsiTheme="minorHAnsi"/>
          <w:color w:val="auto"/>
        </w:rPr>
        <w:t xml:space="preserve">ipid extractions from </w:t>
      </w:r>
      <w:r w:rsidR="00CD43B9">
        <w:rPr>
          <w:rFonts w:asciiTheme="minorHAnsi" w:hAnsiTheme="minorHAnsi"/>
          <w:color w:val="auto"/>
        </w:rPr>
        <w:t>each individual sampled larva</w:t>
      </w:r>
      <w:r w:rsidRPr="00A4103C">
        <w:rPr>
          <w:rFonts w:asciiTheme="minorHAnsi" w:hAnsiTheme="minorHAnsi"/>
          <w:color w:val="auto"/>
        </w:rPr>
        <w:t xml:space="preserve"> will be analyzed for triglyceride </w:t>
      </w:r>
      <w:r w:rsidR="005E03D8">
        <w:rPr>
          <w:rFonts w:asciiTheme="minorHAnsi" w:hAnsiTheme="minorHAnsi"/>
          <w:color w:val="auto"/>
        </w:rPr>
        <w:t>quantity and identity.</w:t>
      </w:r>
    </w:p>
    <w:p w14:paraId="22060791" w14:textId="77777777" w:rsidR="003F083F" w:rsidRPr="00A4103C" w:rsidRDefault="003F083F" w:rsidP="00E84291">
      <w:pPr>
        <w:spacing w:line="480" w:lineRule="auto"/>
        <w:rPr>
          <w:rFonts w:asciiTheme="minorHAnsi" w:hAnsiTheme="minorHAnsi"/>
          <w:b/>
          <w:color w:val="auto"/>
        </w:rPr>
      </w:pPr>
    </w:p>
    <w:p w14:paraId="19D0A087" w14:textId="21D066C2" w:rsidR="008875DE" w:rsidRPr="00A4103C" w:rsidRDefault="008875DE" w:rsidP="00427D96">
      <w:pPr>
        <w:spacing w:line="480" w:lineRule="auto"/>
        <w:rPr>
          <w:rFonts w:asciiTheme="minorHAnsi" w:hAnsiTheme="minorHAnsi"/>
          <w:color w:val="auto"/>
        </w:rPr>
      </w:pPr>
      <w:r w:rsidRPr="00A4103C">
        <w:rPr>
          <w:rFonts w:asciiTheme="minorHAnsi" w:hAnsiTheme="minorHAnsi"/>
          <w:b/>
          <w:color w:val="auto"/>
        </w:rPr>
        <w:t>Lipid Extraction, Separation</w:t>
      </w:r>
      <w:r w:rsidR="00AF100A">
        <w:rPr>
          <w:rFonts w:asciiTheme="minorHAnsi" w:hAnsiTheme="minorHAnsi"/>
          <w:b/>
          <w:color w:val="auto"/>
        </w:rPr>
        <w:t>,</w:t>
      </w:r>
      <w:r w:rsidRPr="00A4103C">
        <w:rPr>
          <w:rFonts w:asciiTheme="minorHAnsi" w:hAnsiTheme="minorHAnsi"/>
          <w:b/>
          <w:color w:val="auto"/>
        </w:rPr>
        <w:t xml:space="preserve"> and Quantification: </w:t>
      </w:r>
      <w:r w:rsidRPr="00A4103C">
        <w:rPr>
          <w:rFonts w:asciiTheme="minorHAnsi" w:hAnsiTheme="minorHAnsi"/>
          <w:color w:val="auto"/>
        </w:rPr>
        <w:t xml:space="preserve">The total lipid content from </w:t>
      </w:r>
      <w:r w:rsidR="00017150" w:rsidRPr="00A4103C">
        <w:rPr>
          <w:rFonts w:asciiTheme="minorHAnsi" w:hAnsiTheme="minorHAnsi"/>
          <w:color w:val="auto"/>
        </w:rPr>
        <w:t>each</w:t>
      </w:r>
      <w:r w:rsidRPr="00A4103C">
        <w:rPr>
          <w:rFonts w:asciiTheme="minorHAnsi" w:hAnsiTheme="minorHAnsi"/>
          <w:color w:val="auto"/>
        </w:rPr>
        <w:t xml:space="preserve"> larva will be extracted and quantified individually. </w:t>
      </w:r>
      <w:r w:rsidR="00E731D5" w:rsidRPr="00A4103C">
        <w:rPr>
          <w:rFonts w:asciiTheme="minorHAnsi" w:hAnsiTheme="minorHAnsi"/>
          <w:color w:val="auto"/>
        </w:rPr>
        <w:t xml:space="preserve">First, </w:t>
      </w:r>
      <w:r w:rsidR="00C20AD8">
        <w:rPr>
          <w:rFonts w:asciiTheme="minorHAnsi" w:hAnsiTheme="minorHAnsi"/>
          <w:color w:val="auto"/>
        </w:rPr>
        <w:t xml:space="preserve">each </w:t>
      </w:r>
      <w:r w:rsidR="00E82078">
        <w:rPr>
          <w:rFonts w:asciiTheme="minorHAnsi" w:hAnsiTheme="minorHAnsi"/>
          <w:color w:val="auto"/>
        </w:rPr>
        <w:t xml:space="preserve">frozen </w:t>
      </w:r>
      <w:r w:rsidR="00E731D5" w:rsidRPr="00A4103C">
        <w:rPr>
          <w:rFonts w:asciiTheme="minorHAnsi" w:hAnsiTheme="minorHAnsi"/>
          <w:color w:val="auto"/>
        </w:rPr>
        <w:t>larval sample</w:t>
      </w:r>
      <w:r w:rsidR="00011E9B">
        <w:rPr>
          <w:rFonts w:asciiTheme="minorHAnsi" w:hAnsiTheme="minorHAnsi"/>
          <w:color w:val="auto"/>
        </w:rPr>
        <w:t xml:space="preserve"> will be lyophi</w:t>
      </w:r>
      <w:r w:rsidR="00C20AD8">
        <w:rPr>
          <w:rFonts w:asciiTheme="minorHAnsi" w:hAnsiTheme="minorHAnsi"/>
          <w:color w:val="auto"/>
        </w:rPr>
        <w:t>lized</w:t>
      </w:r>
      <w:r w:rsidRPr="00A4103C">
        <w:rPr>
          <w:rFonts w:asciiTheme="minorHAnsi" w:hAnsiTheme="minorHAnsi"/>
          <w:color w:val="auto"/>
        </w:rPr>
        <w:t xml:space="preserve"> </w:t>
      </w:r>
      <w:r w:rsidR="00011E9B">
        <w:rPr>
          <w:rFonts w:asciiTheme="minorHAnsi" w:hAnsiTheme="minorHAnsi"/>
          <w:color w:val="auto"/>
        </w:rPr>
        <w:t>under</w:t>
      </w:r>
      <w:r w:rsidRPr="00A4103C">
        <w:rPr>
          <w:rFonts w:asciiTheme="minorHAnsi" w:hAnsiTheme="minorHAnsi"/>
          <w:color w:val="auto"/>
        </w:rPr>
        <w:t xml:space="preserve"> vacuum</w:t>
      </w:r>
      <w:r w:rsidR="00011E9B">
        <w:rPr>
          <w:rFonts w:asciiTheme="minorHAnsi" w:hAnsiTheme="minorHAnsi"/>
          <w:color w:val="auto"/>
        </w:rPr>
        <w:t xml:space="preserve"> </w:t>
      </w:r>
      <w:r w:rsidRPr="00A4103C">
        <w:rPr>
          <w:rFonts w:asciiTheme="minorHAnsi" w:hAnsiTheme="minorHAnsi"/>
          <w:color w:val="auto"/>
        </w:rPr>
        <w:t>at -80</w:t>
      </w:r>
      <w:r w:rsidR="009F4CB8">
        <w:rPr>
          <w:color w:val="auto"/>
        </w:rPr>
        <w:t xml:space="preserve"> °</w:t>
      </w:r>
      <w:r w:rsidRPr="00A4103C">
        <w:rPr>
          <w:rFonts w:asciiTheme="minorHAnsi" w:hAnsiTheme="minorHAnsi"/>
          <w:color w:val="auto"/>
        </w:rPr>
        <w:t>C</w:t>
      </w:r>
      <w:r w:rsidR="00C20AD8">
        <w:rPr>
          <w:rFonts w:asciiTheme="minorHAnsi" w:hAnsiTheme="minorHAnsi"/>
          <w:color w:val="auto"/>
        </w:rPr>
        <w:t>. When the larval weight</w:t>
      </w:r>
      <w:r w:rsidRPr="00A4103C">
        <w:rPr>
          <w:rFonts w:asciiTheme="minorHAnsi" w:hAnsiTheme="minorHAnsi"/>
          <w:color w:val="auto"/>
        </w:rPr>
        <w:t xml:space="preserve"> v</w:t>
      </w:r>
      <w:r w:rsidR="00011E9B">
        <w:rPr>
          <w:rFonts w:asciiTheme="minorHAnsi" w:hAnsiTheme="minorHAnsi"/>
          <w:color w:val="auto"/>
        </w:rPr>
        <w:t>aries by less than 1% over a 24</w:t>
      </w:r>
      <w:r w:rsidR="0083519D">
        <w:rPr>
          <w:rFonts w:asciiTheme="minorHAnsi" w:hAnsiTheme="minorHAnsi"/>
          <w:color w:val="auto"/>
        </w:rPr>
        <w:t>-</w:t>
      </w:r>
      <w:r w:rsidRPr="00A4103C">
        <w:rPr>
          <w:rFonts w:asciiTheme="minorHAnsi" w:hAnsiTheme="minorHAnsi"/>
          <w:color w:val="auto"/>
        </w:rPr>
        <w:t>hour period</w:t>
      </w:r>
      <w:r w:rsidR="00C20AD8">
        <w:rPr>
          <w:rFonts w:asciiTheme="minorHAnsi" w:hAnsiTheme="minorHAnsi"/>
          <w:color w:val="auto"/>
        </w:rPr>
        <w:t>,</w:t>
      </w:r>
      <w:r w:rsidR="00C20AD8" w:rsidRPr="00C20AD8">
        <w:rPr>
          <w:rFonts w:asciiTheme="minorHAnsi" w:hAnsiTheme="minorHAnsi"/>
          <w:color w:val="auto"/>
        </w:rPr>
        <w:t xml:space="preserve"> </w:t>
      </w:r>
      <w:r w:rsidR="00C20AD8" w:rsidRPr="00A4103C">
        <w:rPr>
          <w:rFonts w:asciiTheme="minorHAnsi" w:hAnsiTheme="minorHAnsi"/>
          <w:color w:val="auto"/>
        </w:rPr>
        <w:t xml:space="preserve">larval dry mass will be </w:t>
      </w:r>
      <w:r w:rsidR="00C20AD8">
        <w:rPr>
          <w:rFonts w:asciiTheme="minorHAnsi" w:hAnsiTheme="minorHAnsi"/>
          <w:color w:val="auto"/>
        </w:rPr>
        <w:t>recorded</w:t>
      </w:r>
      <w:r w:rsidRPr="00A4103C">
        <w:rPr>
          <w:rFonts w:asciiTheme="minorHAnsi" w:hAnsiTheme="minorHAnsi"/>
          <w:color w:val="auto"/>
        </w:rPr>
        <w:t xml:space="preserve">. </w:t>
      </w:r>
      <w:r w:rsidR="00C20AD8">
        <w:rPr>
          <w:rFonts w:asciiTheme="minorHAnsi" w:hAnsiTheme="minorHAnsi"/>
          <w:color w:val="auto"/>
        </w:rPr>
        <w:t>L</w:t>
      </w:r>
      <w:r w:rsidRPr="00A4103C">
        <w:rPr>
          <w:rFonts w:asciiTheme="minorHAnsi" w:hAnsiTheme="minorHAnsi"/>
          <w:color w:val="auto"/>
        </w:rPr>
        <w:t>ipids</w:t>
      </w:r>
      <w:r w:rsidR="00C20AD8">
        <w:rPr>
          <w:rFonts w:asciiTheme="minorHAnsi" w:hAnsiTheme="minorHAnsi"/>
          <w:color w:val="auto"/>
        </w:rPr>
        <w:t xml:space="preserve"> from each larvae</w:t>
      </w:r>
      <w:r w:rsidRPr="00A4103C">
        <w:rPr>
          <w:rFonts w:asciiTheme="minorHAnsi" w:hAnsiTheme="minorHAnsi"/>
          <w:color w:val="auto"/>
        </w:rPr>
        <w:t xml:space="preserve"> will be separated from the larva</w:t>
      </w:r>
      <w:r w:rsidR="00642B1C" w:rsidRPr="00A4103C">
        <w:rPr>
          <w:rFonts w:asciiTheme="minorHAnsi" w:hAnsiTheme="minorHAnsi"/>
          <w:color w:val="auto"/>
        </w:rPr>
        <w:t>l tissues</w:t>
      </w:r>
      <w:r w:rsidRPr="00A4103C">
        <w:rPr>
          <w:rFonts w:asciiTheme="minorHAnsi" w:hAnsiTheme="minorHAnsi"/>
          <w:color w:val="auto"/>
        </w:rPr>
        <w:t xml:space="preserve"> using </w:t>
      </w:r>
      <w:r w:rsidR="00E731D5" w:rsidRPr="00A4103C">
        <w:rPr>
          <w:rFonts w:asciiTheme="minorHAnsi" w:hAnsiTheme="minorHAnsi"/>
          <w:color w:val="auto"/>
        </w:rPr>
        <w:t>a slightly modified</w:t>
      </w:r>
      <w:r w:rsidRPr="00A4103C">
        <w:rPr>
          <w:rFonts w:asciiTheme="minorHAnsi" w:hAnsiTheme="minorHAnsi"/>
          <w:color w:val="auto"/>
        </w:rPr>
        <w:t xml:space="preserve"> Folch method </w:t>
      </w:r>
      <w:r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07/s10858-011-9570-9", "ISBN" : "1085801195", "ISSN" : "09252738", "PMID" : "21964698", "abstract" : "An easy to use and robust approach for amino acid type selective isotope labeling in insect cells is presented. It relies on inexpensive commercial media and can be implemented in laboratories without sophisticated infrastructure. In contrast to previous protocols, where either high protein amounts or high incorporation ratios were obtained, here we achieve both at the same time. By supplementing media with a well considered amount of yeast extract, similar protein amounts as with full media are obtained, without compromising on isotope incorporation. In single and dual amino acid labeling experiments incorporation ratios are consistently \u226590% for all amino acids tested. This enables NMR studies of eukaryotic proteins and their interactions even for proteins with low expression levels. We show applications with human kinases, where protein-ligand interactions are characterized by 2D [(15)N, (1)H]- and [(13)C, (1)H]-HSQC spectra.", "author" : [ { "dropping-particle" : "", "family" : "Gossert", "given" : "Alvar D.", "non-dropping-particle" : "", "parse-names" : false, "suffix" : "" }, { "dropping-particle" : "", "family" : "Hinniger", "given" : "Alexandra", "non-dropping-particle" : "", "parse-names" : false, "suffix" : "" }, { "dropping-particle" : "", "family" : "Gutmann", "given" : "Sascha", "non-dropping-particle" : "", "parse-names" : false, "suffix" : "" }, { "dropping-particle" : "", "family" : "Jahnke", "given" : "Wolfgang", "non-dropping-particle" : "", "parse-names" : false, "suffix" : "" }, { "dropping-particle" : "", "family" : "Strauss", "given" : "Andr\u00e9", "non-dropping-particle" : "", "parse-names" : false, "suffix" : "" }, { "dropping-particle" : "", "family" : "Fern\u00e1ndez", "given" : "C\u00e9sar", "non-dropping-particle" : "", "parse-names" : false, "suffix" : "" } ], "container-title" : "Journal of Biomolecular NMR", "id" : "ITEM-1", "issue" : "4", "issued" : { "date-parts" : [ [ "2011" ] ] }, "page" : "449-456", "title" : "A simple protocol for amino acid type selective isotope labeling in insect cells with improved yields and high reproducibility", "type" : "article", "volume" : "51" }, "uris" : [ "http://www.mendeley.com/documents/?uuid=a16d5287-1437-4c15-a56e-3ed545f18489" ] } ], "mendeley" : { "formattedCitation" : "(Gossert et al. 2011)", "plainTextFormattedCitation" : "(Gossert et al. 2011)", "previouslyFormattedCitation" : "(Gossert et al. 2011)" }, "properties" : { "noteIndex" : 0 }, "schema" : "https://github.com/citation-style-language/schema/raw/master/csl-citation.json" }</w:instrText>
      </w:r>
      <w:r w:rsidRPr="00A4103C">
        <w:rPr>
          <w:rFonts w:asciiTheme="minorHAnsi" w:hAnsiTheme="minorHAnsi"/>
          <w:color w:val="auto"/>
        </w:rPr>
        <w:fldChar w:fldCharType="separate"/>
      </w:r>
      <w:r w:rsidR="004345ED" w:rsidRPr="00A4103C">
        <w:rPr>
          <w:rFonts w:asciiTheme="minorHAnsi" w:hAnsiTheme="minorHAnsi"/>
          <w:noProof/>
          <w:color w:val="auto"/>
        </w:rPr>
        <w:t>(Gossert et al. 2011)</w:t>
      </w:r>
      <w:r w:rsidRPr="00A4103C">
        <w:rPr>
          <w:rFonts w:asciiTheme="minorHAnsi" w:hAnsiTheme="minorHAnsi"/>
          <w:color w:val="auto"/>
        </w:rPr>
        <w:fldChar w:fldCharType="end"/>
      </w:r>
      <w:r w:rsidRPr="00A4103C">
        <w:rPr>
          <w:rFonts w:asciiTheme="minorHAnsi" w:hAnsiTheme="minorHAnsi"/>
          <w:color w:val="auto"/>
        </w:rPr>
        <w:t xml:space="preserve">. </w:t>
      </w:r>
      <w:r w:rsidR="000109E7" w:rsidRPr="00A4103C">
        <w:rPr>
          <w:rFonts w:asciiTheme="minorHAnsi" w:hAnsiTheme="minorHAnsi"/>
          <w:color w:val="auto"/>
        </w:rPr>
        <w:t>This method takes advantage of the</w:t>
      </w:r>
      <w:r w:rsidR="00427D96" w:rsidRPr="00A4103C">
        <w:rPr>
          <w:rFonts w:asciiTheme="minorHAnsi" w:hAnsiTheme="minorHAnsi"/>
          <w:color w:val="auto"/>
        </w:rPr>
        <w:t xml:space="preserve"> polarity and density differences between </w:t>
      </w:r>
      <w:r w:rsidR="00B813D1">
        <w:rPr>
          <w:rFonts w:asciiTheme="minorHAnsi" w:hAnsiTheme="minorHAnsi"/>
          <w:color w:val="auto"/>
        </w:rPr>
        <w:t>hexanes</w:t>
      </w:r>
      <w:r w:rsidR="00427D96" w:rsidRPr="00A4103C">
        <w:rPr>
          <w:rFonts w:asciiTheme="minorHAnsi" w:hAnsiTheme="minorHAnsi"/>
          <w:color w:val="auto"/>
        </w:rPr>
        <w:t xml:space="preserve"> and methanol</w:t>
      </w:r>
      <w:r w:rsidR="00C95E25" w:rsidRPr="00A4103C">
        <w:rPr>
          <w:rFonts w:asciiTheme="minorHAnsi" w:hAnsiTheme="minorHAnsi"/>
          <w:color w:val="auto"/>
        </w:rPr>
        <w:t xml:space="preserve"> that allow each</w:t>
      </w:r>
      <w:r w:rsidR="00A229F2" w:rsidRPr="00A4103C">
        <w:rPr>
          <w:rFonts w:asciiTheme="minorHAnsi" w:hAnsiTheme="minorHAnsi"/>
          <w:color w:val="auto"/>
        </w:rPr>
        <w:t xml:space="preserve"> solvent to selectively solubilize molecules of similar polarity</w:t>
      </w:r>
      <w:r w:rsidR="00427D96" w:rsidRPr="00A4103C">
        <w:rPr>
          <w:rFonts w:asciiTheme="minorHAnsi" w:hAnsiTheme="minorHAnsi"/>
          <w:color w:val="auto"/>
        </w:rPr>
        <w:t xml:space="preserve"> </w:t>
      </w:r>
      <w:r w:rsidR="00A229F2" w:rsidRPr="00A4103C">
        <w:rPr>
          <w:rFonts w:asciiTheme="minorHAnsi" w:hAnsiTheme="minorHAnsi"/>
          <w:color w:val="auto"/>
        </w:rPr>
        <w:t xml:space="preserve">and to produce </w:t>
      </w:r>
      <w:r w:rsidR="00427D96" w:rsidRPr="00A4103C">
        <w:rPr>
          <w:rFonts w:asciiTheme="minorHAnsi" w:hAnsiTheme="minorHAnsi"/>
          <w:color w:val="auto"/>
        </w:rPr>
        <w:t xml:space="preserve">distinct layers </w:t>
      </w:r>
      <w:r w:rsidR="00A229F2" w:rsidRPr="00A4103C">
        <w:rPr>
          <w:rFonts w:asciiTheme="minorHAnsi" w:hAnsiTheme="minorHAnsi"/>
          <w:color w:val="auto"/>
        </w:rPr>
        <w:t>when mixed together</w:t>
      </w:r>
      <w:r w:rsidR="00427D96" w:rsidRPr="00A4103C">
        <w:rPr>
          <w:rFonts w:asciiTheme="minorHAnsi" w:hAnsiTheme="minorHAnsi"/>
          <w:color w:val="auto"/>
        </w:rPr>
        <w:t>.</w:t>
      </w:r>
      <w:r w:rsidRPr="00A4103C">
        <w:rPr>
          <w:rFonts w:asciiTheme="minorHAnsi" w:hAnsiTheme="minorHAnsi"/>
          <w:color w:val="auto"/>
        </w:rPr>
        <w:t xml:space="preserve"> When a larval sample is solubilized in this solvent mixture, the </w:t>
      </w:r>
      <w:r w:rsidR="00427D96" w:rsidRPr="00A4103C">
        <w:rPr>
          <w:rFonts w:asciiTheme="minorHAnsi" w:hAnsiTheme="minorHAnsi"/>
          <w:color w:val="auto"/>
        </w:rPr>
        <w:t xml:space="preserve">less polar lipids </w:t>
      </w:r>
      <w:r w:rsidR="00C20AD8">
        <w:rPr>
          <w:rFonts w:asciiTheme="minorHAnsi" w:hAnsiTheme="minorHAnsi"/>
          <w:color w:val="auto"/>
        </w:rPr>
        <w:t>will be</w:t>
      </w:r>
      <w:r w:rsidR="00427D96" w:rsidRPr="00A4103C">
        <w:rPr>
          <w:rFonts w:asciiTheme="minorHAnsi" w:hAnsiTheme="minorHAnsi"/>
          <w:color w:val="auto"/>
        </w:rPr>
        <w:t xml:space="preserve"> captured </w:t>
      </w:r>
      <w:r w:rsidR="00C95E25" w:rsidRPr="00A4103C">
        <w:rPr>
          <w:rFonts w:asciiTheme="minorHAnsi" w:hAnsiTheme="minorHAnsi"/>
          <w:color w:val="auto"/>
        </w:rPr>
        <w:t>in</w:t>
      </w:r>
      <w:r w:rsidR="00427D96" w:rsidRPr="00A4103C">
        <w:rPr>
          <w:rFonts w:asciiTheme="minorHAnsi" w:hAnsiTheme="minorHAnsi"/>
          <w:color w:val="auto"/>
        </w:rPr>
        <w:t xml:space="preserve"> the </w:t>
      </w:r>
      <w:r w:rsidR="008C7C69" w:rsidRPr="00A4103C">
        <w:rPr>
          <w:rFonts w:asciiTheme="minorHAnsi" w:hAnsiTheme="minorHAnsi"/>
          <w:color w:val="auto"/>
        </w:rPr>
        <w:t xml:space="preserve">less polar </w:t>
      </w:r>
      <w:r w:rsidR="00A45F7D">
        <w:rPr>
          <w:rFonts w:asciiTheme="minorHAnsi" w:hAnsiTheme="minorHAnsi"/>
          <w:color w:val="auto"/>
        </w:rPr>
        <w:t>hexanes</w:t>
      </w:r>
      <w:r w:rsidR="00C95E25" w:rsidRPr="00A4103C">
        <w:rPr>
          <w:rFonts w:asciiTheme="minorHAnsi" w:hAnsiTheme="minorHAnsi"/>
          <w:color w:val="auto"/>
        </w:rPr>
        <w:t xml:space="preserve"> layer. </w:t>
      </w:r>
      <w:r w:rsidR="00C20AD8">
        <w:rPr>
          <w:rFonts w:asciiTheme="minorHAnsi" w:hAnsiTheme="minorHAnsi"/>
          <w:color w:val="auto"/>
        </w:rPr>
        <w:t xml:space="preserve">The </w:t>
      </w:r>
      <w:r w:rsidR="00A45F7D">
        <w:rPr>
          <w:rFonts w:asciiTheme="minorHAnsi" w:hAnsiTheme="minorHAnsi"/>
          <w:color w:val="auto"/>
        </w:rPr>
        <w:t>hexanes</w:t>
      </w:r>
      <w:r w:rsidR="00215842" w:rsidRPr="00A4103C">
        <w:rPr>
          <w:rFonts w:asciiTheme="minorHAnsi" w:hAnsiTheme="minorHAnsi"/>
          <w:color w:val="auto"/>
        </w:rPr>
        <w:t xml:space="preserve"> </w:t>
      </w:r>
      <w:r w:rsidR="008C7C69" w:rsidRPr="00A4103C">
        <w:rPr>
          <w:rFonts w:asciiTheme="minorHAnsi" w:hAnsiTheme="minorHAnsi"/>
          <w:color w:val="auto"/>
        </w:rPr>
        <w:t xml:space="preserve">layer </w:t>
      </w:r>
      <w:r w:rsidR="002037BB">
        <w:rPr>
          <w:rFonts w:asciiTheme="minorHAnsi" w:hAnsiTheme="minorHAnsi"/>
          <w:color w:val="auto"/>
        </w:rPr>
        <w:t>is</w:t>
      </w:r>
      <w:r w:rsidR="008C7C69" w:rsidRPr="00A4103C">
        <w:rPr>
          <w:rFonts w:asciiTheme="minorHAnsi" w:hAnsiTheme="minorHAnsi"/>
          <w:color w:val="auto"/>
        </w:rPr>
        <w:t xml:space="preserve"> </w:t>
      </w:r>
      <w:r w:rsidR="002037BB">
        <w:rPr>
          <w:rFonts w:asciiTheme="minorHAnsi" w:hAnsiTheme="minorHAnsi"/>
          <w:color w:val="auto"/>
        </w:rPr>
        <w:t>then</w:t>
      </w:r>
      <w:r w:rsidR="008C7C69" w:rsidRPr="00A4103C">
        <w:rPr>
          <w:rFonts w:asciiTheme="minorHAnsi" w:hAnsiTheme="minorHAnsi"/>
          <w:color w:val="auto"/>
        </w:rPr>
        <w:t xml:space="preserve"> </w:t>
      </w:r>
      <w:r w:rsidR="002037BB">
        <w:rPr>
          <w:rFonts w:asciiTheme="minorHAnsi" w:hAnsiTheme="minorHAnsi"/>
          <w:color w:val="auto"/>
        </w:rPr>
        <w:t xml:space="preserve">removed using a Pasteur pipette </w:t>
      </w:r>
      <w:r w:rsidR="008C7C69" w:rsidRPr="00A4103C">
        <w:rPr>
          <w:rFonts w:asciiTheme="minorHAnsi" w:hAnsiTheme="minorHAnsi"/>
          <w:color w:val="auto"/>
        </w:rPr>
        <w:t xml:space="preserve">and the total amount of lipids </w:t>
      </w:r>
      <w:r w:rsidR="00215842" w:rsidRPr="00A4103C">
        <w:rPr>
          <w:rFonts w:asciiTheme="minorHAnsi" w:hAnsiTheme="minorHAnsi"/>
          <w:color w:val="auto"/>
        </w:rPr>
        <w:t>extracted from the sample can be quantified gravimetrically.</w:t>
      </w:r>
      <w:r w:rsidR="008C7C69" w:rsidRPr="00A4103C">
        <w:rPr>
          <w:rFonts w:asciiTheme="minorHAnsi" w:hAnsiTheme="minorHAnsi"/>
          <w:color w:val="auto"/>
        </w:rPr>
        <w:t xml:space="preserve"> </w:t>
      </w:r>
      <w:r w:rsidR="0043652E" w:rsidRPr="00A4103C">
        <w:rPr>
          <w:rFonts w:asciiTheme="minorHAnsi" w:hAnsiTheme="minorHAnsi"/>
          <w:color w:val="auto"/>
        </w:rPr>
        <w:t>T</w:t>
      </w:r>
      <w:r w:rsidRPr="00A4103C">
        <w:rPr>
          <w:rFonts w:asciiTheme="minorHAnsi" w:hAnsiTheme="minorHAnsi"/>
          <w:color w:val="auto"/>
        </w:rPr>
        <w:t xml:space="preserve">he </w:t>
      </w:r>
      <w:r w:rsidR="000B6924">
        <w:rPr>
          <w:rFonts w:asciiTheme="minorHAnsi" w:hAnsiTheme="minorHAnsi"/>
          <w:color w:val="auto"/>
        </w:rPr>
        <w:t xml:space="preserve">extracted </w:t>
      </w:r>
      <w:r w:rsidRPr="00A4103C">
        <w:rPr>
          <w:rFonts w:asciiTheme="minorHAnsi" w:hAnsiTheme="minorHAnsi"/>
          <w:color w:val="auto"/>
        </w:rPr>
        <w:t>lipid</w:t>
      </w:r>
      <w:r w:rsidR="000B6924">
        <w:rPr>
          <w:rFonts w:asciiTheme="minorHAnsi" w:hAnsiTheme="minorHAnsi"/>
          <w:color w:val="auto"/>
        </w:rPr>
        <w:t>s</w:t>
      </w:r>
      <w:r w:rsidR="0043652E" w:rsidRPr="00A4103C">
        <w:rPr>
          <w:rFonts w:asciiTheme="minorHAnsi" w:hAnsiTheme="minorHAnsi"/>
          <w:color w:val="auto"/>
        </w:rPr>
        <w:t xml:space="preserve"> </w:t>
      </w:r>
      <w:r w:rsidR="000B6924">
        <w:rPr>
          <w:rFonts w:asciiTheme="minorHAnsi" w:hAnsiTheme="minorHAnsi"/>
          <w:color w:val="auto"/>
        </w:rPr>
        <w:t>will contain</w:t>
      </w:r>
      <w:r w:rsidRPr="00A4103C">
        <w:rPr>
          <w:rFonts w:asciiTheme="minorHAnsi" w:hAnsiTheme="minorHAnsi"/>
          <w:color w:val="auto"/>
        </w:rPr>
        <w:t xml:space="preserve"> a mixture of different </w:t>
      </w:r>
      <w:r w:rsidR="0043652E" w:rsidRPr="00A4103C">
        <w:rPr>
          <w:rFonts w:asciiTheme="minorHAnsi" w:hAnsiTheme="minorHAnsi"/>
          <w:color w:val="auto"/>
        </w:rPr>
        <w:t>lipid classes</w:t>
      </w:r>
      <w:r w:rsidRPr="00A4103C">
        <w:rPr>
          <w:rFonts w:asciiTheme="minorHAnsi" w:hAnsiTheme="minorHAnsi"/>
          <w:color w:val="auto"/>
        </w:rPr>
        <w:t xml:space="preserve"> </w:t>
      </w:r>
      <w:r w:rsidR="000B6924">
        <w:rPr>
          <w:rFonts w:asciiTheme="minorHAnsi" w:hAnsiTheme="minorHAnsi"/>
          <w:color w:val="auto"/>
        </w:rPr>
        <w:t>including</w:t>
      </w:r>
      <w:r w:rsidRPr="00A4103C">
        <w:rPr>
          <w:rFonts w:asciiTheme="minorHAnsi" w:hAnsiTheme="minorHAnsi"/>
          <w:color w:val="auto"/>
        </w:rPr>
        <w:t xml:space="preserve"> triglycerides</w:t>
      </w:r>
      <w:r w:rsidR="000B6924">
        <w:rPr>
          <w:rFonts w:asciiTheme="minorHAnsi" w:hAnsiTheme="minorHAnsi"/>
          <w:color w:val="auto"/>
        </w:rPr>
        <w:t xml:space="preserve">. </w:t>
      </w:r>
      <w:r w:rsidR="0043652E" w:rsidRPr="00A4103C">
        <w:rPr>
          <w:rFonts w:asciiTheme="minorHAnsi" w:hAnsiTheme="minorHAnsi"/>
          <w:color w:val="auto"/>
        </w:rPr>
        <w:t>Separating and quantifying</w:t>
      </w:r>
      <w:r w:rsidRPr="00A4103C">
        <w:rPr>
          <w:rFonts w:asciiTheme="minorHAnsi" w:hAnsiTheme="minorHAnsi"/>
          <w:color w:val="auto"/>
        </w:rPr>
        <w:t xml:space="preserve"> triglycerides </w:t>
      </w:r>
      <w:r w:rsidR="000B6924">
        <w:rPr>
          <w:rFonts w:asciiTheme="minorHAnsi" w:hAnsiTheme="minorHAnsi"/>
          <w:color w:val="auto"/>
        </w:rPr>
        <w:t>from</w:t>
      </w:r>
      <w:r w:rsidRPr="00A4103C">
        <w:rPr>
          <w:rFonts w:asciiTheme="minorHAnsi" w:hAnsiTheme="minorHAnsi"/>
          <w:color w:val="auto"/>
        </w:rPr>
        <w:t xml:space="preserve"> the total extract</w:t>
      </w:r>
      <w:r w:rsidR="000B6924">
        <w:rPr>
          <w:rFonts w:asciiTheme="minorHAnsi" w:hAnsiTheme="minorHAnsi"/>
          <w:color w:val="auto"/>
        </w:rPr>
        <w:t>ed lipids</w:t>
      </w:r>
      <w:r w:rsidRPr="00A4103C">
        <w:rPr>
          <w:rFonts w:asciiTheme="minorHAnsi" w:hAnsiTheme="minorHAnsi"/>
          <w:color w:val="auto"/>
        </w:rPr>
        <w:t xml:space="preserve"> will be accomplished using </w:t>
      </w:r>
      <w:r w:rsidR="005F1425">
        <w:rPr>
          <w:rFonts w:asciiTheme="minorHAnsi" w:hAnsiTheme="minorHAnsi"/>
          <w:color w:val="auto"/>
        </w:rPr>
        <w:t>ultra performance liquid c</w:t>
      </w:r>
      <w:r w:rsidRPr="00A4103C">
        <w:rPr>
          <w:rFonts w:asciiTheme="minorHAnsi" w:hAnsiTheme="minorHAnsi"/>
          <w:color w:val="auto"/>
        </w:rPr>
        <w:t>hromatography (</w:t>
      </w:r>
      <w:r w:rsidR="005F1425">
        <w:rPr>
          <w:rFonts w:asciiTheme="minorHAnsi" w:hAnsiTheme="minorHAnsi"/>
          <w:color w:val="auto"/>
        </w:rPr>
        <w:t>UPLC) coupled with an evaporative light scattering d</w:t>
      </w:r>
      <w:r w:rsidRPr="00A4103C">
        <w:rPr>
          <w:rFonts w:asciiTheme="minorHAnsi" w:hAnsiTheme="minorHAnsi"/>
          <w:color w:val="auto"/>
        </w:rPr>
        <w:t>etector (ELSD)</w:t>
      </w:r>
      <w:r w:rsidR="00C768FD">
        <w:rPr>
          <w:rFonts w:asciiTheme="minorHAnsi" w:hAnsiTheme="minorHAnsi"/>
          <w:color w:val="auto"/>
        </w:rPr>
        <w:t xml:space="preserve"> and an Agilent Zorbax Eclipse XBD C18 column</w:t>
      </w:r>
      <w:r w:rsidR="0043652E" w:rsidRPr="00A4103C">
        <w:rPr>
          <w:rFonts w:asciiTheme="minorHAnsi" w:hAnsiTheme="minorHAnsi"/>
          <w:color w:val="auto"/>
        </w:rPr>
        <w:t xml:space="preserve">. </w:t>
      </w:r>
      <w:r w:rsidR="005F1425">
        <w:rPr>
          <w:rFonts w:asciiTheme="minorHAnsi" w:hAnsiTheme="minorHAnsi"/>
          <w:color w:val="auto"/>
        </w:rPr>
        <w:t>UP</w:t>
      </w:r>
      <w:r w:rsidR="00320BF2" w:rsidRPr="00A4103C">
        <w:rPr>
          <w:rFonts w:asciiTheme="minorHAnsi" w:hAnsiTheme="minorHAnsi"/>
          <w:color w:val="auto"/>
        </w:rPr>
        <w:t>LC</w:t>
      </w:r>
      <w:r w:rsidR="00935BC1" w:rsidRPr="00A4103C">
        <w:rPr>
          <w:rFonts w:asciiTheme="minorHAnsi" w:hAnsiTheme="minorHAnsi"/>
          <w:color w:val="auto"/>
        </w:rPr>
        <w:t xml:space="preserve"> </w:t>
      </w:r>
      <w:r w:rsidR="00B62C9C" w:rsidRPr="00A4103C">
        <w:rPr>
          <w:rFonts w:asciiTheme="minorHAnsi" w:hAnsiTheme="minorHAnsi"/>
          <w:color w:val="auto"/>
        </w:rPr>
        <w:t xml:space="preserve">takes advantage </w:t>
      </w:r>
      <w:r w:rsidR="005F1425">
        <w:rPr>
          <w:rFonts w:asciiTheme="minorHAnsi" w:hAnsiTheme="minorHAnsi"/>
          <w:color w:val="auto"/>
        </w:rPr>
        <w:t xml:space="preserve">of </w:t>
      </w:r>
      <w:r w:rsidR="00C95E25" w:rsidRPr="00A4103C">
        <w:rPr>
          <w:rFonts w:asciiTheme="minorHAnsi" w:hAnsiTheme="minorHAnsi"/>
          <w:color w:val="auto"/>
        </w:rPr>
        <w:t xml:space="preserve">the physical properties </w:t>
      </w:r>
      <w:r w:rsidR="00B62C9C" w:rsidRPr="00A4103C">
        <w:rPr>
          <w:rFonts w:asciiTheme="minorHAnsi" w:hAnsiTheme="minorHAnsi"/>
          <w:color w:val="auto"/>
        </w:rPr>
        <w:t xml:space="preserve">of </w:t>
      </w:r>
      <w:r w:rsidR="00A2281F" w:rsidRPr="00A4103C">
        <w:rPr>
          <w:rFonts w:asciiTheme="minorHAnsi" w:hAnsiTheme="minorHAnsi"/>
          <w:color w:val="auto"/>
        </w:rPr>
        <w:t xml:space="preserve">lipid molecules </w:t>
      </w:r>
      <w:r w:rsidR="0059613E" w:rsidRPr="00A4103C">
        <w:rPr>
          <w:rFonts w:asciiTheme="minorHAnsi" w:hAnsiTheme="minorHAnsi"/>
          <w:color w:val="auto"/>
        </w:rPr>
        <w:t>to adsorb</w:t>
      </w:r>
      <w:r w:rsidR="00A2281F" w:rsidRPr="00A4103C">
        <w:rPr>
          <w:rFonts w:asciiTheme="minorHAnsi" w:hAnsiTheme="minorHAnsi"/>
          <w:color w:val="auto"/>
        </w:rPr>
        <w:t xml:space="preserve"> t</w:t>
      </w:r>
      <w:r w:rsidR="0059613E" w:rsidRPr="00A4103C">
        <w:rPr>
          <w:rFonts w:asciiTheme="minorHAnsi" w:hAnsiTheme="minorHAnsi"/>
          <w:color w:val="auto"/>
        </w:rPr>
        <w:t>o</w:t>
      </w:r>
      <w:r w:rsidR="006F0EEF" w:rsidRPr="00A4103C">
        <w:rPr>
          <w:rFonts w:asciiTheme="minorHAnsi" w:hAnsiTheme="minorHAnsi"/>
          <w:color w:val="auto"/>
        </w:rPr>
        <w:t xml:space="preserve"> stationary phase that lines a column and interact with a mobile phase. The </w:t>
      </w:r>
      <w:r w:rsidR="00C768FD">
        <w:rPr>
          <w:rFonts w:asciiTheme="minorHAnsi" w:hAnsiTheme="minorHAnsi"/>
          <w:color w:val="auto"/>
        </w:rPr>
        <w:t xml:space="preserve">column’s </w:t>
      </w:r>
      <w:r w:rsidR="006F0EEF" w:rsidRPr="00A4103C">
        <w:rPr>
          <w:rFonts w:asciiTheme="minorHAnsi" w:hAnsiTheme="minorHAnsi"/>
          <w:color w:val="auto"/>
        </w:rPr>
        <w:t>stat</w:t>
      </w:r>
      <w:r w:rsidR="00C768FD">
        <w:rPr>
          <w:rFonts w:asciiTheme="minorHAnsi" w:hAnsiTheme="minorHAnsi"/>
          <w:color w:val="auto"/>
        </w:rPr>
        <w:t>ionary phase is a matrix of proprietary</w:t>
      </w:r>
      <w:r w:rsidR="006F0EEF" w:rsidRPr="00A4103C">
        <w:rPr>
          <w:rFonts w:asciiTheme="minorHAnsi" w:hAnsiTheme="minorHAnsi"/>
          <w:color w:val="auto"/>
        </w:rPr>
        <w:t xml:space="preserve"> silica gel</w:t>
      </w:r>
      <w:r w:rsidR="00C768FD">
        <w:rPr>
          <w:rFonts w:asciiTheme="minorHAnsi" w:hAnsiTheme="minorHAnsi"/>
          <w:color w:val="auto"/>
        </w:rPr>
        <w:t xml:space="preserve"> backbone</w:t>
      </w:r>
      <w:r w:rsidR="000A1C3E">
        <w:rPr>
          <w:rFonts w:asciiTheme="minorHAnsi" w:hAnsiTheme="minorHAnsi"/>
          <w:color w:val="auto"/>
        </w:rPr>
        <w:t xml:space="preserve"> </w:t>
      </w:r>
      <w:r w:rsidR="00561E1B">
        <w:rPr>
          <w:rFonts w:asciiTheme="minorHAnsi" w:hAnsiTheme="minorHAnsi"/>
          <w:color w:val="auto"/>
        </w:rPr>
        <w:t>bound</w:t>
      </w:r>
      <w:r w:rsidR="000A1C3E">
        <w:rPr>
          <w:rFonts w:asciiTheme="minorHAnsi" w:hAnsiTheme="minorHAnsi"/>
          <w:color w:val="auto"/>
        </w:rPr>
        <w:t xml:space="preserve"> with </w:t>
      </w:r>
      <w:r w:rsidR="00561E1B" w:rsidRPr="00561E1B">
        <w:rPr>
          <w:rFonts w:asciiTheme="minorHAnsi" w:hAnsiTheme="minorHAnsi"/>
          <w:color w:val="auto"/>
        </w:rPr>
        <w:t xml:space="preserve">dense monolayer of dimethyl-n-octadecylsilane </w:t>
      </w:r>
      <w:r w:rsidR="00561E1B">
        <w:rPr>
          <w:rFonts w:asciiTheme="minorHAnsi" w:hAnsiTheme="minorHAnsi"/>
          <w:color w:val="auto"/>
        </w:rPr>
        <w:t xml:space="preserve">(C18) </w:t>
      </w:r>
      <w:r w:rsidR="000A1C3E">
        <w:rPr>
          <w:rFonts w:asciiTheme="minorHAnsi" w:hAnsiTheme="minorHAnsi"/>
          <w:color w:val="auto"/>
        </w:rPr>
        <w:t>moieties</w:t>
      </w:r>
      <w:r w:rsidR="006F0EEF" w:rsidRPr="00A4103C">
        <w:rPr>
          <w:rFonts w:asciiTheme="minorHAnsi" w:hAnsiTheme="minorHAnsi"/>
          <w:color w:val="auto"/>
        </w:rPr>
        <w:t>. The mobile phase includes two solutions; mobile phase A is a</w:t>
      </w:r>
      <w:r w:rsidR="00D63D7C" w:rsidRPr="00A4103C">
        <w:rPr>
          <w:rFonts w:asciiTheme="minorHAnsi" w:hAnsiTheme="minorHAnsi"/>
          <w:color w:val="auto"/>
        </w:rPr>
        <w:t xml:space="preserve"> 0.1% a</w:t>
      </w:r>
      <w:r w:rsidR="006F0EEF" w:rsidRPr="00A4103C">
        <w:rPr>
          <w:rFonts w:asciiTheme="minorHAnsi" w:hAnsiTheme="minorHAnsi"/>
          <w:color w:val="auto"/>
        </w:rPr>
        <w:t xml:space="preserve">cetic </w:t>
      </w:r>
      <w:r w:rsidR="00D63D7C" w:rsidRPr="00A4103C">
        <w:rPr>
          <w:rFonts w:asciiTheme="minorHAnsi" w:hAnsiTheme="minorHAnsi"/>
          <w:color w:val="auto"/>
        </w:rPr>
        <w:t>acid in m</w:t>
      </w:r>
      <w:r w:rsidR="006F0EEF" w:rsidRPr="00A4103C">
        <w:rPr>
          <w:rFonts w:asciiTheme="minorHAnsi" w:hAnsiTheme="minorHAnsi"/>
          <w:color w:val="auto"/>
        </w:rPr>
        <w:t>ethanol mixture and mobile phase B is 40%</w:t>
      </w:r>
      <w:r w:rsidR="00D63D7C" w:rsidRPr="00A4103C">
        <w:rPr>
          <w:rFonts w:asciiTheme="minorHAnsi" w:hAnsiTheme="minorHAnsi"/>
          <w:color w:val="auto"/>
        </w:rPr>
        <w:t xml:space="preserve"> h</w:t>
      </w:r>
      <w:r w:rsidR="006F0EEF" w:rsidRPr="00A4103C">
        <w:rPr>
          <w:rFonts w:asciiTheme="minorHAnsi" w:hAnsiTheme="minorHAnsi"/>
          <w:color w:val="auto"/>
        </w:rPr>
        <w:t xml:space="preserve">exanes </w:t>
      </w:r>
      <w:r w:rsidR="00D63D7C" w:rsidRPr="00A4103C">
        <w:rPr>
          <w:rFonts w:asciiTheme="minorHAnsi" w:hAnsiTheme="minorHAnsi"/>
          <w:color w:val="auto"/>
        </w:rPr>
        <w:t>in 2-p</w:t>
      </w:r>
      <w:r w:rsidR="006F0EEF" w:rsidRPr="00A4103C">
        <w:rPr>
          <w:rFonts w:asciiTheme="minorHAnsi" w:hAnsiTheme="minorHAnsi"/>
          <w:color w:val="auto"/>
        </w:rPr>
        <w:t>ropanol. Samples are injected onto the column and the c</w:t>
      </w:r>
      <w:r w:rsidR="00011E9B">
        <w:rPr>
          <w:rFonts w:asciiTheme="minorHAnsi" w:hAnsiTheme="minorHAnsi"/>
          <w:color w:val="auto"/>
        </w:rPr>
        <w:t>ontained lipids adsorb to the C</w:t>
      </w:r>
      <w:r w:rsidR="006F0EEF" w:rsidRPr="00A4103C">
        <w:rPr>
          <w:rFonts w:asciiTheme="minorHAnsi" w:hAnsiTheme="minorHAnsi"/>
          <w:color w:val="auto"/>
        </w:rPr>
        <w:t xml:space="preserve">18 silica matrix. </w:t>
      </w:r>
      <w:r w:rsidR="006F0EEF" w:rsidRPr="00A4103C">
        <w:rPr>
          <w:rFonts w:asciiTheme="minorHAnsi" w:hAnsiTheme="minorHAnsi"/>
          <w:color w:val="auto"/>
        </w:rPr>
        <w:lastRenderedPageBreak/>
        <w:t>Over time</w:t>
      </w:r>
      <w:r w:rsidR="00D63D7C" w:rsidRPr="00A4103C">
        <w:rPr>
          <w:rFonts w:asciiTheme="minorHAnsi" w:hAnsiTheme="minorHAnsi"/>
          <w:color w:val="auto"/>
        </w:rPr>
        <w:t>,</w:t>
      </w:r>
      <w:r w:rsidR="006F0EEF" w:rsidRPr="00A4103C">
        <w:rPr>
          <w:rFonts w:asciiTheme="minorHAnsi" w:hAnsiTheme="minorHAnsi"/>
          <w:color w:val="auto"/>
        </w:rPr>
        <w:t xml:space="preserve"> the </w:t>
      </w:r>
      <w:r w:rsidR="00D63D7C" w:rsidRPr="00A4103C">
        <w:rPr>
          <w:rFonts w:asciiTheme="minorHAnsi" w:hAnsiTheme="minorHAnsi"/>
          <w:color w:val="auto"/>
        </w:rPr>
        <w:t xml:space="preserve">concentration of the mobile phase shifts from 100% A to 100% B. </w:t>
      </w:r>
      <w:r w:rsidR="00A2281F" w:rsidRPr="00A4103C">
        <w:rPr>
          <w:rFonts w:asciiTheme="minorHAnsi" w:hAnsiTheme="minorHAnsi"/>
          <w:color w:val="auto"/>
        </w:rPr>
        <w:t xml:space="preserve">As the </w:t>
      </w:r>
      <w:r w:rsidR="00D63D7C" w:rsidRPr="00A4103C">
        <w:rPr>
          <w:rFonts w:asciiTheme="minorHAnsi" w:hAnsiTheme="minorHAnsi"/>
          <w:color w:val="auto"/>
        </w:rPr>
        <w:t>gradient changes,</w:t>
      </w:r>
      <w:r w:rsidR="003C5C2B">
        <w:rPr>
          <w:rFonts w:asciiTheme="minorHAnsi" w:hAnsiTheme="minorHAnsi"/>
          <w:color w:val="auto"/>
        </w:rPr>
        <w:t xml:space="preserve"> different</w:t>
      </w:r>
      <w:r w:rsidR="00D63D7C" w:rsidRPr="00A4103C">
        <w:rPr>
          <w:rFonts w:asciiTheme="minorHAnsi" w:hAnsiTheme="minorHAnsi"/>
          <w:color w:val="auto"/>
        </w:rPr>
        <w:t xml:space="preserve"> classes of </w:t>
      </w:r>
      <w:r w:rsidR="00C95E25" w:rsidRPr="00A4103C">
        <w:rPr>
          <w:rFonts w:asciiTheme="minorHAnsi" w:hAnsiTheme="minorHAnsi"/>
          <w:color w:val="auto"/>
        </w:rPr>
        <w:t>lipid</w:t>
      </w:r>
      <w:r w:rsidR="00A2281F" w:rsidRPr="00A4103C">
        <w:rPr>
          <w:rFonts w:asciiTheme="minorHAnsi" w:hAnsiTheme="minorHAnsi"/>
          <w:color w:val="auto"/>
        </w:rPr>
        <w:t xml:space="preserve"> molecules </w:t>
      </w:r>
      <w:r w:rsidR="00603B1C">
        <w:rPr>
          <w:rFonts w:asciiTheme="minorHAnsi" w:hAnsiTheme="minorHAnsi"/>
          <w:color w:val="auto"/>
        </w:rPr>
        <w:t xml:space="preserve">with successively lower polarities </w:t>
      </w:r>
      <w:r w:rsidR="003C5C2B">
        <w:rPr>
          <w:rFonts w:asciiTheme="minorHAnsi" w:hAnsiTheme="minorHAnsi"/>
          <w:color w:val="auto"/>
        </w:rPr>
        <w:t>will</w:t>
      </w:r>
      <w:r w:rsidR="00A2281F" w:rsidRPr="00A4103C">
        <w:rPr>
          <w:rFonts w:asciiTheme="minorHAnsi" w:hAnsiTheme="minorHAnsi"/>
          <w:color w:val="auto"/>
        </w:rPr>
        <w:t xml:space="preserve"> desorb from the column</w:t>
      </w:r>
      <w:r w:rsidR="00C95E25" w:rsidRPr="00A4103C">
        <w:rPr>
          <w:rFonts w:asciiTheme="minorHAnsi" w:hAnsiTheme="minorHAnsi"/>
          <w:color w:val="auto"/>
        </w:rPr>
        <w:t xml:space="preserve"> </w:t>
      </w:r>
      <w:r w:rsidR="00A2281F" w:rsidRPr="00A4103C">
        <w:rPr>
          <w:rFonts w:asciiTheme="minorHAnsi" w:hAnsiTheme="minorHAnsi"/>
          <w:color w:val="auto"/>
        </w:rPr>
        <w:t>flow into the ELSD wher</w:t>
      </w:r>
      <w:r w:rsidR="008C2228" w:rsidRPr="00A4103C">
        <w:rPr>
          <w:rFonts w:asciiTheme="minorHAnsi" w:hAnsiTheme="minorHAnsi"/>
          <w:color w:val="auto"/>
        </w:rPr>
        <w:t xml:space="preserve">e they are nebulized, the </w:t>
      </w:r>
      <w:r w:rsidR="00F75CAA">
        <w:rPr>
          <w:rFonts w:asciiTheme="minorHAnsi" w:hAnsiTheme="minorHAnsi"/>
          <w:color w:val="auto"/>
        </w:rPr>
        <w:t>mobile phase</w:t>
      </w:r>
      <w:r w:rsidR="008C2228" w:rsidRPr="00A4103C">
        <w:rPr>
          <w:rFonts w:asciiTheme="minorHAnsi" w:hAnsiTheme="minorHAnsi"/>
          <w:color w:val="auto"/>
        </w:rPr>
        <w:t xml:space="preserve"> is evaporated</w:t>
      </w:r>
      <w:r w:rsidR="003C5C2B">
        <w:rPr>
          <w:rFonts w:asciiTheme="minorHAnsi" w:hAnsiTheme="minorHAnsi"/>
          <w:color w:val="auto"/>
        </w:rPr>
        <w:t>,</w:t>
      </w:r>
      <w:r w:rsidR="008C2228" w:rsidRPr="00A4103C">
        <w:rPr>
          <w:rFonts w:asciiTheme="minorHAnsi" w:hAnsiTheme="minorHAnsi"/>
          <w:color w:val="auto"/>
        </w:rPr>
        <w:t xml:space="preserve"> and the</w:t>
      </w:r>
      <w:r w:rsidR="00690A50">
        <w:rPr>
          <w:rFonts w:asciiTheme="minorHAnsi" w:hAnsiTheme="minorHAnsi"/>
          <w:color w:val="auto"/>
        </w:rPr>
        <w:t xml:space="preserve"> lipids</w:t>
      </w:r>
      <w:r w:rsidR="00F75CAA">
        <w:rPr>
          <w:rFonts w:asciiTheme="minorHAnsi" w:hAnsiTheme="minorHAnsi"/>
          <w:color w:val="auto"/>
        </w:rPr>
        <w:t xml:space="preserve"> in the sample scatter light emitted by the detector. As the amount of light scattered by the lipids is detected</w:t>
      </w:r>
      <w:r w:rsidR="003D2045">
        <w:rPr>
          <w:rFonts w:asciiTheme="minorHAnsi" w:hAnsiTheme="minorHAnsi"/>
          <w:color w:val="auto"/>
        </w:rPr>
        <w:t>,</w:t>
      </w:r>
      <w:r w:rsidR="00F75CAA">
        <w:rPr>
          <w:rFonts w:asciiTheme="minorHAnsi" w:hAnsiTheme="minorHAnsi"/>
          <w:color w:val="auto"/>
        </w:rPr>
        <w:t xml:space="preserve"> a response is generated that corresponds to the amount of lipids </w:t>
      </w:r>
      <w:r w:rsidR="003D2045">
        <w:rPr>
          <w:rFonts w:asciiTheme="minorHAnsi" w:hAnsiTheme="minorHAnsi"/>
          <w:color w:val="auto"/>
        </w:rPr>
        <w:t>present</w:t>
      </w:r>
      <w:r w:rsidR="00C95E25" w:rsidRPr="00A4103C">
        <w:rPr>
          <w:rFonts w:asciiTheme="minorHAnsi" w:hAnsiTheme="minorHAnsi"/>
          <w:color w:val="auto"/>
        </w:rPr>
        <w:t xml:space="preserve">. The response output of the ELSD can then be quantified by comparing it to the response </w:t>
      </w:r>
      <w:r w:rsidR="00F75CAA">
        <w:rPr>
          <w:rFonts w:asciiTheme="minorHAnsi" w:hAnsiTheme="minorHAnsi"/>
          <w:color w:val="auto"/>
        </w:rPr>
        <w:t>output</w:t>
      </w:r>
      <w:r w:rsidR="00C95E25" w:rsidRPr="00A4103C">
        <w:rPr>
          <w:rFonts w:asciiTheme="minorHAnsi" w:hAnsiTheme="minorHAnsi"/>
          <w:color w:val="auto"/>
        </w:rPr>
        <w:t xml:space="preserve"> of a standard concentration of triglycerides.</w:t>
      </w:r>
      <w:r w:rsidR="000C0F27" w:rsidRPr="00A4103C">
        <w:rPr>
          <w:rFonts w:asciiTheme="minorHAnsi" w:hAnsiTheme="minorHAnsi"/>
          <w:color w:val="auto"/>
        </w:rPr>
        <w:t xml:space="preserve"> </w:t>
      </w:r>
      <w:proofErr w:type="spellStart"/>
      <w:r w:rsidR="00F75CAA">
        <w:rPr>
          <w:rFonts w:asciiTheme="minorHAnsi" w:hAnsiTheme="minorHAnsi"/>
          <w:color w:val="auto"/>
        </w:rPr>
        <w:t>T</w:t>
      </w:r>
      <w:r w:rsidR="00173DAC">
        <w:rPr>
          <w:rFonts w:asciiTheme="minorHAnsi" w:hAnsiTheme="minorHAnsi"/>
          <w:color w:val="auto"/>
        </w:rPr>
        <w:t>risterin</w:t>
      </w:r>
      <w:proofErr w:type="spellEnd"/>
      <w:r w:rsidR="00173DAC">
        <w:rPr>
          <w:rFonts w:asciiTheme="minorHAnsi" w:hAnsiTheme="minorHAnsi"/>
          <w:color w:val="auto"/>
        </w:rPr>
        <w:t xml:space="preserve"> and </w:t>
      </w:r>
      <w:proofErr w:type="spellStart"/>
      <w:r w:rsidR="00173DAC">
        <w:rPr>
          <w:rFonts w:asciiTheme="minorHAnsi" w:hAnsiTheme="minorHAnsi"/>
          <w:color w:val="auto"/>
        </w:rPr>
        <w:t>tripalmitin</w:t>
      </w:r>
      <w:proofErr w:type="spellEnd"/>
      <w:r w:rsidR="000C0F27" w:rsidRPr="00A4103C">
        <w:rPr>
          <w:rFonts w:asciiTheme="minorHAnsi" w:hAnsiTheme="minorHAnsi"/>
          <w:color w:val="auto"/>
        </w:rPr>
        <w:t xml:space="preserve"> acid </w:t>
      </w:r>
      <w:r w:rsidR="00F75CAA">
        <w:rPr>
          <w:rFonts w:asciiTheme="minorHAnsi" w:hAnsiTheme="minorHAnsi"/>
          <w:color w:val="auto"/>
        </w:rPr>
        <w:t xml:space="preserve">(purchased from Sigma Millipore) </w:t>
      </w:r>
      <w:r w:rsidR="00173DAC">
        <w:rPr>
          <w:rFonts w:asciiTheme="minorHAnsi" w:hAnsiTheme="minorHAnsi"/>
          <w:color w:val="auto"/>
        </w:rPr>
        <w:t xml:space="preserve">and </w:t>
      </w:r>
      <w:proofErr w:type="spellStart"/>
      <w:r w:rsidR="00173DAC">
        <w:rPr>
          <w:rFonts w:asciiTheme="minorHAnsi" w:hAnsiTheme="minorHAnsi"/>
          <w:color w:val="auto"/>
        </w:rPr>
        <w:t>triheptadecanoin</w:t>
      </w:r>
      <w:proofErr w:type="spellEnd"/>
      <w:r w:rsidR="000C0F27" w:rsidRPr="00A4103C">
        <w:rPr>
          <w:rFonts w:asciiTheme="minorHAnsi" w:hAnsiTheme="minorHAnsi"/>
          <w:color w:val="auto"/>
        </w:rPr>
        <w:t xml:space="preserve"> </w:t>
      </w:r>
      <w:r w:rsidR="00F75CAA">
        <w:rPr>
          <w:rFonts w:asciiTheme="minorHAnsi" w:hAnsiTheme="minorHAnsi"/>
          <w:color w:val="auto"/>
        </w:rPr>
        <w:t xml:space="preserve">(purchased </w:t>
      </w:r>
      <w:r w:rsidR="000C0F27" w:rsidRPr="00A4103C">
        <w:rPr>
          <w:rFonts w:asciiTheme="minorHAnsi" w:hAnsiTheme="minorHAnsi"/>
          <w:color w:val="auto"/>
        </w:rPr>
        <w:t>from VWR</w:t>
      </w:r>
      <w:r w:rsidR="00F75CAA">
        <w:rPr>
          <w:rFonts w:asciiTheme="minorHAnsi" w:hAnsiTheme="minorHAnsi"/>
          <w:color w:val="auto"/>
        </w:rPr>
        <w:t xml:space="preserve">) will be </w:t>
      </w:r>
      <w:r w:rsidR="00F75CAA" w:rsidRPr="00A4103C">
        <w:rPr>
          <w:rFonts w:asciiTheme="minorHAnsi" w:hAnsiTheme="minorHAnsi"/>
          <w:color w:val="auto"/>
        </w:rPr>
        <w:t>used to prepare the standardized mixture</w:t>
      </w:r>
      <w:r w:rsidR="00F75CAA">
        <w:rPr>
          <w:rFonts w:asciiTheme="minorHAnsi" w:hAnsiTheme="minorHAnsi"/>
          <w:color w:val="auto"/>
        </w:rPr>
        <w:t xml:space="preserve"> of triglycerides</w:t>
      </w:r>
      <w:r w:rsidR="000C0F27" w:rsidRPr="00A4103C">
        <w:rPr>
          <w:rFonts w:asciiTheme="minorHAnsi" w:hAnsiTheme="minorHAnsi"/>
          <w:color w:val="auto"/>
        </w:rPr>
        <w:t>.</w:t>
      </w:r>
    </w:p>
    <w:p w14:paraId="6DD9C2C3" w14:textId="77777777" w:rsidR="00845FD5" w:rsidRPr="00A4103C" w:rsidRDefault="00845FD5" w:rsidP="00845FD5">
      <w:pPr>
        <w:spacing w:line="480" w:lineRule="auto"/>
        <w:rPr>
          <w:rFonts w:asciiTheme="minorHAnsi" w:hAnsiTheme="minorHAnsi"/>
          <w:b/>
          <w:color w:val="auto"/>
        </w:rPr>
      </w:pPr>
    </w:p>
    <w:p w14:paraId="2E3B596D" w14:textId="6DD62641" w:rsidR="0083044B" w:rsidRPr="00A4103C" w:rsidRDefault="00845FD5">
      <w:pPr>
        <w:spacing w:line="480" w:lineRule="auto"/>
        <w:rPr>
          <w:rFonts w:asciiTheme="minorHAnsi" w:hAnsiTheme="minorHAnsi"/>
          <w:color w:val="auto"/>
        </w:rPr>
      </w:pPr>
      <w:r w:rsidRPr="00A4103C">
        <w:rPr>
          <w:rFonts w:asciiTheme="minorHAnsi" w:hAnsiTheme="minorHAnsi"/>
          <w:b/>
          <w:color w:val="auto"/>
        </w:rPr>
        <w:t xml:space="preserve">Lipid Identification: </w:t>
      </w:r>
      <w:r w:rsidRPr="00A4103C">
        <w:rPr>
          <w:rFonts w:asciiTheme="minorHAnsi" w:hAnsiTheme="minorHAnsi"/>
          <w:color w:val="auto"/>
        </w:rPr>
        <w:t xml:space="preserve">To identify the </w:t>
      </w:r>
      <w:r w:rsidR="000E6FC0" w:rsidRPr="00A4103C">
        <w:rPr>
          <w:rFonts w:asciiTheme="minorHAnsi" w:hAnsiTheme="minorHAnsi"/>
          <w:color w:val="auto"/>
        </w:rPr>
        <w:t xml:space="preserve">fatty acid components of the </w:t>
      </w:r>
      <w:r w:rsidRPr="00A4103C">
        <w:rPr>
          <w:rFonts w:asciiTheme="minorHAnsi" w:hAnsiTheme="minorHAnsi"/>
          <w:color w:val="auto"/>
        </w:rPr>
        <w:t xml:space="preserve">triglycerides </w:t>
      </w:r>
      <w:r w:rsidR="00294841" w:rsidRPr="00A4103C">
        <w:rPr>
          <w:rFonts w:asciiTheme="minorHAnsi" w:hAnsiTheme="minorHAnsi"/>
          <w:color w:val="auto"/>
        </w:rPr>
        <w:t xml:space="preserve">quantified by </w:t>
      </w:r>
      <w:r w:rsidR="00C768FD">
        <w:rPr>
          <w:rFonts w:asciiTheme="minorHAnsi" w:hAnsiTheme="minorHAnsi"/>
          <w:color w:val="auto"/>
        </w:rPr>
        <w:t>UP</w:t>
      </w:r>
      <w:r w:rsidR="00294841" w:rsidRPr="00A4103C">
        <w:rPr>
          <w:rFonts w:asciiTheme="minorHAnsi" w:hAnsiTheme="minorHAnsi"/>
          <w:color w:val="auto"/>
        </w:rPr>
        <w:t>LC-ELSD</w:t>
      </w:r>
      <w:r w:rsidRPr="00A4103C">
        <w:rPr>
          <w:rFonts w:asciiTheme="minorHAnsi" w:hAnsiTheme="minorHAnsi"/>
          <w:color w:val="auto"/>
        </w:rPr>
        <w:t xml:space="preserve">, the triglycerides will be </w:t>
      </w:r>
      <w:r w:rsidR="00F75CAA">
        <w:rPr>
          <w:rFonts w:asciiTheme="minorHAnsi" w:hAnsiTheme="minorHAnsi"/>
          <w:color w:val="auto"/>
        </w:rPr>
        <w:t>esterified</w:t>
      </w:r>
      <w:r w:rsidRPr="00A4103C">
        <w:rPr>
          <w:rFonts w:asciiTheme="minorHAnsi" w:hAnsiTheme="minorHAnsi"/>
          <w:color w:val="auto"/>
        </w:rPr>
        <w:t xml:space="preserve"> </w:t>
      </w:r>
      <w:r w:rsidR="00C95E25" w:rsidRPr="00A4103C">
        <w:rPr>
          <w:rFonts w:asciiTheme="minorHAnsi" w:hAnsiTheme="minorHAnsi"/>
          <w:color w:val="auto"/>
        </w:rPr>
        <w:t>in</w:t>
      </w:r>
      <w:r w:rsidR="00294841" w:rsidRPr="00A4103C">
        <w:rPr>
          <w:rFonts w:asciiTheme="minorHAnsi" w:hAnsiTheme="minorHAnsi"/>
          <w:color w:val="auto"/>
        </w:rPr>
        <w:t>to</w:t>
      </w:r>
      <w:r w:rsidRPr="00A4103C">
        <w:rPr>
          <w:rFonts w:asciiTheme="minorHAnsi" w:hAnsiTheme="minorHAnsi"/>
          <w:color w:val="auto"/>
        </w:rPr>
        <w:t xml:space="preserve"> fatty acid methyl esters (FAME</w:t>
      </w:r>
      <w:r w:rsidR="00294841" w:rsidRPr="00A4103C">
        <w:rPr>
          <w:rFonts w:asciiTheme="minorHAnsi" w:hAnsiTheme="minorHAnsi"/>
          <w:color w:val="auto"/>
        </w:rPr>
        <w:t>s</w:t>
      </w:r>
      <w:r w:rsidRPr="00A4103C">
        <w:rPr>
          <w:rFonts w:asciiTheme="minorHAnsi" w:hAnsiTheme="minorHAnsi"/>
          <w:color w:val="auto"/>
        </w:rPr>
        <w:t>).</w:t>
      </w:r>
      <w:r w:rsidR="00871BC3" w:rsidRPr="00A4103C">
        <w:rPr>
          <w:rFonts w:asciiTheme="minorHAnsi" w:hAnsiTheme="minorHAnsi"/>
          <w:color w:val="auto"/>
        </w:rPr>
        <w:t xml:space="preserve"> </w:t>
      </w:r>
      <w:r w:rsidR="003B09D7">
        <w:rPr>
          <w:rFonts w:asciiTheme="minorHAnsi" w:hAnsiTheme="minorHAnsi"/>
          <w:color w:val="auto"/>
        </w:rPr>
        <w:t>Triglycerides will be methylated via b</w:t>
      </w:r>
      <w:r w:rsidRPr="00A4103C">
        <w:rPr>
          <w:rFonts w:asciiTheme="minorHAnsi" w:hAnsiTheme="minorHAnsi"/>
          <w:color w:val="auto"/>
        </w:rPr>
        <w:t>ase-catalyzed esterification</w:t>
      </w:r>
      <w:r w:rsidR="00871BC3" w:rsidRPr="00A4103C">
        <w:rPr>
          <w:rFonts w:asciiTheme="minorHAnsi" w:hAnsiTheme="minorHAnsi"/>
          <w:color w:val="auto"/>
        </w:rPr>
        <w:t xml:space="preserve"> with an acid catalyzed work-up</w:t>
      </w:r>
      <w:r w:rsidRPr="00A4103C">
        <w:rPr>
          <w:rFonts w:asciiTheme="minorHAnsi" w:hAnsiTheme="minorHAnsi"/>
          <w:color w:val="auto"/>
        </w:rPr>
        <w:t xml:space="preserve"> </w:t>
      </w:r>
      <w:r w:rsidR="00294841"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07/BF02540534", "ISBN" : "0003-021X", "ISSN" : "0003021X", "abstract" : "Review Journal of the American Oil Chemists\u2019 Society November 1994, Volume 71, Issue 11, pp 1179-1187 First online: Preparation of fatty acid methyl esters for gas-chromatographic analysis of lipids in biological materials Ke-Shun Liu Abstract Theoretically, preparation of fatty acid methyl esters (FAMEs) deals with reversible chemical reactions in a complex system. Methodologically, there are numerous ways, generally characterized by the type of catalysts used and steps involved. Although there are more than a half dozen common catalysts, the majority fall into either acidic (HCl, H2SO4 and BF3) or alkaline types (NaOCH3, KOH and NaOH), with each having its own catalytic capability and application limitations. In terms of steps, many conventional methods, including those officially recognized, consist of drying, digestion, extraction, purification, alkaline hydrolysis, transmethylation/methylation and postreaction work-up. Although these methods are capable of providing reliable estimates if some precautions are taken, they are cumbersome, time-consuming and cost-inefficient. A new approach has been to transmethylate lipidsin situ. Due to its simplicity, high sensitivity, comparable reliability and capability to determine total fatty acids, the method of direct transmethylation is finding a unique place in lipid determination. Regardless of which method is used, quantitative methylation requires chemists to take precautions at every step involved, particularly during FAME formation and subsequent recovery steps. Evidently, there is an urgent need for more systematic studies, guided by the chemical principle of reactions involved and physicochemical properties of regents and end products, into factors affecting these steps. Hopefully, this will lead to an improved method, which measures lipid composition in biological materials not only with high accuracy but also with high efficiency and minimum costs.", "author" : [ { "dropping-particle" : "", "family" : "Liu", "given" : "Ke Shun", "non-dropping-particle" : "", "parse-names" : false, "suffix" : "" } ], "container-title" : "Journal of the American Oil Chemists' Society", "id" : "ITEM-1", "issue" : "11", "issued" : { "date-parts" : [ [ "1994" ] ] }, "page" : "1179-1187", "title" : "Preparation of fatty acid methyl esters for gas-chromatographic analysis of lipids in biological materials", "type" : "article-journal", "volume" : "71" }, "uris" : [ "http://www.mendeley.com/documents/?uuid=053d8bf5-4e5f-4340-8181-e1b5ffd4e740" ] }, { "id" : "ITEM-2", "itemData" : { "ISBN" : "0-9514171-3-4", "author" : [ { "dropping-particle" : "", "family" : "Christie", "given" : "William W", "non-dropping-particle" : "", "parse-names" : false, "suffix" : "" } ], "container-title" : "Advances in Lipid Methodology", "id" : "ITEM-2", "issued" : { "date-parts" : [ [ "1993" ] ] }, "page" : "69-111", "publisher" : "Oily Press", "title" : "Preparation of Ester Derivatives of Fatty Acids for Chromatographic Analysis", "type" : "article-journal" }, "uris" : [ "http://www.mendeley.com/documents/?uuid=e7039f42-55fa-380b-afe1-b6a8959aac7a" ] } ], "mendeley" : { "formattedCitation" : "(Christie 1993, Liu 1994)", "plainTextFormattedCitation" : "(Christie 1993, Liu 1994)", "previouslyFormattedCitation" : "(Christie 1993, Liu 1994)" }, "properties" : { "noteIndex" : 0 }, "schema" : "https://github.com/citation-style-language/schema/raw/master/csl-citation.json" }</w:instrText>
      </w:r>
      <w:r w:rsidR="00294841" w:rsidRPr="00A4103C">
        <w:rPr>
          <w:rFonts w:asciiTheme="minorHAnsi" w:hAnsiTheme="minorHAnsi"/>
          <w:color w:val="auto"/>
        </w:rPr>
        <w:fldChar w:fldCharType="separate"/>
      </w:r>
      <w:r w:rsidR="004345ED" w:rsidRPr="00A4103C">
        <w:rPr>
          <w:rFonts w:asciiTheme="minorHAnsi" w:hAnsiTheme="minorHAnsi"/>
          <w:noProof/>
          <w:color w:val="auto"/>
        </w:rPr>
        <w:t>(Christie 1993, Liu 1994)</w:t>
      </w:r>
      <w:r w:rsidR="00294841" w:rsidRPr="00A4103C">
        <w:rPr>
          <w:rFonts w:asciiTheme="minorHAnsi" w:hAnsiTheme="minorHAnsi"/>
          <w:color w:val="auto"/>
        </w:rPr>
        <w:fldChar w:fldCharType="end"/>
      </w:r>
      <w:r w:rsidR="00EA08D8" w:rsidRPr="00A4103C">
        <w:rPr>
          <w:rFonts w:asciiTheme="minorHAnsi" w:hAnsiTheme="minorHAnsi"/>
          <w:color w:val="auto"/>
        </w:rPr>
        <w:t>.</w:t>
      </w:r>
      <w:r w:rsidRPr="00A4103C">
        <w:rPr>
          <w:rFonts w:asciiTheme="minorHAnsi" w:hAnsiTheme="minorHAnsi"/>
          <w:color w:val="auto"/>
        </w:rPr>
        <w:t xml:space="preserve"> </w:t>
      </w:r>
      <w:r w:rsidR="006D1A7B" w:rsidRPr="00A4103C">
        <w:rPr>
          <w:rFonts w:asciiTheme="minorHAnsi" w:hAnsiTheme="minorHAnsi"/>
          <w:color w:val="auto"/>
        </w:rPr>
        <w:t>E</w:t>
      </w:r>
      <w:r w:rsidR="00EA08D8" w:rsidRPr="00A4103C">
        <w:rPr>
          <w:rFonts w:asciiTheme="minorHAnsi" w:hAnsiTheme="minorHAnsi"/>
          <w:color w:val="auto"/>
        </w:rPr>
        <w:t>xtracted lipids</w:t>
      </w:r>
      <w:r w:rsidR="006D1A7B" w:rsidRPr="00A4103C">
        <w:rPr>
          <w:rFonts w:asciiTheme="minorHAnsi" w:hAnsiTheme="minorHAnsi"/>
          <w:color w:val="auto"/>
        </w:rPr>
        <w:t xml:space="preserve"> </w:t>
      </w:r>
      <w:r w:rsidR="00C95E25" w:rsidRPr="00A4103C">
        <w:rPr>
          <w:rFonts w:asciiTheme="minorHAnsi" w:hAnsiTheme="minorHAnsi"/>
          <w:color w:val="auto"/>
        </w:rPr>
        <w:t>will be</w:t>
      </w:r>
      <w:r w:rsidR="006D1A7B" w:rsidRPr="00A4103C">
        <w:rPr>
          <w:rFonts w:asciiTheme="minorHAnsi" w:hAnsiTheme="minorHAnsi"/>
          <w:color w:val="auto"/>
        </w:rPr>
        <w:t xml:space="preserve"> mixed in a solution of 10M </w:t>
      </w:r>
      <w:proofErr w:type="spellStart"/>
      <w:r w:rsidR="006D1A7B" w:rsidRPr="00A4103C">
        <w:rPr>
          <w:rFonts w:asciiTheme="minorHAnsi" w:hAnsiTheme="minorHAnsi"/>
          <w:color w:val="auto"/>
        </w:rPr>
        <w:t>m</w:t>
      </w:r>
      <w:r w:rsidRPr="00A4103C">
        <w:rPr>
          <w:rFonts w:asciiTheme="minorHAnsi" w:hAnsiTheme="minorHAnsi"/>
          <w:color w:val="auto"/>
        </w:rPr>
        <w:t>ethan</w:t>
      </w:r>
      <w:r w:rsidR="006D1A7B" w:rsidRPr="00A4103C">
        <w:rPr>
          <w:rFonts w:asciiTheme="minorHAnsi" w:hAnsiTheme="minorHAnsi"/>
          <w:color w:val="auto"/>
        </w:rPr>
        <w:t>olic</w:t>
      </w:r>
      <w:proofErr w:type="spellEnd"/>
      <w:r w:rsidR="006D1A7B" w:rsidRPr="00A4103C">
        <w:rPr>
          <w:rFonts w:asciiTheme="minorHAnsi" w:hAnsiTheme="minorHAnsi"/>
          <w:color w:val="auto"/>
        </w:rPr>
        <w:t xml:space="preserve"> potassium h</w:t>
      </w:r>
      <w:r w:rsidRPr="00A4103C">
        <w:rPr>
          <w:rFonts w:asciiTheme="minorHAnsi" w:hAnsiTheme="minorHAnsi"/>
          <w:color w:val="auto"/>
        </w:rPr>
        <w:t xml:space="preserve">ydroxide </w:t>
      </w:r>
      <w:r w:rsidR="006D1A7B" w:rsidRPr="00A4103C">
        <w:rPr>
          <w:rFonts w:asciiTheme="minorHAnsi" w:hAnsiTheme="minorHAnsi"/>
          <w:color w:val="auto"/>
        </w:rPr>
        <w:t>at 55</w:t>
      </w:r>
      <w:r w:rsidR="009F4CB8">
        <w:rPr>
          <w:color w:val="auto"/>
        </w:rPr>
        <w:t xml:space="preserve"> °</w:t>
      </w:r>
      <w:r w:rsidR="006D1A7B" w:rsidRPr="00A4103C">
        <w:rPr>
          <w:rFonts w:asciiTheme="minorHAnsi" w:hAnsiTheme="minorHAnsi"/>
          <w:color w:val="auto"/>
        </w:rPr>
        <w:t xml:space="preserve">C </w:t>
      </w:r>
      <w:r w:rsidRPr="00A4103C">
        <w:rPr>
          <w:rFonts w:asciiTheme="minorHAnsi" w:hAnsiTheme="minorHAnsi"/>
          <w:color w:val="auto"/>
        </w:rPr>
        <w:t xml:space="preserve">for </w:t>
      </w:r>
      <w:r w:rsidR="00166A5E" w:rsidRPr="00A4103C">
        <w:rPr>
          <w:rFonts w:asciiTheme="minorHAnsi" w:hAnsiTheme="minorHAnsi"/>
          <w:color w:val="auto"/>
        </w:rPr>
        <w:t>thirty</w:t>
      </w:r>
      <w:r w:rsidR="006D1A7B" w:rsidRPr="00A4103C">
        <w:rPr>
          <w:rFonts w:asciiTheme="minorHAnsi" w:hAnsiTheme="minorHAnsi"/>
          <w:color w:val="auto"/>
        </w:rPr>
        <w:t xml:space="preserve"> minutes in a </w:t>
      </w:r>
      <w:r w:rsidR="000B27B9" w:rsidRPr="00A4103C">
        <w:rPr>
          <w:rFonts w:asciiTheme="minorHAnsi" w:hAnsiTheme="minorHAnsi"/>
          <w:color w:val="auto"/>
        </w:rPr>
        <w:t>capped</w:t>
      </w:r>
      <w:r w:rsidR="006D1A7B" w:rsidRPr="00A4103C">
        <w:rPr>
          <w:rFonts w:asciiTheme="minorHAnsi" w:hAnsiTheme="minorHAnsi"/>
          <w:color w:val="auto"/>
        </w:rPr>
        <w:t xml:space="preserve"> vial. </w:t>
      </w:r>
      <w:r w:rsidR="003B09D7">
        <w:rPr>
          <w:rFonts w:asciiTheme="minorHAnsi" w:hAnsiTheme="minorHAnsi"/>
          <w:color w:val="auto"/>
        </w:rPr>
        <w:t xml:space="preserve">The </w:t>
      </w:r>
      <w:r w:rsidR="006D1A7B" w:rsidRPr="00A4103C">
        <w:rPr>
          <w:rFonts w:asciiTheme="minorHAnsi" w:hAnsiTheme="minorHAnsi"/>
          <w:color w:val="auto"/>
        </w:rPr>
        <w:t xml:space="preserve">heated </w:t>
      </w:r>
      <w:r w:rsidR="003B09D7">
        <w:rPr>
          <w:rFonts w:asciiTheme="minorHAnsi" w:hAnsiTheme="minorHAnsi"/>
          <w:color w:val="auto"/>
        </w:rPr>
        <w:t xml:space="preserve">sample </w:t>
      </w:r>
      <w:r w:rsidR="00C95E25" w:rsidRPr="00A4103C">
        <w:rPr>
          <w:rFonts w:asciiTheme="minorHAnsi" w:hAnsiTheme="minorHAnsi"/>
          <w:color w:val="auto"/>
        </w:rPr>
        <w:t xml:space="preserve">will be </w:t>
      </w:r>
      <w:r w:rsidRPr="00A4103C">
        <w:rPr>
          <w:rFonts w:asciiTheme="minorHAnsi" w:hAnsiTheme="minorHAnsi"/>
          <w:color w:val="auto"/>
        </w:rPr>
        <w:t xml:space="preserve">vortexed </w:t>
      </w:r>
      <w:r w:rsidR="006D1A7B" w:rsidRPr="00A4103C">
        <w:rPr>
          <w:rFonts w:asciiTheme="minorHAnsi" w:hAnsiTheme="minorHAnsi"/>
          <w:color w:val="auto"/>
        </w:rPr>
        <w:t>for two minutes</w:t>
      </w:r>
      <w:r w:rsidR="003B09D7">
        <w:rPr>
          <w:rFonts w:asciiTheme="minorHAnsi" w:hAnsiTheme="minorHAnsi"/>
          <w:color w:val="auto"/>
        </w:rPr>
        <w:t xml:space="preserve"> and</w:t>
      </w:r>
      <w:r w:rsidR="000E6FC0" w:rsidRPr="00A4103C">
        <w:rPr>
          <w:rFonts w:asciiTheme="minorHAnsi" w:hAnsiTheme="minorHAnsi"/>
          <w:color w:val="auto"/>
        </w:rPr>
        <w:t xml:space="preserve"> then</w:t>
      </w:r>
      <w:r w:rsidRPr="00A4103C">
        <w:rPr>
          <w:rFonts w:asciiTheme="minorHAnsi" w:hAnsiTheme="minorHAnsi"/>
          <w:color w:val="auto"/>
        </w:rPr>
        <w:t xml:space="preserve"> cooled on ice</w:t>
      </w:r>
      <w:r w:rsidR="006D1A7B" w:rsidRPr="00A4103C">
        <w:rPr>
          <w:rFonts w:asciiTheme="minorHAnsi" w:hAnsiTheme="minorHAnsi"/>
          <w:color w:val="auto"/>
        </w:rPr>
        <w:t xml:space="preserve"> for five minutes</w:t>
      </w:r>
      <w:r w:rsidR="003B09D7">
        <w:rPr>
          <w:rFonts w:asciiTheme="minorHAnsi" w:hAnsiTheme="minorHAnsi"/>
          <w:color w:val="auto"/>
        </w:rPr>
        <w:t>. While still on ice</w:t>
      </w:r>
      <w:r w:rsidR="00E82078">
        <w:rPr>
          <w:rFonts w:asciiTheme="minorHAnsi" w:hAnsiTheme="minorHAnsi"/>
          <w:color w:val="auto"/>
        </w:rPr>
        <w:t>,</w:t>
      </w:r>
      <w:r w:rsidR="006D1A7B" w:rsidRPr="00A4103C">
        <w:rPr>
          <w:rFonts w:asciiTheme="minorHAnsi" w:hAnsiTheme="minorHAnsi"/>
          <w:color w:val="auto"/>
        </w:rPr>
        <w:t xml:space="preserve"> </w:t>
      </w:r>
      <w:r w:rsidRPr="00A4103C">
        <w:rPr>
          <w:rFonts w:asciiTheme="minorHAnsi" w:hAnsiTheme="minorHAnsi"/>
          <w:color w:val="auto"/>
        </w:rPr>
        <w:t xml:space="preserve">12M sulfuric acid </w:t>
      </w:r>
      <w:r w:rsidR="000E6FC0" w:rsidRPr="00A4103C">
        <w:rPr>
          <w:rFonts w:asciiTheme="minorHAnsi" w:hAnsiTheme="minorHAnsi"/>
          <w:color w:val="auto"/>
        </w:rPr>
        <w:t xml:space="preserve">will be </w:t>
      </w:r>
      <w:r w:rsidR="006D1A7B" w:rsidRPr="00A4103C">
        <w:rPr>
          <w:rFonts w:asciiTheme="minorHAnsi" w:hAnsiTheme="minorHAnsi"/>
          <w:color w:val="auto"/>
        </w:rPr>
        <w:t>added to neutralize the KOH and terminate the reaction.</w:t>
      </w:r>
      <w:r w:rsidR="00166A5E" w:rsidRPr="00A4103C">
        <w:rPr>
          <w:rFonts w:asciiTheme="minorHAnsi" w:hAnsiTheme="minorHAnsi"/>
          <w:color w:val="auto"/>
        </w:rPr>
        <w:t xml:space="preserve"> After the reaction is terminated 3</w:t>
      </w:r>
      <w:r w:rsidRPr="00A4103C">
        <w:rPr>
          <w:rFonts w:asciiTheme="minorHAnsi" w:hAnsiTheme="minorHAnsi"/>
          <w:color w:val="auto"/>
        </w:rPr>
        <w:t xml:space="preserve"> mL of hexanes will be added</w:t>
      </w:r>
      <w:r w:rsidR="00173DAC">
        <w:rPr>
          <w:rFonts w:asciiTheme="minorHAnsi" w:hAnsiTheme="minorHAnsi"/>
          <w:color w:val="auto"/>
        </w:rPr>
        <w:t xml:space="preserve"> </w:t>
      </w:r>
      <w:r w:rsidR="00166A5E" w:rsidRPr="00A4103C">
        <w:rPr>
          <w:rFonts w:asciiTheme="minorHAnsi" w:hAnsiTheme="minorHAnsi"/>
          <w:color w:val="auto"/>
        </w:rPr>
        <w:t xml:space="preserve">to the reaction vial to solubilize the FAMEs. The </w:t>
      </w:r>
      <w:r w:rsidR="00A45F7D">
        <w:rPr>
          <w:rFonts w:asciiTheme="minorHAnsi" w:hAnsiTheme="minorHAnsi"/>
          <w:color w:val="auto"/>
        </w:rPr>
        <w:t>hexanes</w:t>
      </w:r>
      <w:r w:rsidR="00166A5E" w:rsidRPr="00A4103C">
        <w:rPr>
          <w:rFonts w:asciiTheme="minorHAnsi" w:hAnsiTheme="minorHAnsi"/>
          <w:color w:val="auto"/>
        </w:rPr>
        <w:t xml:space="preserve"> layer</w:t>
      </w:r>
      <w:r w:rsidR="00FB07F1">
        <w:rPr>
          <w:rFonts w:asciiTheme="minorHAnsi" w:hAnsiTheme="minorHAnsi"/>
          <w:color w:val="auto"/>
        </w:rPr>
        <w:t xml:space="preserve"> containing the </w:t>
      </w:r>
      <w:r w:rsidR="002037BB">
        <w:rPr>
          <w:rFonts w:asciiTheme="minorHAnsi" w:hAnsiTheme="minorHAnsi"/>
          <w:color w:val="auto"/>
        </w:rPr>
        <w:t>esterified</w:t>
      </w:r>
      <w:r w:rsidR="00FB07F1">
        <w:rPr>
          <w:rFonts w:asciiTheme="minorHAnsi" w:hAnsiTheme="minorHAnsi"/>
          <w:color w:val="auto"/>
        </w:rPr>
        <w:t xml:space="preserve"> lipids,</w:t>
      </w:r>
      <w:r w:rsidR="00166A5E" w:rsidRPr="00A4103C">
        <w:rPr>
          <w:rFonts w:asciiTheme="minorHAnsi" w:hAnsiTheme="minorHAnsi"/>
          <w:color w:val="auto"/>
        </w:rPr>
        <w:t xml:space="preserve"> will then be</w:t>
      </w:r>
      <w:r w:rsidR="00FB07F1">
        <w:rPr>
          <w:rFonts w:asciiTheme="minorHAnsi" w:hAnsiTheme="minorHAnsi"/>
          <w:color w:val="auto"/>
        </w:rPr>
        <w:t xml:space="preserve"> removed using a </w:t>
      </w:r>
      <w:r w:rsidR="002037BB">
        <w:rPr>
          <w:rFonts w:asciiTheme="minorHAnsi" w:hAnsiTheme="minorHAnsi"/>
          <w:color w:val="auto"/>
        </w:rPr>
        <w:t>Pasteur</w:t>
      </w:r>
      <w:r w:rsidR="00FB07F1">
        <w:rPr>
          <w:rFonts w:asciiTheme="minorHAnsi" w:hAnsiTheme="minorHAnsi"/>
          <w:color w:val="auto"/>
        </w:rPr>
        <w:t xml:space="preserve"> pipette</w:t>
      </w:r>
      <w:r w:rsidR="00166A5E" w:rsidRPr="00A4103C">
        <w:rPr>
          <w:rFonts w:asciiTheme="minorHAnsi" w:hAnsiTheme="minorHAnsi"/>
          <w:color w:val="auto"/>
        </w:rPr>
        <w:t xml:space="preserve"> </w:t>
      </w:r>
      <w:r w:rsidR="000808EF" w:rsidRPr="00A4103C">
        <w:rPr>
          <w:rFonts w:asciiTheme="minorHAnsi" w:hAnsiTheme="minorHAnsi"/>
          <w:color w:val="auto"/>
        </w:rPr>
        <w:t xml:space="preserve">and any water species formed by the esterification procedure will be </w:t>
      </w:r>
      <w:r w:rsidR="002037BB">
        <w:rPr>
          <w:rFonts w:asciiTheme="minorHAnsi" w:hAnsiTheme="minorHAnsi"/>
          <w:color w:val="auto"/>
        </w:rPr>
        <w:t xml:space="preserve">removed </w:t>
      </w:r>
      <w:r w:rsidR="000808EF" w:rsidRPr="00A4103C">
        <w:rPr>
          <w:rFonts w:asciiTheme="minorHAnsi" w:hAnsiTheme="minorHAnsi"/>
          <w:color w:val="auto"/>
        </w:rPr>
        <w:t xml:space="preserve">using </w:t>
      </w:r>
      <w:r w:rsidRPr="00A4103C">
        <w:rPr>
          <w:rFonts w:asciiTheme="minorHAnsi" w:hAnsiTheme="minorHAnsi"/>
          <w:color w:val="auto"/>
        </w:rPr>
        <w:t>sodium sulfate</w:t>
      </w:r>
      <w:r w:rsidR="000808EF" w:rsidRPr="00A4103C">
        <w:rPr>
          <w:rFonts w:asciiTheme="minorHAnsi" w:hAnsiTheme="minorHAnsi"/>
          <w:color w:val="auto"/>
        </w:rPr>
        <w:t>. Identification of the methyl</w:t>
      </w:r>
      <w:r w:rsidR="00E82078">
        <w:rPr>
          <w:rFonts w:asciiTheme="minorHAnsi" w:hAnsiTheme="minorHAnsi"/>
          <w:color w:val="auto"/>
        </w:rPr>
        <w:t>-</w:t>
      </w:r>
      <w:r w:rsidR="000808EF" w:rsidRPr="00A4103C">
        <w:rPr>
          <w:rFonts w:asciiTheme="minorHAnsi" w:hAnsiTheme="minorHAnsi"/>
          <w:color w:val="auto"/>
        </w:rPr>
        <w:t>ester species</w:t>
      </w:r>
      <w:r w:rsidR="00C768FD">
        <w:rPr>
          <w:rFonts w:asciiTheme="minorHAnsi" w:hAnsiTheme="minorHAnsi"/>
          <w:color w:val="auto"/>
        </w:rPr>
        <w:t xml:space="preserve"> will be accomplished using gas c</w:t>
      </w:r>
      <w:r w:rsidR="000808EF" w:rsidRPr="00A4103C">
        <w:rPr>
          <w:rFonts w:asciiTheme="minorHAnsi" w:hAnsiTheme="minorHAnsi"/>
          <w:color w:val="auto"/>
        </w:rPr>
        <w:t>hromatography (GC)</w:t>
      </w:r>
      <w:r w:rsidR="00C768FD">
        <w:rPr>
          <w:rFonts w:asciiTheme="minorHAnsi" w:hAnsiTheme="minorHAnsi"/>
          <w:color w:val="auto"/>
        </w:rPr>
        <w:t xml:space="preserve"> </w:t>
      </w:r>
      <w:r w:rsidR="00C768FD">
        <w:rPr>
          <w:rFonts w:asciiTheme="minorHAnsi" w:hAnsiTheme="minorHAnsi"/>
          <w:color w:val="auto"/>
        </w:rPr>
        <w:lastRenderedPageBreak/>
        <w:t>coupled with a flame ionization d</w:t>
      </w:r>
      <w:r w:rsidR="000808EF" w:rsidRPr="00A4103C">
        <w:rPr>
          <w:rFonts w:asciiTheme="minorHAnsi" w:hAnsiTheme="minorHAnsi"/>
          <w:color w:val="auto"/>
        </w:rPr>
        <w:t xml:space="preserve">etector (FID). </w:t>
      </w:r>
      <w:r w:rsidRPr="00A4103C">
        <w:rPr>
          <w:rFonts w:asciiTheme="minorHAnsi" w:hAnsiTheme="minorHAnsi"/>
          <w:color w:val="auto"/>
        </w:rPr>
        <w:t>GC-FID</w:t>
      </w:r>
      <w:r w:rsidR="000808EF" w:rsidRPr="00A4103C">
        <w:rPr>
          <w:rFonts w:asciiTheme="minorHAnsi" w:hAnsiTheme="minorHAnsi"/>
          <w:color w:val="auto"/>
        </w:rPr>
        <w:t xml:space="preserve"> separates each FAME by taking advantage of the</w:t>
      </w:r>
      <w:r w:rsidR="00820F22" w:rsidRPr="00A4103C">
        <w:rPr>
          <w:rFonts w:asciiTheme="minorHAnsi" w:hAnsiTheme="minorHAnsi"/>
          <w:color w:val="auto"/>
        </w:rPr>
        <w:t xml:space="preserve"> specific interactions between different </w:t>
      </w:r>
      <w:r w:rsidR="000808EF" w:rsidRPr="00A4103C">
        <w:rPr>
          <w:rFonts w:asciiTheme="minorHAnsi" w:hAnsiTheme="minorHAnsi"/>
          <w:color w:val="auto"/>
        </w:rPr>
        <w:t xml:space="preserve">FAMEs </w:t>
      </w:r>
      <w:r w:rsidR="00820F22" w:rsidRPr="00A4103C">
        <w:rPr>
          <w:rFonts w:asciiTheme="minorHAnsi" w:hAnsiTheme="minorHAnsi"/>
          <w:color w:val="auto"/>
        </w:rPr>
        <w:t xml:space="preserve">and </w:t>
      </w:r>
      <w:r w:rsidR="001D3B27" w:rsidRPr="00A4103C">
        <w:rPr>
          <w:rFonts w:asciiTheme="minorHAnsi" w:hAnsiTheme="minorHAnsi"/>
          <w:color w:val="auto"/>
        </w:rPr>
        <w:t xml:space="preserve">the packing material </w:t>
      </w:r>
      <w:r w:rsidR="00820F22" w:rsidRPr="00A4103C">
        <w:rPr>
          <w:rFonts w:asciiTheme="minorHAnsi" w:hAnsiTheme="minorHAnsi"/>
          <w:color w:val="auto"/>
        </w:rPr>
        <w:t xml:space="preserve">in </w:t>
      </w:r>
      <w:r w:rsidR="001D3B27" w:rsidRPr="00A4103C">
        <w:rPr>
          <w:rFonts w:asciiTheme="minorHAnsi" w:hAnsiTheme="minorHAnsi"/>
          <w:color w:val="auto"/>
        </w:rPr>
        <w:t>a DB-WAX capillary</w:t>
      </w:r>
      <w:r w:rsidR="000808EF" w:rsidRPr="00A4103C">
        <w:rPr>
          <w:rFonts w:asciiTheme="minorHAnsi" w:hAnsiTheme="minorHAnsi"/>
          <w:color w:val="auto"/>
        </w:rPr>
        <w:t xml:space="preserve"> column.</w:t>
      </w:r>
      <w:r w:rsidR="001D3B27" w:rsidRPr="00A4103C">
        <w:rPr>
          <w:rFonts w:asciiTheme="minorHAnsi" w:hAnsiTheme="minorHAnsi"/>
          <w:color w:val="auto"/>
        </w:rPr>
        <w:t xml:space="preserve"> The </w:t>
      </w:r>
      <w:r w:rsidR="00820F22" w:rsidRPr="00A4103C">
        <w:rPr>
          <w:rFonts w:asciiTheme="minorHAnsi" w:hAnsiTheme="minorHAnsi"/>
          <w:color w:val="auto"/>
        </w:rPr>
        <w:t>FAMEs in the sample adsorb</w:t>
      </w:r>
      <w:r w:rsidR="001D3B27" w:rsidRPr="00A4103C">
        <w:rPr>
          <w:rFonts w:asciiTheme="minorHAnsi" w:hAnsiTheme="minorHAnsi"/>
          <w:color w:val="auto"/>
        </w:rPr>
        <w:t xml:space="preserve"> onto the column and inert g</w:t>
      </w:r>
      <w:r w:rsidR="00820F22" w:rsidRPr="00A4103C">
        <w:rPr>
          <w:rFonts w:asciiTheme="minorHAnsi" w:hAnsiTheme="minorHAnsi"/>
          <w:color w:val="auto"/>
        </w:rPr>
        <w:t xml:space="preserve">as flows through the column. Over time, </w:t>
      </w:r>
      <w:r w:rsidR="001D3B27" w:rsidRPr="00A4103C">
        <w:rPr>
          <w:rFonts w:asciiTheme="minorHAnsi" w:hAnsiTheme="minorHAnsi"/>
          <w:color w:val="auto"/>
        </w:rPr>
        <w:t>the column temperature increases</w:t>
      </w:r>
      <w:r w:rsidR="00C768FD">
        <w:rPr>
          <w:rFonts w:asciiTheme="minorHAnsi" w:hAnsiTheme="minorHAnsi"/>
          <w:color w:val="auto"/>
        </w:rPr>
        <w:t xml:space="preserve">, the compounds volatilize, </w:t>
      </w:r>
      <w:r w:rsidR="00820F22" w:rsidRPr="00A4103C">
        <w:rPr>
          <w:rFonts w:asciiTheme="minorHAnsi" w:hAnsiTheme="minorHAnsi"/>
          <w:color w:val="auto"/>
        </w:rPr>
        <w:t xml:space="preserve">and </w:t>
      </w:r>
      <w:r w:rsidR="001D3B27" w:rsidRPr="00A4103C">
        <w:rPr>
          <w:rFonts w:asciiTheme="minorHAnsi" w:hAnsiTheme="minorHAnsi"/>
          <w:color w:val="auto"/>
        </w:rPr>
        <w:t>the FAME m</w:t>
      </w:r>
      <w:r w:rsidR="00820F22" w:rsidRPr="00A4103C">
        <w:rPr>
          <w:rFonts w:asciiTheme="minorHAnsi" w:hAnsiTheme="minorHAnsi"/>
          <w:color w:val="auto"/>
        </w:rPr>
        <w:t>olecules desorb from the column</w:t>
      </w:r>
      <w:r w:rsidR="001D3B27" w:rsidRPr="00A4103C">
        <w:rPr>
          <w:rFonts w:asciiTheme="minorHAnsi" w:hAnsiTheme="minorHAnsi"/>
          <w:color w:val="auto"/>
        </w:rPr>
        <w:t xml:space="preserve"> based on their </w:t>
      </w:r>
      <w:r w:rsidR="003B09D7">
        <w:rPr>
          <w:rFonts w:asciiTheme="minorHAnsi" w:hAnsiTheme="minorHAnsi"/>
          <w:color w:val="auto"/>
        </w:rPr>
        <w:t>interaction with the column packing material</w:t>
      </w:r>
      <w:r w:rsidR="001D3B27" w:rsidRPr="00A4103C">
        <w:rPr>
          <w:rFonts w:asciiTheme="minorHAnsi" w:hAnsiTheme="minorHAnsi"/>
          <w:color w:val="auto"/>
        </w:rPr>
        <w:t xml:space="preserve"> and the inert gas carries them to the detector. At the detector</w:t>
      </w:r>
      <w:r w:rsidR="00704FF5" w:rsidRPr="00A4103C">
        <w:rPr>
          <w:rFonts w:asciiTheme="minorHAnsi" w:hAnsiTheme="minorHAnsi"/>
          <w:color w:val="auto"/>
        </w:rPr>
        <w:t>,</w:t>
      </w:r>
      <w:r w:rsidR="001D3B27" w:rsidRPr="00A4103C">
        <w:rPr>
          <w:rFonts w:asciiTheme="minorHAnsi" w:hAnsiTheme="minorHAnsi"/>
          <w:color w:val="auto"/>
        </w:rPr>
        <w:t xml:space="preserve"> </w:t>
      </w:r>
      <w:r w:rsidR="00704FF5" w:rsidRPr="00A4103C">
        <w:rPr>
          <w:rFonts w:asciiTheme="minorHAnsi" w:hAnsiTheme="minorHAnsi"/>
          <w:color w:val="auto"/>
        </w:rPr>
        <w:t xml:space="preserve">retention time is recorded </w:t>
      </w:r>
      <w:r w:rsidR="00C768FD">
        <w:rPr>
          <w:rFonts w:asciiTheme="minorHAnsi" w:hAnsiTheme="minorHAnsi"/>
          <w:color w:val="auto"/>
        </w:rPr>
        <w:t>as</w:t>
      </w:r>
      <w:r w:rsidR="00704FF5" w:rsidRPr="00A4103C">
        <w:rPr>
          <w:rFonts w:asciiTheme="minorHAnsi" w:hAnsiTheme="minorHAnsi"/>
          <w:color w:val="auto"/>
        </w:rPr>
        <w:t xml:space="preserve"> </w:t>
      </w:r>
      <w:r w:rsidR="00820F22" w:rsidRPr="00A4103C">
        <w:rPr>
          <w:rFonts w:asciiTheme="minorHAnsi" w:hAnsiTheme="minorHAnsi"/>
          <w:color w:val="auto"/>
        </w:rPr>
        <w:t xml:space="preserve">each FAME molecule is ionized </w:t>
      </w:r>
      <w:r w:rsidR="00C768FD">
        <w:rPr>
          <w:rFonts w:asciiTheme="minorHAnsi" w:hAnsiTheme="minorHAnsi"/>
          <w:color w:val="auto"/>
        </w:rPr>
        <w:t xml:space="preserve">by flame </w:t>
      </w:r>
      <w:r w:rsidR="00820F22" w:rsidRPr="00A4103C">
        <w:rPr>
          <w:rFonts w:asciiTheme="minorHAnsi" w:hAnsiTheme="minorHAnsi"/>
          <w:color w:val="auto"/>
        </w:rPr>
        <w:t xml:space="preserve">and the intensity </w:t>
      </w:r>
      <w:r w:rsidR="00704FF5" w:rsidRPr="00A4103C">
        <w:rPr>
          <w:rFonts w:asciiTheme="minorHAnsi" w:hAnsiTheme="minorHAnsi"/>
          <w:color w:val="auto"/>
        </w:rPr>
        <w:t xml:space="preserve">of ionization is recorded as a </w:t>
      </w:r>
      <w:r w:rsidR="008A0FAE">
        <w:rPr>
          <w:rFonts w:asciiTheme="minorHAnsi" w:hAnsiTheme="minorHAnsi"/>
          <w:color w:val="auto"/>
        </w:rPr>
        <w:t>response output</w:t>
      </w:r>
      <w:r w:rsidR="00704FF5" w:rsidRPr="00A4103C">
        <w:rPr>
          <w:rFonts w:asciiTheme="minorHAnsi" w:hAnsiTheme="minorHAnsi"/>
          <w:color w:val="auto"/>
        </w:rPr>
        <w:t xml:space="preserve">. FAMEs will be </w:t>
      </w:r>
      <w:r w:rsidR="001A7151" w:rsidRPr="00A4103C">
        <w:rPr>
          <w:rFonts w:asciiTheme="minorHAnsi" w:hAnsiTheme="minorHAnsi"/>
          <w:color w:val="auto"/>
        </w:rPr>
        <w:t>i</w:t>
      </w:r>
      <w:r w:rsidR="00704FF5" w:rsidRPr="00A4103C">
        <w:rPr>
          <w:rFonts w:asciiTheme="minorHAnsi" w:hAnsiTheme="minorHAnsi"/>
          <w:color w:val="auto"/>
        </w:rPr>
        <w:t>dentified in comparison to a</w:t>
      </w:r>
      <w:r w:rsidR="00E12259">
        <w:rPr>
          <w:rFonts w:asciiTheme="minorHAnsi" w:hAnsiTheme="minorHAnsi"/>
          <w:color w:val="auto"/>
        </w:rPr>
        <w:t xml:space="preserve"> standard purchased from Sigma-Millipore</w:t>
      </w:r>
      <w:r w:rsidR="00704FF5" w:rsidRPr="00A4103C">
        <w:rPr>
          <w:rFonts w:asciiTheme="minorHAnsi" w:hAnsiTheme="minorHAnsi"/>
          <w:color w:val="auto"/>
        </w:rPr>
        <w:t xml:space="preserve"> </w:t>
      </w:r>
      <w:r w:rsidR="00E12259">
        <w:rPr>
          <w:rFonts w:asciiTheme="minorHAnsi" w:hAnsiTheme="minorHAnsi"/>
          <w:color w:val="auto"/>
        </w:rPr>
        <w:t>(</w:t>
      </w:r>
      <w:r w:rsidR="00704FF5" w:rsidRPr="00A4103C">
        <w:rPr>
          <w:rFonts w:asciiTheme="minorHAnsi" w:hAnsiTheme="minorHAnsi"/>
          <w:color w:val="auto"/>
        </w:rPr>
        <w:t>37 Co</w:t>
      </w:r>
      <w:r w:rsidR="00E12259">
        <w:rPr>
          <w:rFonts w:asciiTheme="minorHAnsi" w:hAnsiTheme="minorHAnsi"/>
          <w:color w:val="auto"/>
        </w:rPr>
        <w:t xml:space="preserve">mponent FAME Mix, </w:t>
      </w:r>
      <w:r w:rsidR="00E12259" w:rsidRPr="00E12259">
        <w:rPr>
          <w:rFonts w:asciiTheme="minorHAnsi" w:hAnsiTheme="minorHAnsi"/>
          <w:color w:val="auto"/>
        </w:rPr>
        <w:t>CRM47885</w:t>
      </w:r>
      <w:r w:rsidR="00E12259">
        <w:rPr>
          <w:rFonts w:asciiTheme="minorHAnsi" w:hAnsiTheme="minorHAnsi"/>
          <w:color w:val="auto"/>
        </w:rPr>
        <w:t>)</w:t>
      </w:r>
      <w:r w:rsidR="00704FF5" w:rsidRPr="00A4103C">
        <w:rPr>
          <w:rFonts w:asciiTheme="minorHAnsi" w:hAnsiTheme="minorHAnsi"/>
          <w:color w:val="auto"/>
        </w:rPr>
        <w:t>.</w:t>
      </w:r>
    </w:p>
    <w:p w14:paraId="1D4C889B" w14:textId="77777777" w:rsidR="00845FD5" w:rsidRPr="00A4103C" w:rsidRDefault="00845FD5">
      <w:pPr>
        <w:spacing w:line="480" w:lineRule="auto"/>
        <w:rPr>
          <w:rFonts w:asciiTheme="minorHAnsi" w:hAnsiTheme="minorHAnsi"/>
          <w:color w:val="auto"/>
        </w:rPr>
      </w:pPr>
    </w:p>
    <w:p w14:paraId="3466E99C" w14:textId="02A296AB" w:rsidR="00D440A4" w:rsidRPr="00A4103C" w:rsidRDefault="00D977FB" w:rsidP="00737225">
      <w:pPr>
        <w:spacing w:line="480" w:lineRule="auto"/>
        <w:rPr>
          <w:rFonts w:asciiTheme="minorHAnsi" w:hAnsiTheme="minorHAnsi"/>
          <w:color w:val="auto"/>
        </w:rPr>
      </w:pPr>
      <w:r w:rsidRPr="00A4103C">
        <w:rPr>
          <w:rFonts w:asciiTheme="minorHAnsi" w:hAnsiTheme="minorHAnsi"/>
          <w:b/>
          <w:color w:val="auto"/>
        </w:rPr>
        <w:t>Data Analysis:</w:t>
      </w:r>
      <w:r w:rsidR="00157E2B" w:rsidRPr="00A4103C">
        <w:rPr>
          <w:rFonts w:asciiTheme="minorHAnsi" w:hAnsiTheme="minorHAnsi"/>
          <w:b/>
          <w:color w:val="auto"/>
        </w:rPr>
        <w:t xml:space="preserve"> </w:t>
      </w:r>
      <w:r w:rsidR="00555E55" w:rsidRPr="00A4103C">
        <w:rPr>
          <w:rFonts w:asciiTheme="minorHAnsi" w:hAnsiTheme="minorHAnsi"/>
          <w:color w:val="auto"/>
        </w:rPr>
        <w:t>Using the technique</w:t>
      </w:r>
      <w:r w:rsidR="006606E6" w:rsidRPr="00A4103C">
        <w:rPr>
          <w:rFonts w:asciiTheme="minorHAnsi" w:hAnsiTheme="minorHAnsi"/>
          <w:color w:val="auto"/>
        </w:rPr>
        <w:t>s</w:t>
      </w:r>
      <w:r w:rsidR="00555E55" w:rsidRPr="00A4103C">
        <w:rPr>
          <w:rFonts w:asciiTheme="minorHAnsi" w:hAnsiTheme="minorHAnsi"/>
          <w:color w:val="auto"/>
        </w:rPr>
        <w:t xml:space="preserve"> </w:t>
      </w:r>
      <w:r w:rsidR="00EF5CE6" w:rsidRPr="00A4103C">
        <w:rPr>
          <w:rFonts w:asciiTheme="minorHAnsi" w:hAnsiTheme="minorHAnsi"/>
          <w:color w:val="auto"/>
        </w:rPr>
        <w:t xml:space="preserve">mentioned above, </w:t>
      </w:r>
      <w:r w:rsidR="005004D5" w:rsidRPr="00A4103C">
        <w:rPr>
          <w:rFonts w:asciiTheme="minorHAnsi" w:hAnsiTheme="minorHAnsi"/>
          <w:color w:val="auto"/>
        </w:rPr>
        <w:t>we predict that</w:t>
      </w:r>
      <w:r w:rsidR="00F63408">
        <w:rPr>
          <w:rFonts w:asciiTheme="minorHAnsi" w:hAnsiTheme="minorHAnsi"/>
          <w:color w:val="auto"/>
        </w:rPr>
        <w:t xml:space="preserve"> larvae exposed to a 12L:12D </w:t>
      </w:r>
      <w:r w:rsidR="00555E55" w:rsidRPr="00A4103C">
        <w:rPr>
          <w:rFonts w:asciiTheme="minorHAnsi" w:hAnsiTheme="minorHAnsi"/>
          <w:color w:val="auto"/>
        </w:rPr>
        <w:t>photoperiod will accumulate more triglycerides in preparation for</w:t>
      </w:r>
      <w:r w:rsidR="006606E6" w:rsidRPr="00A4103C">
        <w:rPr>
          <w:rFonts w:asciiTheme="minorHAnsi" w:hAnsiTheme="minorHAnsi"/>
          <w:color w:val="auto"/>
        </w:rPr>
        <w:t xml:space="preserve"> diapause</w:t>
      </w:r>
      <w:r w:rsidR="00582A05">
        <w:rPr>
          <w:rFonts w:asciiTheme="minorHAnsi" w:hAnsiTheme="minorHAnsi"/>
          <w:color w:val="auto"/>
        </w:rPr>
        <w:t xml:space="preserve"> com</w:t>
      </w:r>
      <w:r w:rsidR="00011E9B">
        <w:rPr>
          <w:rFonts w:asciiTheme="minorHAnsi" w:hAnsiTheme="minorHAnsi"/>
          <w:color w:val="auto"/>
        </w:rPr>
        <w:t xml:space="preserve">pared to </w:t>
      </w:r>
      <w:r w:rsidR="003D2045">
        <w:rPr>
          <w:rFonts w:asciiTheme="minorHAnsi" w:hAnsiTheme="minorHAnsi"/>
          <w:color w:val="auto"/>
        </w:rPr>
        <w:t xml:space="preserve">continuously developing </w:t>
      </w:r>
      <w:r w:rsidR="00F63408">
        <w:rPr>
          <w:rFonts w:asciiTheme="minorHAnsi" w:hAnsiTheme="minorHAnsi"/>
          <w:color w:val="auto"/>
        </w:rPr>
        <w:t xml:space="preserve">larvae exposed to a 16L:8D </w:t>
      </w:r>
      <w:r w:rsidR="00582A05">
        <w:rPr>
          <w:rFonts w:asciiTheme="minorHAnsi" w:hAnsiTheme="minorHAnsi"/>
          <w:color w:val="auto"/>
        </w:rPr>
        <w:t>photoperiod.</w:t>
      </w:r>
      <w:r w:rsidR="006606E6" w:rsidRPr="00A4103C">
        <w:rPr>
          <w:rFonts w:asciiTheme="minorHAnsi" w:hAnsiTheme="minorHAnsi"/>
          <w:color w:val="auto"/>
        </w:rPr>
        <w:t xml:space="preserve"> Additionally,</w:t>
      </w:r>
      <w:r w:rsidR="00582A05">
        <w:rPr>
          <w:rFonts w:asciiTheme="minorHAnsi" w:hAnsiTheme="minorHAnsi"/>
          <w:color w:val="auto"/>
        </w:rPr>
        <w:t xml:space="preserve"> the longer </w:t>
      </w:r>
      <w:r w:rsidR="00EF5CE6" w:rsidRPr="00A4103C">
        <w:rPr>
          <w:rFonts w:asciiTheme="minorHAnsi" w:hAnsiTheme="minorHAnsi"/>
          <w:color w:val="auto"/>
        </w:rPr>
        <w:t xml:space="preserve">diapausing </w:t>
      </w:r>
      <w:r w:rsidR="006606E6" w:rsidRPr="00A4103C">
        <w:rPr>
          <w:rFonts w:asciiTheme="minorHAnsi" w:hAnsiTheme="minorHAnsi"/>
          <w:color w:val="auto"/>
        </w:rPr>
        <w:t>univoltine</w:t>
      </w:r>
      <w:r w:rsidR="00EF5CE6" w:rsidRPr="00A4103C">
        <w:rPr>
          <w:rFonts w:asciiTheme="minorHAnsi" w:hAnsiTheme="minorHAnsi"/>
          <w:color w:val="auto"/>
        </w:rPr>
        <w:t>-Z strain</w:t>
      </w:r>
      <w:r w:rsidR="006606E6" w:rsidRPr="00A4103C">
        <w:rPr>
          <w:rFonts w:asciiTheme="minorHAnsi" w:hAnsiTheme="minorHAnsi"/>
          <w:color w:val="auto"/>
        </w:rPr>
        <w:t xml:space="preserve"> larvae should accumulate more </w:t>
      </w:r>
      <w:r w:rsidR="00EF5CE6" w:rsidRPr="00A4103C">
        <w:rPr>
          <w:rFonts w:asciiTheme="minorHAnsi" w:hAnsiTheme="minorHAnsi"/>
          <w:color w:val="auto"/>
        </w:rPr>
        <w:t xml:space="preserve">triglycerides </w:t>
      </w:r>
      <w:r w:rsidR="005F739E">
        <w:rPr>
          <w:rFonts w:asciiTheme="minorHAnsi" w:hAnsiTheme="minorHAnsi"/>
          <w:color w:val="auto"/>
        </w:rPr>
        <w:t>than</w:t>
      </w:r>
      <w:r w:rsidR="00173DAC">
        <w:rPr>
          <w:rFonts w:asciiTheme="minorHAnsi" w:hAnsiTheme="minorHAnsi"/>
          <w:color w:val="auto"/>
        </w:rPr>
        <w:t xml:space="preserve"> </w:t>
      </w:r>
      <w:r w:rsidR="00582A05">
        <w:rPr>
          <w:rFonts w:asciiTheme="minorHAnsi" w:hAnsiTheme="minorHAnsi"/>
          <w:color w:val="auto"/>
        </w:rPr>
        <w:t xml:space="preserve">the shorter </w:t>
      </w:r>
      <w:r w:rsidR="00173DAC">
        <w:rPr>
          <w:rFonts w:asciiTheme="minorHAnsi" w:hAnsiTheme="minorHAnsi"/>
          <w:color w:val="auto"/>
        </w:rPr>
        <w:t>diapausing</w:t>
      </w:r>
      <w:r w:rsidR="005F739E">
        <w:rPr>
          <w:rFonts w:asciiTheme="minorHAnsi" w:hAnsiTheme="minorHAnsi"/>
          <w:color w:val="auto"/>
        </w:rPr>
        <w:t xml:space="preserve"> </w:t>
      </w:r>
      <w:r w:rsidR="00EF5CE6" w:rsidRPr="00A4103C">
        <w:rPr>
          <w:rFonts w:asciiTheme="minorHAnsi" w:hAnsiTheme="minorHAnsi"/>
          <w:color w:val="auto"/>
        </w:rPr>
        <w:t xml:space="preserve">bivoltine-E larvae. </w:t>
      </w:r>
      <w:r w:rsidR="00407F7E" w:rsidRPr="00A4103C">
        <w:rPr>
          <w:rFonts w:asciiTheme="minorHAnsi" w:hAnsiTheme="minorHAnsi"/>
          <w:color w:val="auto"/>
        </w:rPr>
        <w:t>P</w:t>
      </w:r>
      <w:r w:rsidR="00BE7B13" w:rsidRPr="00A4103C">
        <w:rPr>
          <w:rFonts w:asciiTheme="minorHAnsi" w:hAnsiTheme="minorHAnsi"/>
          <w:color w:val="auto"/>
        </w:rPr>
        <w:t xml:space="preserve">rior to the compilation of this proposal, preliminary investigations to quantify triglyceride accumulation have already yielded results in line with our predictions. </w:t>
      </w:r>
      <w:r w:rsidR="00A16007">
        <w:rPr>
          <w:rFonts w:asciiTheme="minorHAnsi" w:hAnsiTheme="minorHAnsi"/>
          <w:color w:val="auto"/>
        </w:rPr>
        <w:t xml:space="preserve">The average of the total lipid accumulated was compared between diapausing and non-diapausing UZ larvae. </w:t>
      </w:r>
      <w:r w:rsidR="00BE7B13" w:rsidRPr="00A4103C">
        <w:rPr>
          <w:rFonts w:asciiTheme="minorHAnsi" w:hAnsiTheme="minorHAnsi"/>
          <w:color w:val="auto"/>
        </w:rPr>
        <w:t xml:space="preserve">These data suggest there is a </w:t>
      </w:r>
      <w:r w:rsidR="00257CF5" w:rsidRPr="00A4103C">
        <w:rPr>
          <w:rFonts w:asciiTheme="minorHAnsi" w:hAnsiTheme="minorHAnsi"/>
          <w:color w:val="auto"/>
        </w:rPr>
        <w:t xml:space="preserve">significant difference between the total lipid content of diapausing and non-diapausing </w:t>
      </w:r>
      <w:r w:rsidR="00CE4D37">
        <w:rPr>
          <w:rFonts w:asciiTheme="minorHAnsi" w:hAnsiTheme="minorHAnsi"/>
          <w:color w:val="auto"/>
        </w:rPr>
        <w:t xml:space="preserve">UZ larvae </w:t>
      </w:r>
      <w:r w:rsidR="00257CF5" w:rsidRPr="00A4103C">
        <w:rPr>
          <w:rFonts w:asciiTheme="minorHAnsi" w:hAnsiTheme="minorHAnsi"/>
          <w:color w:val="auto"/>
        </w:rPr>
        <w:t>(</w:t>
      </w:r>
      <w:proofErr w:type="spellStart"/>
      <w:r w:rsidR="00FA6B57" w:rsidRPr="00A4103C">
        <w:rPr>
          <w:rFonts w:asciiTheme="minorHAnsi" w:hAnsiTheme="minorHAnsi"/>
          <w:color w:val="auto"/>
        </w:rPr>
        <w:t>Df</w:t>
      </w:r>
      <w:proofErr w:type="spellEnd"/>
      <w:r w:rsidR="00FA6B57" w:rsidRPr="00A4103C">
        <w:rPr>
          <w:rFonts w:asciiTheme="minorHAnsi" w:hAnsiTheme="minorHAnsi"/>
          <w:color w:val="auto"/>
        </w:rPr>
        <w:t xml:space="preserve"> = 1, p = 1.06x10</w:t>
      </w:r>
      <w:r w:rsidR="00FA6B57" w:rsidRPr="00A4103C">
        <w:rPr>
          <w:rFonts w:asciiTheme="minorHAnsi" w:hAnsiTheme="minorHAnsi"/>
          <w:color w:val="auto"/>
          <w:vertAlign w:val="superscript"/>
        </w:rPr>
        <w:t>-7</w:t>
      </w:r>
      <w:r w:rsidR="00257CF5" w:rsidRPr="00A4103C">
        <w:rPr>
          <w:rFonts w:asciiTheme="minorHAnsi" w:hAnsiTheme="minorHAnsi"/>
          <w:color w:val="auto"/>
        </w:rPr>
        <w:t>)</w:t>
      </w:r>
      <w:r w:rsidR="00AA73DB" w:rsidRPr="00A4103C">
        <w:rPr>
          <w:rFonts w:asciiTheme="minorHAnsi" w:hAnsiTheme="minorHAnsi"/>
          <w:color w:val="auto"/>
        </w:rPr>
        <w:t xml:space="preserve">. </w:t>
      </w:r>
      <w:r w:rsidR="004C2050" w:rsidRPr="00A4103C">
        <w:rPr>
          <w:rFonts w:asciiTheme="minorHAnsi" w:hAnsiTheme="minorHAnsi"/>
          <w:color w:val="auto"/>
        </w:rPr>
        <w:t>One interpretation of th</w:t>
      </w:r>
      <w:r w:rsidR="00D7126D">
        <w:rPr>
          <w:rFonts w:asciiTheme="minorHAnsi" w:hAnsiTheme="minorHAnsi"/>
          <w:color w:val="auto"/>
        </w:rPr>
        <w:t>ese</w:t>
      </w:r>
      <w:r w:rsidR="004C2050" w:rsidRPr="00A4103C">
        <w:rPr>
          <w:rFonts w:asciiTheme="minorHAnsi" w:hAnsiTheme="minorHAnsi"/>
          <w:color w:val="auto"/>
        </w:rPr>
        <w:t xml:space="preserve"> data could be that as these larvae perceive</w:t>
      </w:r>
      <w:r w:rsidR="00F63408">
        <w:rPr>
          <w:rFonts w:asciiTheme="minorHAnsi" w:hAnsiTheme="minorHAnsi"/>
          <w:color w:val="auto"/>
        </w:rPr>
        <w:t xml:space="preserve"> a </w:t>
      </w:r>
      <w:proofErr w:type="gramStart"/>
      <w:r w:rsidR="00F63408">
        <w:rPr>
          <w:rFonts w:asciiTheme="minorHAnsi" w:hAnsiTheme="minorHAnsi"/>
          <w:color w:val="auto"/>
        </w:rPr>
        <w:t xml:space="preserve">12 </w:t>
      </w:r>
      <w:r w:rsidR="00CE4D37">
        <w:rPr>
          <w:rFonts w:asciiTheme="minorHAnsi" w:hAnsiTheme="minorHAnsi"/>
          <w:color w:val="auto"/>
        </w:rPr>
        <w:t>hour</w:t>
      </w:r>
      <w:proofErr w:type="gramEnd"/>
      <w:r w:rsidR="00CE4D37">
        <w:rPr>
          <w:rFonts w:asciiTheme="minorHAnsi" w:hAnsiTheme="minorHAnsi"/>
          <w:color w:val="auto"/>
        </w:rPr>
        <w:t xml:space="preserve"> </w:t>
      </w:r>
      <w:r w:rsidR="004C2050" w:rsidRPr="00A4103C">
        <w:rPr>
          <w:rFonts w:asciiTheme="minorHAnsi" w:hAnsiTheme="minorHAnsi"/>
          <w:color w:val="auto"/>
        </w:rPr>
        <w:t xml:space="preserve">photoperiod they experience </w:t>
      </w:r>
      <w:r w:rsidR="00CE4D37">
        <w:rPr>
          <w:rFonts w:asciiTheme="minorHAnsi" w:hAnsiTheme="minorHAnsi"/>
          <w:color w:val="auto"/>
        </w:rPr>
        <w:t>physiological change</w:t>
      </w:r>
      <w:r w:rsidR="00BB7E19">
        <w:rPr>
          <w:rFonts w:asciiTheme="minorHAnsi" w:hAnsiTheme="minorHAnsi"/>
          <w:color w:val="auto"/>
        </w:rPr>
        <w:t xml:space="preserve">s that </w:t>
      </w:r>
      <w:r w:rsidR="00A16007">
        <w:rPr>
          <w:rFonts w:asciiTheme="minorHAnsi" w:hAnsiTheme="minorHAnsi"/>
          <w:color w:val="auto"/>
        </w:rPr>
        <w:t>alter</w:t>
      </w:r>
      <w:r w:rsidR="00BB7E19">
        <w:rPr>
          <w:rFonts w:asciiTheme="minorHAnsi" w:hAnsiTheme="minorHAnsi"/>
          <w:color w:val="auto"/>
        </w:rPr>
        <w:t xml:space="preserve"> the accumulation and storage of lipids</w:t>
      </w:r>
      <w:r w:rsidR="00257CF5" w:rsidRPr="00A4103C">
        <w:rPr>
          <w:rFonts w:asciiTheme="minorHAnsi" w:hAnsiTheme="minorHAnsi"/>
          <w:color w:val="auto"/>
        </w:rPr>
        <w:t xml:space="preserve"> in </w:t>
      </w:r>
      <w:r w:rsidR="00257CF5" w:rsidRPr="00A4103C">
        <w:rPr>
          <w:rFonts w:asciiTheme="minorHAnsi" w:hAnsiTheme="minorHAnsi"/>
          <w:color w:val="auto"/>
        </w:rPr>
        <w:lastRenderedPageBreak/>
        <w:t>preparation for diapause</w:t>
      </w:r>
      <w:r w:rsidR="00786A50" w:rsidRPr="00A4103C">
        <w:rPr>
          <w:rFonts w:asciiTheme="minorHAnsi" w:hAnsiTheme="minorHAnsi"/>
          <w:color w:val="auto"/>
        </w:rPr>
        <w:t>.</w:t>
      </w:r>
      <w:r w:rsidR="004C2050" w:rsidRPr="00A4103C">
        <w:rPr>
          <w:rFonts w:asciiTheme="minorHAnsi" w:hAnsiTheme="minorHAnsi"/>
          <w:color w:val="auto"/>
        </w:rPr>
        <w:t xml:space="preserve"> </w:t>
      </w:r>
      <w:r w:rsidR="00FA6B57" w:rsidRPr="00A4103C">
        <w:rPr>
          <w:rFonts w:asciiTheme="minorHAnsi" w:hAnsiTheme="minorHAnsi"/>
          <w:color w:val="auto"/>
        </w:rPr>
        <w:t xml:space="preserve">To support this initial result, replication of these experiments will need to be conducted. </w:t>
      </w:r>
      <w:r w:rsidR="00407F7E" w:rsidRPr="00A4103C">
        <w:rPr>
          <w:rFonts w:asciiTheme="minorHAnsi" w:hAnsiTheme="minorHAnsi"/>
          <w:color w:val="auto"/>
        </w:rPr>
        <w:t xml:space="preserve">These and future </w:t>
      </w:r>
      <w:r w:rsidR="00257CF5" w:rsidRPr="00A4103C">
        <w:rPr>
          <w:rFonts w:asciiTheme="minorHAnsi" w:hAnsiTheme="minorHAnsi"/>
          <w:color w:val="auto"/>
        </w:rPr>
        <w:t>measurements</w:t>
      </w:r>
      <w:r w:rsidR="00407F7E" w:rsidRPr="00A4103C">
        <w:rPr>
          <w:rFonts w:asciiTheme="minorHAnsi" w:hAnsiTheme="minorHAnsi"/>
          <w:color w:val="auto"/>
        </w:rPr>
        <w:t xml:space="preserve"> of </w:t>
      </w:r>
      <w:r w:rsidR="00820F22" w:rsidRPr="00A4103C">
        <w:rPr>
          <w:rFonts w:asciiTheme="minorHAnsi" w:hAnsiTheme="minorHAnsi"/>
          <w:color w:val="auto"/>
        </w:rPr>
        <w:t>triglyceride</w:t>
      </w:r>
      <w:r w:rsidR="00407F7E" w:rsidRPr="00A4103C">
        <w:rPr>
          <w:rFonts w:asciiTheme="minorHAnsi" w:hAnsiTheme="minorHAnsi"/>
          <w:color w:val="auto"/>
        </w:rPr>
        <w:t xml:space="preserve"> </w:t>
      </w:r>
      <w:r w:rsidR="00153328" w:rsidRPr="00A4103C">
        <w:rPr>
          <w:rFonts w:asciiTheme="minorHAnsi" w:hAnsiTheme="minorHAnsi"/>
          <w:color w:val="auto"/>
        </w:rPr>
        <w:t xml:space="preserve">from each of the four treatments </w:t>
      </w:r>
      <w:r w:rsidR="00F53772" w:rsidRPr="00A4103C">
        <w:rPr>
          <w:rFonts w:asciiTheme="minorHAnsi" w:hAnsiTheme="minorHAnsi"/>
          <w:color w:val="auto"/>
        </w:rPr>
        <w:t>will be expressed</w:t>
      </w:r>
      <w:r w:rsidR="00555E55" w:rsidRPr="00A4103C">
        <w:rPr>
          <w:rFonts w:asciiTheme="minorHAnsi" w:hAnsiTheme="minorHAnsi"/>
          <w:color w:val="auto"/>
        </w:rPr>
        <w:t xml:space="preserve"> as </w:t>
      </w:r>
      <w:r w:rsidR="00F53772" w:rsidRPr="00A4103C">
        <w:rPr>
          <w:rFonts w:asciiTheme="minorHAnsi" w:hAnsiTheme="minorHAnsi"/>
          <w:color w:val="auto"/>
        </w:rPr>
        <w:t>concentration</w:t>
      </w:r>
      <w:r w:rsidR="00555E55" w:rsidRPr="00A4103C">
        <w:rPr>
          <w:rFonts w:asciiTheme="minorHAnsi" w:hAnsiTheme="minorHAnsi"/>
          <w:color w:val="auto"/>
        </w:rPr>
        <w:t>s.</w:t>
      </w:r>
      <w:r w:rsidR="00F53772" w:rsidRPr="00A4103C">
        <w:rPr>
          <w:rFonts w:asciiTheme="minorHAnsi" w:hAnsiTheme="minorHAnsi"/>
          <w:color w:val="auto"/>
        </w:rPr>
        <w:t xml:space="preserve"> </w:t>
      </w:r>
      <w:r w:rsidR="00802F4F" w:rsidRPr="00A4103C">
        <w:rPr>
          <w:rFonts w:asciiTheme="minorHAnsi" w:hAnsiTheme="minorHAnsi"/>
          <w:color w:val="auto"/>
        </w:rPr>
        <w:t xml:space="preserve">Total </w:t>
      </w:r>
      <w:r w:rsidR="00A16007">
        <w:rPr>
          <w:rFonts w:asciiTheme="minorHAnsi" w:hAnsiTheme="minorHAnsi"/>
          <w:color w:val="auto"/>
        </w:rPr>
        <w:t>triglyceride</w:t>
      </w:r>
      <w:r w:rsidR="00802F4F" w:rsidRPr="00A4103C">
        <w:rPr>
          <w:rFonts w:asciiTheme="minorHAnsi" w:hAnsiTheme="minorHAnsi"/>
          <w:color w:val="auto"/>
        </w:rPr>
        <w:t xml:space="preserve"> concentration will be determined</w:t>
      </w:r>
      <w:r w:rsidR="00B749DE" w:rsidRPr="00A4103C">
        <w:rPr>
          <w:rFonts w:asciiTheme="minorHAnsi" w:hAnsiTheme="minorHAnsi"/>
          <w:color w:val="auto"/>
        </w:rPr>
        <w:t xml:space="preserve"> as the </w:t>
      </w:r>
      <w:r w:rsidR="00B4176F" w:rsidRPr="00A4103C">
        <w:rPr>
          <w:rFonts w:asciiTheme="minorHAnsi" w:hAnsiTheme="minorHAnsi"/>
          <w:color w:val="auto"/>
        </w:rPr>
        <w:t xml:space="preserve">total </w:t>
      </w:r>
      <w:r w:rsidR="00B749DE" w:rsidRPr="00A4103C">
        <w:rPr>
          <w:rFonts w:asciiTheme="minorHAnsi" w:hAnsiTheme="minorHAnsi"/>
          <w:color w:val="auto"/>
        </w:rPr>
        <w:t>sum of the triglyceride peak area</w:t>
      </w:r>
      <w:r w:rsidR="00B4176F" w:rsidRPr="00A4103C">
        <w:rPr>
          <w:rFonts w:asciiTheme="minorHAnsi" w:hAnsiTheme="minorHAnsi"/>
          <w:color w:val="auto"/>
        </w:rPr>
        <w:t>s</w:t>
      </w:r>
      <w:r w:rsidR="00B749DE" w:rsidRPr="00A4103C">
        <w:rPr>
          <w:rFonts w:asciiTheme="minorHAnsi" w:hAnsiTheme="minorHAnsi"/>
          <w:color w:val="auto"/>
        </w:rPr>
        <w:t xml:space="preserve"> in relation to </w:t>
      </w:r>
      <w:r w:rsidR="00B4176F" w:rsidRPr="00A4103C">
        <w:rPr>
          <w:rFonts w:asciiTheme="minorHAnsi" w:hAnsiTheme="minorHAnsi"/>
          <w:color w:val="auto"/>
        </w:rPr>
        <w:t xml:space="preserve">the peak area </w:t>
      </w:r>
      <w:r w:rsidR="00926E5A" w:rsidRPr="00A4103C">
        <w:rPr>
          <w:rFonts w:asciiTheme="minorHAnsi" w:hAnsiTheme="minorHAnsi"/>
          <w:color w:val="auto"/>
        </w:rPr>
        <w:t xml:space="preserve">of </w:t>
      </w:r>
      <w:r w:rsidR="00B749DE" w:rsidRPr="00A4103C">
        <w:rPr>
          <w:rFonts w:asciiTheme="minorHAnsi" w:hAnsiTheme="minorHAnsi"/>
          <w:color w:val="auto"/>
        </w:rPr>
        <w:t>an external standard of known triglycerides at known concentrations</w:t>
      </w:r>
      <w:r w:rsidR="0073553C" w:rsidRPr="00A4103C">
        <w:rPr>
          <w:rFonts w:asciiTheme="minorHAnsi" w:hAnsiTheme="minorHAnsi"/>
          <w:color w:val="auto"/>
        </w:rPr>
        <w:t xml:space="preserve">. </w:t>
      </w:r>
      <w:r w:rsidR="00FD4027" w:rsidRPr="00A4103C">
        <w:rPr>
          <w:rFonts w:asciiTheme="minorHAnsi" w:hAnsiTheme="minorHAnsi"/>
          <w:color w:val="auto"/>
        </w:rPr>
        <w:t>A multivariate analysis of accumulated lipids will be used to explore the</w:t>
      </w:r>
      <w:r w:rsidR="00555E55" w:rsidRPr="00A4103C">
        <w:rPr>
          <w:rFonts w:asciiTheme="minorHAnsi" w:hAnsiTheme="minorHAnsi"/>
          <w:color w:val="auto"/>
        </w:rPr>
        <w:t xml:space="preserve"> significance of</w:t>
      </w:r>
      <w:r w:rsidR="00FD4027" w:rsidRPr="00A4103C">
        <w:rPr>
          <w:rFonts w:asciiTheme="minorHAnsi" w:hAnsiTheme="minorHAnsi"/>
          <w:color w:val="auto"/>
        </w:rPr>
        <w:t xml:space="preserve"> interactions between</w:t>
      </w:r>
      <w:r w:rsidR="00DA7679" w:rsidRPr="00A4103C">
        <w:rPr>
          <w:rFonts w:asciiTheme="minorHAnsi" w:hAnsiTheme="minorHAnsi"/>
          <w:color w:val="auto"/>
        </w:rPr>
        <w:t xml:space="preserve"> </w:t>
      </w:r>
      <w:r w:rsidR="008E65BC">
        <w:rPr>
          <w:rFonts w:asciiTheme="minorHAnsi" w:hAnsiTheme="minorHAnsi"/>
          <w:color w:val="auto"/>
        </w:rPr>
        <w:t>measured parameters.</w:t>
      </w:r>
      <w:r w:rsidR="00597646">
        <w:rPr>
          <w:rFonts w:asciiTheme="minorHAnsi" w:hAnsiTheme="minorHAnsi"/>
          <w:color w:val="auto"/>
        </w:rPr>
        <w:t xml:space="preserve"> Measured </w:t>
      </w:r>
      <w:r w:rsidR="00597646" w:rsidRPr="00A4103C">
        <w:rPr>
          <w:rFonts w:asciiTheme="minorHAnsi" w:hAnsiTheme="minorHAnsi"/>
          <w:color w:val="auto"/>
        </w:rPr>
        <w:t>parameters include</w:t>
      </w:r>
      <w:r w:rsidR="00597646">
        <w:rPr>
          <w:rFonts w:asciiTheme="minorHAnsi" w:hAnsiTheme="minorHAnsi"/>
          <w:color w:val="auto"/>
        </w:rPr>
        <w:t>:</w:t>
      </w:r>
      <w:r w:rsidR="00597646" w:rsidRPr="00A4103C">
        <w:rPr>
          <w:rFonts w:asciiTheme="minorHAnsi" w:hAnsiTheme="minorHAnsi"/>
          <w:color w:val="auto"/>
        </w:rPr>
        <w:t xml:space="preserve"> larval wet mass, lean mass, and dry mass, total lipid mass, temperature,</w:t>
      </w:r>
      <w:r w:rsidR="00597646">
        <w:rPr>
          <w:rFonts w:asciiTheme="minorHAnsi" w:hAnsiTheme="minorHAnsi"/>
          <w:color w:val="auto"/>
        </w:rPr>
        <w:t xml:space="preserve"> analysis block,</w:t>
      </w:r>
      <w:r w:rsidR="00597646" w:rsidRPr="00A4103C">
        <w:rPr>
          <w:rFonts w:asciiTheme="minorHAnsi" w:hAnsiTheme="minorHAnsi"/>
          <w:color w:val="auto"/>
        </w:rPr>
        <w:t xml:space="preserve"> and photoperiod</w:t>
      </w:r>
      <w:r w:rsidR="00597646">
        <w:rPr>
          <w:rFonts w:asciiTheme="minorHAnsi" w:hAnsiTheme="minorHAnsi"/>
          <w:color w:val="auto"/>
        </w:rPr>
        <w:t>.</w:t>
      </w:r>
      <w:r w:rsidR="00A16007" w:rsidRPr="00A16007">
        <w:rPr>
          <w:rFonts w:asciiTheme="minorHAnsi" w:hAnsiTheme="minorHAnsi"/>
          <w:color w:val="auto"/>
        </w:rPr>
        <w:t xml:space="preserve"> </w:t>
      </w:r>
      <w:r w:rsidR="00A16007">
        <w:rPr>
          <w:rFonts w:asciiTheme="minorHAnsi" w:hAnsiTheme="minorHAnsi"/>
          <w:color w:val="auto"/>
        </w:rPr>
        <w:t>To explore the effect of strain and photoperiod on lipid accumulation, a</w:t>
      </w:r>
      <w:r w:rsidR="008E65BC">
        <w:rPr>
          <w:rFonts w:asciiTheme="minorHAnsi" w:hAnsiTheme="minorHAnsi"/>
          <w:color w:val="auto"/>
        </w:rPr>
        <w:t xml:space="preserve"> </w:t>
      </w:r>
      <w:r w:rsidR="00D52BD3">
        <w:rPr>
          <w:rFonts w:asciiTheme="minorHAnsi" w:hAnsiTheme="minorHAnsi"/>
          <w:color w:val="auto"/>
        </w:rPr>
        <w:t xml:space="preserve">mixed linear </w:t>
      </w:r>
      <w:r w:rsidR="00D77E54">
        <w:rPr>
          <w:rFonts w:asciiTheme="minorHAnsi" w:hAnsiTheme="minorHAnsi"/>
          <w:color w:val="auto"/>
        </w:rPr>
        <w:t>model</w:t>
      </w:r>
      <w:r w:rsidR="008E65BC">
        <w:rPr>
          <w:rFonts w:asciiTheme="minorHAnsi" w:hAnsiTheme="minorHAnsi"/>
          <w:color w:val="auto"/>
        </w:rPr>
        <w:t xml:space="preserve"> will be used to model significant factors</w:t>
      </w:r>
      <w:r w:rsidR="00A16007">
        <w:rPr>
          <w:rFonts w:asciiTheme="minorHAnsi" w:hAnsiTheme="minorHAnsi"/>
          <w:color w:val="auto"/>
        </w:rPr>
        <w:t xml:space="preserve"> and their interactions</w:t>
      </w:r>
      <w:r w:rsidR="008E65BC">
        <w:rPr>
          <w:rFonts w:asciiTheme="minorHAnsi" w:hAnsiTheme="minorHAnsi"/>
          <w:color w:val="auto"/>
        </w:rPr>
        <w:t>.</w:t>
      </w:r>
      <w:r w:rsidR="0071516C">
        <w:rPr>
          <w:rFonts w:asciiTheme="minorHAnsi" w:hAnsiTheme="minorHAnsi"/>
          <w:color w:val="auto"/>
        </w:rPr>
        <w:t xml:space="preserve"> </w:t>
      </w:r>
      <w:r w:rsidR="00597646">
        <w:rPr>
          <w:rFonts w:asciiTheme="minorHAnsi" w:hAnsiTheme="minorHAnsi"/>
          <w:color w:val="auto"/>
        </w:rPr>
        <w:t xml:space="preserve">Within the mixed model </w:t>
      </w:r>
      <w:r w:rsidR="0071516C">
        <w:rPr>
          <w:rFonts w:asciiTheme="minorHAnsi" w:hAnsiTheme="minorHAnsi"/>
          <w:color w:val="auto"/>
        </w:rPr>
        <w:t xml:space="preserve">ECB strain, </w:t>
      </w:r>
      <w:r w:rsidR="00597646">
        <w:rPr>
          <w:rFonts w:asciiTheme="minorHAnsi" w:hAnsiTheme="minorHAnsi"/>
          <w:color w:val="auto"/>
        </w:rPr>
        <w:t>photoperiod, and cohort will be designated as fixed factors, lean mass will be designated as a covariate, and each analysis block will be defined as a random factor.</w:t>
      </w:r>
      <w:r w:rsidR="00555E55" w:rsidRPr="00A4103C">
        <w:rPr>
          <w:rFonts w:asciiTheme="minorHAnsi" w:hAnsiTheme="minorHAnsi"/>
          <w:color w:val="auto"/>
        </w:rPr>
        <w:t xml:space="preserve"> Investigating these interactions</w:t>
      </w:r>
      <w:r w:rsidR="00A16007">
        <w:rPr>
          <w:rFonts w:asciiTheme="minorHAnsi" w:hAnsiTheme="minorHAnsi"/>
          <w:color w:val="auto"/>
        </w:rPr>
        <w:t xml:space="preserve"> could</w:t>
      </w:r>
      <w:r w:rsidR="00555E55" w:rsidRPr="00A4103C">
        <w:rPr>
          <w:rFonts w:asciiTheme="minorHAnsi" w:hAnsiTheme="minorHAnsi"/>
          <w:color w:val="auto"/>
        </w:rPr>
        <w:t xml:space="preserve"> determine if there are interesting patterns and could help explain the variation we see in the lab and nature</w:t>
      </w:r>
      <w:r w:rsidR="00FD4027" w:rsidRPr="00A4103C">
        <w:rPr>
          <w:rFonts w:asciiTheme="minorHAnsi" w:hAnsiTheme="minorHAnsi"/>
          <w:color w:val="auto"/>
        </w:rPr>
        <w:t>.</w:t>
      </w:r>
    </w:p>
    <w:p w14:paraId="63BEBA8E" w14:textId="77777777" w:rsidR="00737225" w:rsidRDefault="00737225" w:rsidP="00F2535D">
      <w:pPr>
        <w:spacing w:before="100" w:beforeAutospacing="1" w:after="100" w:afterAutospacing="1"/>
        <w:ind w:left="475" w:hanging="475"/>
        <w:outlineLvl w:val="0"/>
        <w:rPr>
          <w:b/>
          <w:color w:val="auto"/>
          <w:sz w:val="22"/>
          <w:szCs w:val="22"/>
        </w:rPr>
      </w:pPr>
    </w:p>
    <w:p w14:paraId="327AC469" w14:textId="77777777" w:rsidR="00F63408" w:rsidRDefault="00F63408" w:rsidP="00F2535D">
      <w:pPr>
        <w:spacing w:before="100" w:beforeAutospacing="1" w:after="100" w:afterAutospacing="1"/>
        <w:ind w:left="475" w:hanging="475"/>
        <w:outlineLvl w:val="0"/>
        <w:rPr>
          <w:b/>
          <w:color w:val="auto"/>
          <w:sz w:val="22"/>
          <w:szCs w:val="22"/>
        </w:rPr>
      </w:pPr>
    </w:p>
    <w:p w14:paraId="2ACDC305" w14:textId="77777777" w:rsidR="00F63408" w:rsidRDefault="00F63408" w:rsidP="00F2535D">
      <w:pPr>
        <w:spacing w:before="100" w:beforeAutospacing="1" w:after="100" w:afterAutospacing="1"/>
        <w:ind w:left="475" w:hanging="475"/>
        <w:outlineLvl w:val="0"/>
        <w:rPr>
          <w:b/>
          <w:color w:val="auto"/>
          <w:sz w:val="22"/>
          <w:szCs w:val="22"/>
        </w:rPr>
      </w:pPr>
    </w:p>
    <w:p w14:paraId="32BF5D40" w14:textId="77777777" w:rsidR="00F63408" w:rsidRDefault="00F63408" w:rsidP="00F2535D">
      <w:pPr>
        <w:spacing w:before="100" w:beforeAutospacing="1" w:after="100" w:afterAutospacing="1"/>
        <w:ind w:left="475" w:hanging="475"/>
        <w:outlineLvl w:val="0"/>
        <w:rPr>
          <w:b/>
          <w:color w:val="auto"/>
          <w:sz w:val="22"/>
          <w:szCs w:val="22"/>
        </w:rPr>
      </w:pPr>
    </w:p>
    <w:p w14:paraId="72693032" w14:textId="77777777" w:rsidR="00F63408" w:rsidRDefault="00F63408" w:rsidP="00F2535D">
      <w:pPr>
        <w:spacing w:before="100" w:beforeAutospacing="1" w:after="100" w:afterAutospacing="1"/>
        <w:ind w:left="475" w:hanging="475"/>
        <w:outlineLvl w:val="0"/>
        <w:rPr>
          <w:b/>
          <w:color w:val="auto"/>
          <w:sz w:val="22"/>
          <w:szCs w:val="22"/>
        </w:rPr>
      </w:pPr>
    </w:p>
    <w:p w14:paraId="486AE719" w14:textId="77777777" w:rsidR="00F63408" w:rsidRDefault="00F63408" w:rsidP="00F2535D">
      <w:pPr>
        <w:spacing w:before="100" w:beforeAutospacing="1" w:after="100" w:afterAutospacing="1"/>
        <w:ind w:left="475" w:hanging="475"/>
        <w:outlineLvl w:val="0"/>
        <w:rPr>
          <w:b/>
          <w:color w:val="auto"/>
          <w:sz w:val="22"/>
          <w:szCs w:val="22"/>
        </w:rPr>
      </w:pPr>
    </w:p>
    <w:p w14:paraId="48308A84" w14:textId="77777777" w:rsidR="00F63408" w:rsidRDefault="00F63408" w:rsidP="00F2535D">
      <w:pPr>
        <w:spacing w:before="100" w:beforeAutospacing="1" w:after="100" w:afterAutospacing="1"/>
        <w:ind w:left="475" w:hanging="475"/>
        <w:outlineLvl w:val="0"/>
        <w:rPr>
          <w:b/>
          <w:color w:val="auto"/>
          <w:sz w:val="22"/>
          <w:szCs w:val="22"/>
        </w:rPr>
      </w:pPr>
    </w:p>
    <w:p w14:paraId="093EBB07" w14:textId="77777777" w:rsidR="00F63408" w:rsidRPr="00A4103C" w:rsidRDefault="00F63408" w:rsidP="00F2535D">
      <w:pPr>
        <w:spacing w:before="100" w:beforeAutospacing="1" w:after="100" w:afterAutospacing="1"/>
        <w:ind w:left="475" w:hanging="475"/>
        <w:outlineLvl w:val="0"/>
        <w:rPr>
          <w:b/>
          <w:color w:val="auto"/>
          <w:sz w:val="22"/>
          <w:szCs w:val="22"/>
        </w:rPr>
      </w:pPr>
    </w:p>
    <w:p w14:paraId="0E54CE42" w14:textId="48F40356" w:rsidR="00C83A27" w:rsidRPr="00A4103C" w:rsidRDefault="00C83A27" w:rsidP="00F2535D">
      <w:pPr>
        <w:spacing w:before="100" w:beforeAutospacing="1" w:after="100" w:afterAutospacing="1"/>
        <w:ind w:left="475" w:hanging="475"/>
        <w:outlineLvl w:val="0"/>
        <w:rPr>
          <w:b/>
          <w:color w:val="auto"/>
          <w:sz w:val="22"/>
          <w:szCs w:val="22"/>
        </w:rPr>
      </w:pPr>
      <w:r w:rsidRPr="00A4103C">
        <w:rPr>
          <w:b/>
          <w:color w:val="auto"/>
          <w:sz w:val="22"/>
          <w:szCs w:val="22"/>
        </w:rPr>
        <w:lastRenderedPageBreak/>
        <w:t>REFERENCES:</w:t>
      </w:r>
    </w:p>
    <w:p w14:paraId="449FFAC8" w14:textId="37E544FA" w:rsidR="003F67A1" w:rsidRPr="003F67A1" w:rsidRDefault="00C83A27" w:rsidP="003F67A1">
      <w:pPr>
        <w:autoSpaceDE w:val="0"/>
        <w:autoSpaceDN w:val="0"/>
        <w:adjustRightInd w:val="0"/>
        <w:spacing w:before="100" w:after="100"/>
        <w:ind w:left="480" w:hanging="480"/>
        <w:rPr>
          <w:rFonts w:eastAsia="Times New Roman" w:cs="Times New Roman"/>
          <w:noProof/>
          <w:sz w:val="22"/>
        </w:rPr>
      </w:pPr>
      <w:r w:rsidRPr="00A4103C">
        <w:rPr>
          <w:color w:val="auto"/>
          <w:sz w:val="22"/>
          <w:szCs w:val="22"/>
        </w:rPr>
        <w:fldChar w:fldCharType="begin" w:fldLock="1"/>
      </w:r>
      <w:r w:rsidRPr="00A4103C">
        <w:rPr>
          <w:color w:val="auto"/>
          <w:sz w:val="22"/>
          <w:szCs w:val="22"/>
        </w:rPr>
        <w:instrText xml:space="preserve">ADDIN Mendeley Bibliography CSL_BIBLIOGRAPHY </w:instrText>
      </w:r>
      <w:r w:rsidRPr="00A4103C">
        <w:rPr>
          <w:color w:val="auto"/>
          <w:sz w:val="22"/>
          <w:szCs w:val="22"/>
        </w:rPr>
        <w:fldChar w:fldCharType="separate"/>
      </w:r>
      <w:r w:rsidR="003F67A1" w:rsidRPr="003F67A1">
        <w:rPr>
          <w:rFonts w:eastAsia="Times New Roman" w:cs="Times New Roman"/>
          <w:b/>
          <w:bCs/>
          <w:noProof/>
          <w:sz w:val="22"/>
        </w:rPr>
        <w:t>Agrawal, A. A.</w:t>
      </w:r>
      <w:r w:rsidR="003F67A1" w:rsidRPr="003F67A1">
        <w:rPr>
          <w:rFonts w:eastAsia="Times New Roman" w:cs="Times New Roman"/>
          <w:noProof/>
          <w:sz w:val="22"/>
        </w:rPr>
        <w:t xml:space="preserve"> </w:t>
      </w:r>
      <w:r w:rsidR="003F67A1" w:rsidRPr="003F67A1">
        <w:rPr>
          <w:rFonts w:eastAsia="Times New Roman" w:cs="Times New Roman"/>
          <w:b/>
          <w:bCs/>
          <w:noProof/>
          <w:sz w:val="22"/>
        </w:rPr>
        <w:t>2001</w:t>
      </w:r>
      <w:r w:rsidR="003F67A1" w:rsidRPr="003F67A1">
        <w:rPr>
          <w:rFonts w:eastAsia="Times New Roman" w:cs="Times New Roman"/>
          <w:noProof/>
          <w:sz w:val="22"/>
        </w:rPr>
        <w:t>. Phenotypic Plasticity in the Interactions and Evolution of Species. Science (80-. ). 294: 321–326.</w:t>
      </w:r>
    </w:p>
    <w:p w14:paraId="4864B25B"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Arrese, E. L., and J. L. Soulages</w:t>
      </w:r>
      <w:r w:rsidRPr="003F67A1">
        <w:rPr>
          <w:rFonts w:eastAsia="Times New Roman" w:cs="Times New Roman"/>
          <w:noProof/>
          <w:sz w:val="22"/>
        </w:rPr>
        <w:t xml:space="preserve">. </w:t>
      </w:r>
      <w:r w:rsidRPr="003F67A1">
        <w:rPr>
          <w:rFonts w:eastAsia="Times New Roman" w:cs="Times New Roman"/>
          <w:b/>
          <w:bCs/>
          <w:noProof/>
          <w:sz w:val="22"/>
        </w:rPr>
        <w:t>2010</w:t>
      </w:r>
      <w:r w:rsidRPr="003F67A1">
        <w:rPr>
          <w:rFonts w:eastAsia="Times New Roman" w:cs="Times New Roman"/>
          <w:noProof/>
          <w:sz w:val="22"/>
        </w:rPr>
        <w:t>. Insect Fat Body: Energy, Metabolism, and Regulation. Annu. Rev. Entomol. 55: 207–225.</w:t>
      </w:r>
    </w:p>
    <w:p w14:paraId="5A1B35E2"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ale, J. S., and S. A. L. Hayward</w:t>
      </w:r>
      <w:r w:rsidRPr="003F67A1">
        <w:rPr>
          <w:rFonts w:eastAsia="Times New Roman" w:cs="Times New Roman"/>
          <w:noProof/>
          <w:sz w:val="22"/>
        </w:rPr>
        <w:t xml:space="preserve">. </w:t>
      </w:r>
      <w:r w:rsidRPr="003F67A1">
        <w:rPr>
          <w:rFonts w:eastAsia="Times New Roman" w:cs="Times New Roman"/>
          <w:b/>
          <w:bCs/>
          <w:noProof/>
          <w:sz w:val="22"/>
        </w:rPr>
        <w:t>2010</w:t>
      </w:r>
      <w:r w:rsidRPr="003F67A1">
        <w:rPr>
          <w:rFonts w:eastAsia="Times New Roman" w:cs="Times New Roman"/>
          <w:noProof/>
          <w:sz w:val="22"/>
        </w:rPr>
        <w:t>. Insect overwintering in a changing climate. J. Exp. Biol. 213: 980–994.</w:t>
      </w:r>
    </w:p>
    <w:p w14:paraId="60EEFD5C"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ale, J. S., G. J. Masters, I. D. Hodkinson, C. Awmack, T. M. Bezemer, V. K. Brown, J. Butterfield, A. Buse, J. C. Coulson, J. Farrar, J. E. G. Good, R. Harrington, S. Hartley, T. H. Jones, R. L. Lindroth, M. C. Press, I. Symrnioudis, A. D. Watt, and J. B. Whittaker</w:t>
      </w:r>
      <w:r w:rsidRPr="003F67A1">
        <w:rPr>
          <w:rFonts w:eastAsia="Times New Roman" w:cs="Times New Roman"/>
          <w:noProof/>
          <w:sz w:val="22"/>
        </w:rPr>
        <w:t xml:space="preserve">. </w:t>
      </w:r>
      <w:r w:rsidRPr="003F67A1">
        <w:rPr>
          <w:rFonts w:eastAsia="Times New Roman" w:cs="Times New Roman"/>
          <w:b/>
          <w:bCs/>
          <w:noProof/>
          <w:sz w:val="22"/>
        </w:rPr>
        <w:t>2002</w:t>
      </w:r>
      <w:r w:rsidRPr="003F67A1">
        <w:rPr>
          <w:rFonts w:eastAsia="Times New Roman" w:cs="Times New Roman"/>
          <w:noProof/>
          <w:sz w:val="22"/>
        </w:rPr>
        <w:t>. Herbivory in global climate change research: Direct effects of rising temperature on insect herbivores. Glob. Chang. Biol. 8: 1–16.</w:t>
      </w:r>
    </w:p>
    <w:p w14:paraId="4B7A9F98" w14:textId="3B6826E6"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eck, S. D., and J. W. Apple</w:t>
      </w:r>
      <w:r w:rsidRPr="003F67A1">
        <w:rPr>
          <w:rFonts w:eastAsia="Times New Roman" w:cs="Times New Roman"/>
          <w:noProof/>
          <w:sz w:val="22"/>
        </w:rPr>
        <w:t xml:space="preserve">. </w:t>
      </w:r>
      <w:r w:rsidRPr="003F67A1">
        <w:rPr>
          <w:rFonts w:eastAsia="Times New Roman" w:cs="Times New Roman"/>
          <w:b/>
          <w:bCs/>
          <w:noProof/>
          <w:sz w:val="22"/>
        </w:rPr>
        <w:t>1961</w:t>
      </w:r>
      <w:r w:rsidRPr="003F67A1">
        <w:rPr>
          <w:rFonts w:eastAsia="Times New Roman" w:cs="Times New Roman"/>
          <w:noProof/>
          <w:sz w:val="22"/>
        </w:rPr>
        <w:t xml:space="preserve">. Effects of Temperature and Photoperiod on Voltinism of Geographical Populations of the </w:t>
      </w:r>
      <w:r w:rsidR="00E53FDC">
        <w:rPr>
          <w:rFonts w:eastAsia="Times New Roman" w:cs="Times New Roman"/>
          <w:noProof/>
          <w:sz w:val="22"/>
        </w:rPr>
        <w:t>f</w:t>
      </w:r>
      <w:r w:rsidRPr="003F67A1">
        <w:rPr>
          <w:rFonts w:eastAsia="Times New Roman" w:cs="Times New Roman"/>
          <w:noProof/>
          <w:sz w:val="22"/>
        </w:rPr>
        <w:t>, Pyrausta nubilalis. J. Econ. Entomol. 54: 550–558.</w:t>
      </w:r>
    </w:p>
    <w:p w14:paraId="3A4956A5"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ohnenblust, E., and J. Tooker</w:t>
      </w:r>
      <w:r w:rsidRPr="003F67A1">
        <w:rPr>
          <w:rFonts w:eastAsia="Times New Roman" w:cs="Times New Roman"/>
          <w:noProof/>
          <w:sz w:val="22"/>
        </w:rPr>
        <w:t xml:space="preserve">. </w:t>
      </w:r>
      <w:r w:rsidRPr="003F67A1">
        <w:rPr>
          <w:rFonts w:eastAsia="Times New Roman" w:cs="Times New Roman"/>
          <w:b/>
          <w:bCs/>
          <w:noProof/>
          <w:sz w:val="22"/>
        </w:rPr>
        <w:t>2010</w:t>
      </w:r>
      <w:r w:rsidRPr="003F67A1">
        <w:rPr>
          <w:rFonts w:eastAsia="Times New Roman" w:cs="Times New Roman"/>
          <w:noProof/>
          <w:sz w:val="22"/>
        </w:rPr>
        <w:t>. European Corn Borer in Field Corn.</w:t>
      </w:r>
    </w:p>
    <w:p w14:paraId="2A8DDC46"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radshaw, W. E., and C. M. Holzapfel</w:t>
      </w:r>
      <w:r w:rsidRPr="003F67A1">
        <w:rPr>
          <w:rFonts w:eastAsia="Times New Roman" w:cs="Times New Roman"/>
          <w:noProof/>
          <w:sz w:val="22"/>
        </w:rPr>
        <w:t xml:space="preserve">. </w:t>
      </w:r>
      <w:r w:rsidRPr="003F67A1">
        <w:rPr>
          <w:rFonts w:eastAsia="Times New Roman" w:cs="Times New Roman"/>
          <w:b/>
          <w:bCs/>
          <w:noProof/>
          <w:sz w:val="22"/>
        </w:rPr>
        <w:t>2001</w:t>
      </w:r>
      <w:r w:rsidRPr="003F67A1">
        <w:rPr>
          <w:rFonts w:eastAsia="Times New Roman" w:cs="Times New Roman"/>
          <w:noProof/>
          <w:sz w:val="22"/>
        </w:rPr>
        <w:t>. Genetic shift in photoperiodic response correlated with global warming. Proc. Natl. Acad. Sci. U. S. A. 98: 14509–14511.</w:t>
      </w:r>
    </w:p>
    <w:p w14:paraId="1F48253A"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radshaw, W. E., and C. M. Holzapfel</w:t>
      </w:r>
      <w:r w:rsidRPr="003F67A1">
        <w:rPr>
          <w:rFonts w:eastAsia="Times New Roman" w:cs="Times New Roman"/>
          <w:noProof/>
          <w:sz w:val="22"/>
        </w:rPr>
        <w:t xml:space="preserve">. </w:t>
      </w:r>
      <w:r w:rsidRPr="003F67A1">
        <w:rPr>
          <w:rFonts w:eastAsia="Times New Roman" w:cs="Times New Roman"/>
          <w:b/>
          <w:bCs/>
          <w:noProof/>
          <w:sz w:val="22"/>
        </w:rPr>
        <w:t>2006</w:t>
      </w:r>
      <w:r w:rsidRPr="003F67A1">
        <w:rPr>
          <w:rFonts w:eastAsia="Times New Roman" w:cs="Times New Roman"/>
          <w:noProof/>
          <w:sz w:val="22"/>
        </w:rPr>
        <w:t>. Evolutionary response to rapid climate change. Science (80-. ). 312: 1477–1478.</w:t>
      </w:r>
    </w:p>
    <w:p w14:paraId="2DC8D399"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reed, G. A., S. Stichter, and E. E. Crone</w:t>
      </w:r>
      <w:r w:rsidRPr="003F67A1">
        <w:rPr>
          <w:rFonts w:eastAsia="Times New Roman" w:cs="Times New Roman"/>
          <w:noProof/>
          <w:sz w:val="22"/>
        </w:rPr>
        <w:t xml:space="preserve">. </w:t>
      </w:r>
      <w:r w:rsidRPr="003F67A1">
        <w:rPr>
          <w:rFonts w:eastAsia="Times New Roman" w:cs="Times New Roman"/>
          <w:b/>
          <w:bCs/>
          <w:noProof/>
          <w:sz w:val="22"/>
        </w:rPr>
        <w:t>2012</w:t>
      </w:r>
      <w:r w:rsidRPr="003F67A1">
        <w:rPr>
          <w:rFonts w:eastAsia="Times New Roman" w:cs="Times New Roman"/>
          <w:noProof/>
          <w:sz w:val="22"/>
        </w:rPr>
        <w:t>. Climate-driven changes in northeastern US butterfly communities. Nat. Clim. Chang. 3: 142–145.</w:t>
      </w:r>
    </w:p>
    <w:p w14:paraId="0C6A70E6"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urmester, T.</w:t>
      </w:r>
      <w:r w:rsidRPr="003F67A1">
        <w:rPr>
          <w:rFonts w:eastAsia="Times New Roman" w:cs="Times New Roman"/>
          <w:noProof/>
          <w:sz w:val="22"/>
        </w:rPr>
        <w:t xml:space="preserve"> </w:t>
      </w:r>
      <w:r w:rsidRPr="003F67A1">
        <w:rPr>
          <w:rFonts w:eastAsia="Times New Roman" w:cs="Times New Roman"/>
          <w:b/>
          <w:bCs/>
          <w:noProof/>
          <w:sz w:val="22"/>
        </w:rPr>
        <w:t>1999</w:t>
      </w:r>
      <w:r w:rsidRPr="003F67A1">
        <w:rPr>
          <w:rFonts w:eastAsia="Times New Roman" w:cs="Times New Roman"/>
          <w:noProof/>
          <w:sz w:val="22"/>
        </w:rPr>
        <w:t>. Evolution and function of the insect hexamerins.pdf. Eur. J. Entomol. 96: 213–225.</w:t>
      </w:r>
    </w:p>
    <w:p w14:paraId="6A79D2A3"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urmester, T., and K. Scheller</w:t>
      </w:r>
      <w:r w:rsidRPr="003F67A1">
        <w:rPr>
          <w:rFonts w:eastAsia="Times New Roman" w:cs="Times New Roman"/>
          <w:noProof/>
          <w:sz w:val="22"/>
        </w:rPr>
        <w:t xml:space="preserve">. </w:t>
      </w:r>
      <w:r w:rsidRPr="003F67A1">
        <w:rPr>
          <w:rFonts w:eastAsia="Times New Roman" w:cs="Times New Roman"/>
          <w:b/>
          <w:bCs/>
          <w:noProof/>
          <w:sz w:val="22"/>
        </w:rPr>
        <w:t>1999</w:t>
      </w:r>
      <w:r w:rsidRPr="003F67A1">
        <w:rPr>
          <w:rFonts w:eastAsia="Times New Roman" w:cs="Times New Roman"/>
          <w:noProof/>
          <w:sz w:val="22"/>
        </w:rPr>
        <w:t>. Ligands and receptors: Common theme in insect storage protein transport. Naturwissenschaften. 86: 468–474.</w:t>
      </w:r>
    </w:p>
    <w:p w14:paraId="5E92A210"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Capinera, J. L. (Entomology and N. D.</w:t>
      </w:r>
      <w:r w:rsidRPr="003F67A1">
        <w:rPr>
          <w:rFonts w:eastAsia="Times New Roman" w:cs="Times New Roman"/>
          <w:noProof/>
          <w:sz w:val="22"/>
        </w:rPr>
        <w:t xml:space="preserve"> </w:t>
      </w:r>
      <w:r w:rsidRPr="003F67A1">
        <w:rPr>
          <w:rFonts w:eastAsia="Times New Roman" w:cs="Times New Roman"/>
          <w:b/>
          <w:bCs/>
          <w:noProof/>
          <w:sz w:val="22"/>
        </w:rPr>
        <w:t>2000</w:t>
      </w:r>
      <w:r w:rsidRPr="003F67A1">
        <w:rPr>
          <w:rFonts w:eastAsia="Times New Roman" w:cs="Times New Roman"/>
          <w:noProof/>
          <w:sz w:val="22"/>
        </w:rPr>
        <w:t>. European corn borer scientific name : Ostrinia nubilalis ( Hübner ) ( Insecta : Lepidoptera : Pyralidae ).</w:t>
      </w:r>
    </w:p>
    <w:p w14:paraId="3A601A67" w14:textId="7193FD63"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Chown, S. L.</w:t>
      </w:r>
      <w:r w:rsidRPr="003F67A1">
        <w:rPr>
          <w:rFonts w:eastAsia="Times New Roman" w:cs="Times New Roman"/>
          <w:noProof/>
          <w:sz w:val="22"/>
        </w:rPr>
        <w:t xml:space="preserve"> </w:t>
      </w:r>
      <w:r w:rsidRPr="003F67A1">
        <w:rPr>
          <w:rFonts w:eastAsia="Times New Roman" w:cs="Times New Roman"/>
          <w:b/>
          <w:bCs/>
          <w:noProof/>
          <w:sz w:val="22"/>
        </w:rPr>
        <w:t>2007</w:t>
      </w:r>
      <w:r w:rsidRPr="003F67A1">
        <w:rPr>
          <w:rFonts w:eastAsia="Times New Roman" w:cs="Times New Roman"/>
          <w:noProof/>
          <w:sz w:val="22"/>
        </w:rPr>
        <w:t>. Physiological diversity in insects:</w:t>
      </w:r>
      <w:r>
        <w:rPr>
          <w:rFonts w:eastAsia="Times New Roman" w:cs="Times New Roman"/>
          <w:noProof/>
          <w:sz w:val="22"/>
        </w:rPr>
        <w:t xml:space="preserve"> </w:t>
      </w:r>
      <w:r w:rsidRPr="003F67A1">
        <w:rPr>
          <w:rFonts w:eastAsia="Times New Roman" w:cs="Times New Roman"/>
          <w:noProof/>
          <w:sz w:val="22"/>
        </w:rPr>
        <w:t>ecology and evolutionary contexts. Adv. In Insect Phys. 33: 50–152.</w:t>
      </w:r>
    </w:p>
    <w:p w14:paraId="13E1AC0D"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Christie, W. W.</w:t>
      </w:r>
      <w:r w:rsidRPr="003F67A1">
        <w:rPr>
          <w:rFonts w:eastAsia="Times New Roman" w:cs="Times New Roman"/>
          <w:noProof/>
          <w:sz w:val="22"/>
        </w:rPr>
        <w:t xml:space="preserve"> </w:t>
      </w:r>
      <w:r w:rsidRPr="003F67A1">
        <w:rPr>
          <w:rFonts w:eastAsia="Times New Roman" w:cs="Times New Roman"/>
          <w:b/>
          <w:bCs/>
          <w:noProof/>
          <w:sz w:val="22"/>
        </w:rPr>
        <w:t>1993</w:t>
      </w:r>
      <w:r w:rsidRPr="003F67A1">
        <w:rPr>
          <w:rFonts w:eastAsia="Times New Roman" w:cs="Times New Roman"/>
          <w:noProof/>
          <w:sz w:val="22"/>
        </w:rPr>
        <w:t>. Preparation of Ester Derivatives of Fatty Acids for Chromatographic Analysis. Adv. Lipid Methodol. 69–111.</w:t>
      </w:r>
    </w:p>
    <w:p w14:paraId="53921EE7"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DeLucia, E. H., C. L. Casteel, P. D. Nabity, and B. F. O’Neill</w:t>
      </w:r>
      <w:r w:rsidRPr="003F67A1">
        <w:rPr>
          <w:rFonts w:eastAsia="Times New Roman" w:cs="Times New Roman"/>
          <w:noProof/>
          <w:sz w:val="22"/>
        </w:rPr>
        <w:t xml:space="preserve">. </w:t>
      </w:r>
      <w:r w:rsidRPr="003F67A1">
        <w:rPr>
          <w:rFonts w:eastAsia="Times New Roman" w:cs="Times New Roman"/>
          <w:b/>
          <w:bCs/>
          <w:noProof/>
          <w:sz w:val="22"/>
        </w:rPr>
        <w:t>2008</w:t>
      </w:r>
      <w:r w:rsidRPr="003F67A1">
        <w:rPr>
          <w:rFonts w:eastAsia="Times New Roman" w:cs="Times New Roman"/>
          <w:noProof/>
          <w:sz w:val="22"/>
        </w:rPr>
        <w:t>. Insects take a bigger bite out of plants in a warmer, higher carbon dioxide world. Proc. Natl. Acad. Sci. 105: 1781–1782.</w:t>
      </w:r>
    </w:p>
    <w:p w14:paraId="27B855E4"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Deutsch, C. A., J. J. Tewksbury, R. B. Huey, K. S. Sheldon, C. K. Ghalambor, D. C. Haak, and P. R. Martin</w:t>
      </w:r>
      <w:r w:rsidRPr="003F67A1">
        <w:rPr>
          <w:rFonts w:eastAsia="Times New Roman" w:cs="Times New Roman"/>
          <w:noProof/>
          <w:sz w:val="22"/>
        </w:rPr>
        <w:t xml:space="preserve">. </w:t>
      </w:r>
      <w:r w:rsidRPr="003F67A1">
        <w:rPr>
          <w:rFonts w:eastAsia="Times New Roman" w:cs="Times New Roman"/>
          <w:b/>
          <w:bCs/>
          <w:noProof/>
          <w:sz w:val="22"/>
        </w:rPr>
        <w:t>2008</w:t>
      </w:r>
      <w:r w:rsidRPr="003F67A1">
        <w:rPr>
          <w:rFonts w:eastAsia="Times New Roman" w:cs="Times New Roman"/>
          <w:noProof/>
          <w:sz w:val="22"/>
        </w:rPr>
        <w:t>. Impacts of climate warming on terrestrial ectotherms across latitude. Proc. Natl. Acad. Sci. 105: 6668–6672.</w:t>
      </w:r>
    </w:p>
    <w:p w14:paraId="65C3DABA"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Dopman, E. B., L. Perez, S. M. Bogdanowicz, and R. G. Harrison</w:t>
      </w:r>
      <w:r w:rsidRPr="003F67A1">
        <w:rPr>
          <w:rFonts w:eastAsia="Times New Roman" w:cs="Times New Roman"/>
          <w:noProof/>
          <w:sz w:val="22"/>
        </w:rPr>
        <w:t xml:space="preserve">. </w:t>
      </w:r>
      <w:r w:rsidRPr="003F67A1">
        <w:rPr>
          <w:rFonts w:eastAsia="Times New Roman" w:cs="Times New Roman"/>
          <w:b/>
          <w:bCs/>
          <w:noProof/>
          <w:sz w:val="22"/>
        </w:rPr>
        <w:t>2005</w:t>
      </w:r>
      <w:r w:rsidRPr="003F67A1">
        <w:rPr>
          <w:rFonts w:eastAsia="Times New Roman" w:cs="Times New Roman"/>
          <w:noProof/>
          <w:sz w:val="22"/>
        </w:rPr>
        <w:t>. Consequences of reproductive barriers for genealogical discordance in the European corn borer. Proc. Natl. Acad. Sci. 102: 14706–14711.</w:t>
      </w:r>
    </w:p>
    <w:p w14:paraId="25AAF5AD" w14:textId="48E5DB3F"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Gelman, D. B., and D. K. Hayes</w:t>
      </w:r>
      <w:r w:rsidRPr="003F67A1">
        <w:rPr>
          <w:rFonts w:eastAsia="Times New Roman" w:cs="Times New Roman"/>
          <w:noProof/>
          <w:sz w:val="22"/>
        </w:rPr>
        <w:t xml:space="preserve">. </w:t>
      </w:r>
      <w:r w:rsidRPr="003F67A1">
        <w:rPr>
          <w:rFonts w:eastAsia="Times New Roman" w:cs="Times New Roman"/>
          <w:b/>
          <w:bCs/>
          <w:noProof/>
          <w:sz w:val="22"/>
        </w:rPr>
        <w:t>1982</w:t>
      </w:r>
      <w:r w:rsidRPr="003F67A1">
        <w:rPr>
          <w:rFonts w:eastAsia="Times New Roman" w:cs="Times New Roman"/>
          <w:noProof/>
          <w:sz w:val="22"/>
        </w:rPr>
        <w:t xml:space="preserve">. Methods and Markers for Synchronizing Maturation of Fifth-Stage </w:t>
      </w:r>
      <w:r w:rsidRPr="003F67A1">
        <w:rPr>
          <w:rFonts w:eastAsia="Times New Roman" w:cs="Times New Roman"/>
          <w:noProof/>
          <w:sz w:val="22"/>
        </w:rPr>
        <w:lastRenderedPageBreak/>
        <w:t>Larvae and P</w:t>
      </w:r>
      <w:r>
        <w:rPr>
          <w:rFonts w:eastAsia="Times New Roman" w:cs="Times New Roman"/>
          <w:noProof/>
          <w:sz w:val="22"/>
        </w:rPr>
        <w:t>upae of the European Corn Borer</w:t>
      </w:r>
      <w:r w:rsidRPr="003F67A1">
        <w:rPr>
          <w:rFonts w:eastAsia="Times New Roman" w:cs="Times New Roman"/>
          <w:noProof/>
          <w:sz w:val="22"/>
        </w:rPr>
        <w:t>, Ostrinia nubilalis. Ann. Entomol. Soc. 75: 485–493.</w:t>
      </w:r>
    </w:p>
    <w:p w14:paraId="2A9FBB1A"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Gossert, A. D., A. Hinniger, S. Gutmann, W. Jahnke, A. Strauss, and C. Fernández</w:t>
      </w:r>
      <w:r w:rsidRPr="003F67A1">
        <w:rPr>
          <w:rFonts w:eastAsia="Times New Roman" w:cs="Times New Roman"/>
          <w:noProof/>
          <w:sz w:val="22"/>
        </w:rPr>
        <w:t xml:space="preserve">. </w:t>
      </w:r>
      <w:r w:rsidRPr="003F67A1">
        <w:rPr>
          <w:rFonts w:eastAsia="Times New Roman" w:cs="Times New Roman"/>
          <w:b/>
          <w:bCs/>
          <w:noProof/>
          <w:sz w:val="22"/>
        </w:rPr>
        <w:t>2011</w:t>
      </w:r>
      <w:r w:rsidRPr="003F67A1">
        <w:rPr>
          <w:rFonts w:eastAsia="Times New Roman" w:cs="Times New Roman"/>
          <w:noProof/>
          <w:sz w:val="22"/>
        </w:rPr>
        <w:t>. A simple protocol for amino acid type selective isotope labeling in insect cells with improved yields and high reproducibility. J. Biomol. NMR.</w:t>
      </w:r>
    </w:p>
    <w:p w14:paraId="4CD99256"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Hahn, D. A., and D. L. Denlinger</w:t>
      </w:r>
      <w:r w:rsidRPr="003F67A1">
        <w:rPr>
          <w:rFonts w:eastAsia="Times New Roman" w:cs="Times New Roman"/>
          <w:noProof/>
          <w:sz w:val="22"/>
        </w:rPr>
        <w:t xml:space="preserve">. </w:t>
      </w:r>
      <w:r w:rsidRPr="003F67A1">
        <w:rPr>
          <w:rFonts w:eastAsia="Times New Roman" w:cs="Times New Roman"/>
          <w:b/>
          <w:bCs/>
          <w:noProof/>
          <w:sz w:val="22"/>
        </w:rPr>
        <w:t>2007</w:t>
      </w:r>
      <w:r w:rsidRPr="003F67A1">
        <w:rPr>
          <w:rFonts w:eastAsia="Times New Roman" w:cs="Times New Roman"/>
          <w:noProof/>
          <w:sz w:val="22"/>
        </w:rPr>
        <w:t>. Meeting the energetic demands of insect diapause: Nutrient storage and utilization. J. Insect Physiol. 53: 760–773.</w:t>
      </w:r>
    </w:p>
    <w:p w14:paraId="51CFC86E"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Hahn, D. A., and D. L. Denlinger</w:t>
      </w:r>
      <w:r w:rsidRPr="003F67A1">
        <w:rPr>
          <w:rFonts w:eastAsia="Times New Roman" w:cs="Times New Roman"/>
          <w:noProof/>
          <w:sz w:val="22"/>
        </w:rPr>
        <w:t xml:space="preserve">. </w:t>
      </w:r>
      <w:r w:rsidRPr="003F67A1">
        <w:rPr>
          <w:rFonts w:eastAsia="Times New Roman" w:cs="Times New Roman"/>
          <w:b/>
          <w:bCs/>
          <w:noProof/>
          <w:sz w:val="22"/>
        </w:rPr>
        <w:t>2011</w:t>
      </w:r>
      <w:r w:rsidRPr="003F67A1">
        <w:rPr>
          <w:rFonts w:eastAsia="Times New Roman" w:cs="Times New Roman"/>
          <w:noProof/>
          <w:sz w:val="22"/>
        </w:rPr>
        <w:t>. Energetics of Insect Diapause. Annu. Rev. Entomol. 56: 103–121.</w:t>
      </w:r>
    </w:p>
    <w:p w14:paraId="2B48FFF9"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Huey, R. B., M. R. Kearney, A. Krockenberger, J. A. M. Holtum, M. Jess, and S. E. Williams</w:t>
      </w:r>
      <w:r w:rsidRPr="003F67A1">
        <w:rPr>
          <w:rFonts w:eastAsia="Times New Roman" w:cs="Times New Roman"/>
          <w:noProof/>
          <w:sz w:val="22"/>
        </w:rPr>
        <w:t xml:space="preserve">. </w:t>
      </w:r>
      <w:r w:rsidRPr="003F67A1">
        <w:rPr>
          <w:rFonts w:eastAsia="Times New Roman" w:cs="Times New Roman"/>
          <w:b/>
          <w:bCs/>
          <w:noProof/>
          <w:sz w:val="22"/>
        </w:rPr>
        <w:t>2012</w:t>
      </w:r>
      <w:r w:rsidRPr="003F67A1">
        <w:rPr>
          <w:rFonts w:eastAsia="Times New Roman" w:cs="Times New Roman"/>
          <w:noProof/>
          <w:sz w:val="22"/>
        </w:rPr>
        <w:t>. Predicting organismal vulnerability to climate warming: roles of behaviour, physiology and adaptation. Philos. Trans. R. Soc. B Biol. Sci. 367: 1665–1679.</w:t>
      </w:r>
    </w:p>
    <w:p w14:paraId="2A90CF65"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Huey, R. B., and R. D. Stevenson</w:t>
      </w:r>
      <w:r w:rsidRPr="003F67A1">
        <w:rPr>
          <w:rFonts w:eastAsia="Times New Roman" w:cs="Times New Roman"/>
          <w:noProof/>
          <w:sz w:val="22"/>
        </w:rPr>
        <w:t xml:space="preserve">. </w:t>
      </w:r>
      <w:r w:rsidRPr="003F67A1">
        <w:rPr>
          <w:rFonts w:eastAsia="Times New Roman" w:cs="Times New Roman"/>
          <w:b/>
          <w:bCs/>
          <w:noProof/>
          <w:sz w:val="22"/>
        </w:rPr>
        <w:t>1979</w:t>
      </w:r>
      <w:r w:rsidRPr="003F67A1">
        <w:rPr>
          <w:rFonts w:eastAsia="Times New Roman" w:cs="Times New Roman"/>
          <w:noProof/>
          <w:sz w:val="22"/>
        </w:rPr>
        <w:t>. Integrating thermal physiology and ecology of ectotherms: A discussion of approaches. Integr. Comp. Biol. 19: 357–366.</w:t>
      </w:r>
    </w:p>
    <w:p w14:paraId="10712AAA"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Hughes, L.</w:t>
      </w:r>
      <w:r w:rsidRPr="003F67A1">
        <w:rPr>
          <w:rFonts w:eastAsia="Times New Roman" w:cs="Times New Roman"/>
          <w:noProof/>
          <w:sz w:val="22"/>
        </w:rPr>
        <w:t xml:space="preserve"> </w:t>
      </w:r>
      <w:r w:rsidRPr="003F67A1">
        <w:rPr>
          <w:rFonts w:eastAsia="Times New Roman" w:cs="Times New Roman"/>
          <w:b/>
          <w:bCs/>
          <w:noProof/>
          <w:sz w:val="22"/>
        </w:rPr>
        <w:t>2000</w:t>
      </w:r>
      <w:r w:rsidRPr="003F67A1">
        <w:rPr>
          <w:rFonts w:eastAsia="Times New Roman" w:cs="Times New Roman"/>
          <w:noProof/>
          <w:sz w:val="22"/>
        </w:rPr>
        <w:t>. Biological consequences of global warming: Is the signal already apparent? Trends Ecol. Evol. 15: 56–61.</w:t>
      </w:r>
    </w:p>
    <w:p w14:paraId="607E6E7C"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Hut, R. A., S. Paolucci, R. Dor, C. P. Kyriacou, and S. Daan</w:t>
      </w:r>
      <w:r w:rsidRPr="003F67A1">
        <w:rPr>
          <w:rFonts w:eastAsia="Times New Roman" w:cs="Times New Roman"/>
          <w:noProof/>
          <w:sz w:val="22"/>
        </w:rPr>
        <w:t xml:space="preserve">. </w:t>
      </w:r>
      <w:r w:rsidRPr="003F67A1">
        <w:rPr>
          <w:rFonts w:eastAsia="Times New Roman" w:cs="Times New Roman"/>
          <w:b/>
          <w:bCs/>
          <w:noProof/>
          <w:sz w:val="22"/>
        </w:rPr>
        <w:t>2013</w:t>
      </w:r>
      <w:r w:rsidRPr="003F67A1">
        <w:rPr>
          <w:rFonts w:eastAsia="Times New Roman" w:cs="Times New Roman"/>
          <w:noProof/>
          <w:sz w:val="22"/>
        </w:rPr>
        <w:t>. Latitudinal clines: an evolutionary view on biological rhythms. Proc. R. Soc. B Biol. Sci. 280: 20130433–20130433.</w:t>
      </w:r>
    </w:p>
    <w:p w14:paraId="6D6163C2"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Hyde, J., M. A. Martin, P. V Preckel, and C. R. Edwards</w:t>
      </w:r>
      <w:r w:rsidRPr="003F67A1">
        <w:rPr>
          <w:rFonts w:eastAsia="Times New Roman" w:cs="Times New Roman"/>
          <w:noProof/>
          <w:sz w:val="22"/>
        </w:rPr>
        <w:t xml:space="preserve">. </w:t>
      </w:r>
      <w:r w:rsidRPr="003F67A1">
        <w:rPr>
          <w:rFonts w:eastAsia="Times New Roman" w:cs="Times New Roman"/>
          <w:b/>
          <w:bCs/>
          <w:noProof/>
          <w:sz w:val="22"/>
        </w:rPr>
        <w:t>1999</w:t>
      </w:r>
      <w:r w:rsidRPr="003F67A1">
        <w:rPr>
          <w:rFonts w:eastAsia="Times New Roman" w:cs="Times New Roman"/>
          <w:noProof/>
          <w:sz w:val="22"/>
        </w:rPr>
        <w:t>. The economics of Bt corn: valuing protection from the European Corn Borer. Rev. Agric. Econ. 21: 442–454.</w:t>
      </w:r>
    </w:p>
    <w:p w14:paraId="4C3D0C13"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IPCC</w:t>
      </w:r>
      <w:r w:rsidRPr="003F67A1">
        <w:rPr>
          <w:rFonts w:eastAsia="Times New Roman" w:cs="Times New Roman"/>
          <w:noProof/>
          <w:sz w:val="22"/>
        </w:rPr>
        <w:t xml:space="preserve">. </w:t>
      </w:r>
      <w:r w:rsidRPr="003F67A1">
        <w:rPr>
          <w:rFonts w:eastAsia="Times New Roman" w:cs="Times New Roman"/>
          <w:b/>
          <w:bCs/>
          <w:noProof/>
          <w:sz w:val="22"/>
        </w:rPr>
        <w:t>2013</w:t>
      </w:r>
      <w:r w:rsidRPr="003F67A1">
        <w:rPr>
          <w:rFonts w:eastAsia="Times New Roman" w:cs="Times New Roman"/>
          <w:noProof/>
          <w:sz w:val="22"/>
        </w:rPr>
        <w:t>. Summary for Policymakers. In: Climate Change 2013: The Physical Science Basis. Contribution of Working Group I to the Fifth Assessment Report of the Intergovernmental Panel on Climate Change, CEUR Workshop Proc. Cambridge University Press, Cambridge.</w:t>
      </w:r>
    </w:p>
    <w:p w14:paraId="5D0525D1"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De Kort, C. A. D., and A. B. Koopmanschap</w:t>
      </w:r>
      <w:r w:rsidRPr="003F67A1">
        <w:rPr>
          <w:rFonts w:eastAsia="Times New Roman" w:cs="Times New Roman"/>
          <w:noProof/>
          <w:sz w:val="22"/>
        </w:rPr>
        <w:t xml:space="preserve">. </w:t>
      </w:r>
      <w:r w:rsidRPr="003F67A1">
        <w:rPr>
          <w:rFonts w:eastAsia="Times New Roman" w:cs="Times New Roman"/>
          <w:b/>
          <w:bCs/>
          <w:noProof/>
          <w:sz w:val="22"/>
        </w:rPr>
        <w:t>1994</w:t>
      </w:r>
      <w:r w:rsidRPr="003F67A1">
        <w:rPr>
          <w:rFonts w:eastAsia="Times New Roman" w:cs="Times New Roman"/>
          <w:noProof/>
          <w:sz w:val="22"/>
        </w:rPr>
        <w:t>. Pergamon 0022-1910(93)EOO24-V Nucleotide and Deduced Amino Acid Sequence of a cDNA Clone Encoding Diapause Protein 1, an Arylphorin-type Storage Hexamer of the Colorado Potato Beetle. J. Insect Physiol. 40: 527–535.</w:t>
      </w:r>
    </w:p>
    <w:p w14:paraId="2988B8DD"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Koštál, V.</w:t>
      </w:r>
      <w:r w:rsidRPr="003F67A1">
        <w:rPr>
          <w:rFonts w:eastAsia="Times New Roman" w:cs="Times New Roman"/>
          <w:noProof/>
          <w:sz w:val="22"/>
        </w:rPr>
        <w:t xml:space="preserve"> </w:t>
      </w:r>
      <w:r w:rsidRPr="003F67A1">
        <w:rPr>
          <w:rFonts w:eastAsia="Times New Roman" w:cs="Times New Roman"/>
          <w:b/>
          <w:bCs/>
          <w:noProof/>
          <w:sz w:val="22"/>
        </w:rPr>
        <w:t>2006</w:t>
      </w:r>
      <w:r w:rsidRPr="003F67A1">
        <w:rPr>
          <w:rFonts w:eastAsia="Times New Roman" w:cs="Times New Roman"/>
          <w:noProof/>
          <w:sz w:val="22"/>
        </w:rPr>
        <w:t>. Eco-physiological phases of insect diapause. J. Insect Physiol. 52: 113–127.</w:t>
      </w:r>
    </w:p>
    <w:p w14:paraId="7D28CC60"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Lassance, J.-M., A. T. Groot, M. A. Liénard, B. Antony, C. Borgwardt, F. Andersson, E. Hedenström, D. G. Heckel, and C. Löfstedt</w:t>
      </w:r>
      <w:r w:rsidRPr="003F67A1">
        <w:rPr>
          <w:rFonts w:eastAsia="Times New Roman" w:cs="Times New Roman"/>
          <w:noProof/>
          <w:sz w:val="22"/>
        </w:rPr>
        <w:t xml:space="preserve">. </w:t>
      </w:r>
      <w:r w:rsidRPr="003F67A1">
        <w:rPr>
          <w:rFonts w:eastAsia="Times New Roman" w:cs="Times New Roman"/>
          <w:b/>
          <w:bCs/>
          <w:noProof/>
          <w:sz w:val="22"/>
        </w:rPr>
        <w:t>2010</w:t>
      </w:r>
      <w:r w:rsidRPr="003F67A1">
        <w:rPr>
          <w:rFonts w:eastAsia="Times New Roman" w:cs="Times New Roman"/>
          <w:noProof/>
          <w:sz w:val="22"/>
        </w:rPr>
        <w:t>. Allelic variation in a fatty-acyl reductase gene causes divergence in moth sex pheromones. Nature. 466: 486–489.</w:t>
      </w:r>
    </w:p>
    <w:p w14:paraId="213573C4"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Lee, C. E.</w:t>
      </w:r>
      <w:r w:rsidRPr="003F67A1">
        <w:rPr>
          <w:rFonts w:eastAsia="Times New Roman" w:cs="Times New Roman"/>
          <w:noProof/>
          <w:sz w:val="22"/>
        </w:rPr>
        <w:t xml:space="preserve"> </w:t>
      </w:r>
      <w:r w:rsidRPr="003F67A1">
        <w:rPr>
          <w:rFonts w:eastAsia="Times New Roman" w:cs="Times New Roman"/>
          <w:b/>
          <w:bCs/>
          <w:noProof/>
          <w:sz w:val="22"/>
        </w:rPr>
        <w:t>2002</w:t>
      </w:r>
      <w:r w:rsidRPr="003F67A1">
        <w:rPr>
          <w:rFonts w:eastAsia="Times New Roman" w:cs="Times New Roman"/>
          <w:noProof/>
          <w:sz w:val="22"/>
        </w:rPr>
        <w:t>. Evolutionary genetics of invasive species. Trends Ecol. Evol. 17: 386–391.</w:t>
      </w:r>
    </w:p>
    <w:p w14:paraId="1AA6E778"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Liu, K. S.</w:t>
      </w:r>
      <w:r w:rsidRPr="003F67A1">
        <w:rPr>
          <w:rFonts w:eastAsia="Times New Roman" w:cs="Times New Roman"/>
          <w:noProof/>
          <w:sz w:val="22"/>
        </w:rPr>
        <w:t xml:space="preserve"> </w:t>
      </w:r>
      <w:r w:rsidRPr="003F67A1">
        <w:rPr>
          <w:rFonts w:eastAsia="Times New Roman" w:cs="Times New Roman"/>
          <w:b/>
          <w:bCs/>
          <w:noProof/>
          <w:sz w:val="22"/>
        </w:rPr>
        <w:t>1994</w:t>
      </w:r>
      <w:r w:rsidRPr="003F67A1">
        <w:rPr>
          <w:rFonts w:eastAsia="Times New Roman" w:cs="Times New Roman"/>
          <w:noProof/>
          <w:sz w:val="22"/>
        </w:rPr>
        <w:t>. Preparation of fatty acid methyl esters for gas-chromatographic analysis of lipids in biological materials. J. Am. Oil Chem. Soc. 71: 1179–1187.</w:t>
      </w:r>
    </w:p>
    <w:p w14:paraId="100AA217"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Melorose, J., R. Perroy, and S. Careas</w:t>
      </w:r>
      <w:r w:rsidRPr="003F67A1">
        <w:rPr>
          <w:rFonts w:eastAsia="Times New Roman" w:cs="Times New Roman"/>
          <w:noProof/>
          <w:sz w:val="22"/>
        </w:rPr>
        <w:t xml:space="preserve">. </w:t>
      </w:r>
      <w:r w:rsidRPr="003F67A1">
        <w:rPr>
          <w:rFonts w:eastAsia="Times New Roman" w:cs="Times New Roman"/>
          <w:b/>
          <w:bCs/>
          <w:noProof/>
          <w:sz w:val="22"/>
        </w:rPr>
        <w:t>2015</w:t>
      </w:r>
      <w:r w:rsidRPr="003F67A1">
        <w:rPr>
          <w:rFonts w:eastAsia="Times New Roman" w:cs="Times New Roman"/>
          <w:noProof/>
          <w:sz w:val="22"/>
        </w:rPr>
        <w:t>. World population prospects ( No. ESA/P/WP.241), United Nations.</w:t>
      </w:r>
    </w:p>
    <w:p w14:paraId="02F90861" w14:textId="1DC000FB"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Mitchell, C. J., and H. Briegel</w:t>
      </w:r>
      <w:r w:rsidRPr="003F67A1">
        <w:rPr>
          <w:rFonts w:eastAsia="Times New Roman" w:cs="Times New Roman"/>
          <w:noProof/>
          <w:sz w:val="22"/>
        </w:rPr>
        <w:t xml:space="preserve">. </w:t>
      </w:r>
      <w:r w:rsidRPr="003F67A1">
        <w:rPr>
          <w:rFonts w:eastAsia="Times New Roman" w:cs="Times New Roman"/>
          <w:b/>
          <w:bCs/>
          <w:noProof/>
          <w:sz w:val="22"/>
        </w:rPr>
        <w:t>1989</w:t>
      </w:r>
      <w:r w:rsidRPr="003F67A1">
        <w:rPr>
          <w:rFonts w:eastAsia="Times New Roman" w:cs="Times New Roman"/>
          <w:noProof/>
          <w:sz w:val="22"/>
        </w:rPr>
        <w:t>. Inability of diapausing Culex pipiens (Diptera: Culicidae) to use blood for producing lipid reserves for overwinter survival. J. Med. Entomol. 26: 318–26.</w:t>
      </w:r>
    </w:p>
    <w:p w14:paraId="26C3114F"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NOAA National Centers for Environmental Information</w:t>
      </w:r>
      <w:r w:rsidRPr="003F67A1">
        <w:rPr>
          <w:rFonts w:eastAsia="Times New Roman" w:cs="Times New Roman"/>
          <w:noProof/>
          <w:sz w:val="22"/>
        </w:rPr>
        <w:t xml:space="preserve">. </w:t>
      </w:r>
      <w:r w:rsidRPr="003F67A1">
        <w:rPr>
          <w:rFonts w:eastAsia="Times New Roman" w:cs="Times New Roman"/>
          <w:b/>
          <w:bCs/>
          <w:noProof/>
          <w:sz w:val="22"/>
        </w:rPr>
        <w:t>2017</w:t>
      </w:r>
      <w:r w:rsidRPr="003F67A1">
        <w:rPr>
          <w:rFonts w:eastAsia="Times New Roman" w:cs="Times New Roman"/>
          <w:noProof/>
          <w:sz w:val="22"/>
        </w:rPr>
        <w:t>. State of the Climate: Global Climate Report for Annual 2016. January. (https://www.ncdc.noaa.gov/sotc/global/201613).</w:t>
      </w:r>
    </w:p>
    <w:p w14:paraId="247BD3A7"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Oerke, E.-C.</w:t>
      </w:r>
      <w:r w:rsidRPr="003F67A1">
        <w:rPr>
          <w:rFonts w:eastAsia="Times New Roman" w:cs="Times New Roman"/>
          <w:noProof/>
          <w:sz w:val="22"/>
        </w:rPr>
        <w:t xml:space="preserve"> </w:t>
      </w:r>
      <w:r w:rsidRPr="003F67A1">
        <w:rPr>
          <w:rFonts w:eastAsia="Times New Roman" w:cs="Times New Roman"/>
          <w:b/>
          <w:bCs/>
          <w:noProof/>
          <w:sz w:val="22"/>
        </w:rPr>
        <w:t>2006</w:t>
      </w:r>
      <w:r w:rsidRPr="003F67A1">
        <w:rPr>
          <w:rFonts w:eastAsia="Times New Roman" w:cs="Times New Roman"/>
          <w:noProof/>
          <w:sz w:val="22"/>
        </w:rPr>
        <w:t xml:space="preserve">. Crop losses to pests, p. 31. </w:t>
      </w:r>
      <w:r w:rsidRPr="003F67A1">
        <w:rPr>
          <w:rFonts w:eastAsia="Times New Roman" w:cs="Times New Roman"/>
          <w:i/>
          <w:iCs/>
          <w:noProof/>
          <w:sz w:val="22"/>
        </w:rPr>
        <w:t>In</w:t>
      </w:r>
      <w:r w:rsidRPr="003F67A1">
        <w:rPr>
          <w:rFonts w:eastAsia="Times New Roman" w:cs="Times New Roman"/>
          <w:noProof/>
          <w:sz w:val="22"/>
        </w:rPr>
        <w:t xml:space="preserve"> J. Agric. Sci.</w:t>
      </w:r>
    </w:p>
    <w:p w14:paraId="3D7370E1"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 xml:space="preserve">Parmesan, C., N. Ryrholm, C. Stefanescu, J. K. Hill, C. D. Thomas, H. Descimon, B. Huntley, L. Kaila, J. </w:t>
      </w:r>
      <w:r w:rsidRPr="003F67A1">
        <w:rPr>
          <w:rFonts w:eastAsia="Times New Roman" w:cs="Times New Roman"/>
          <w:b/>
          <w:bCs/>
          <w:noProof/>
          <w:sz w:val="22"/>
        </w:rPr>
        <w:lastRenderedPageBreak/>
        <w:t>Kullberg, T. Tammaru, W. J. Tennent, J. a Thomas, and M. Warren</w:t>
      </w:r>
      <w:r w:rsidRPr="003F67A1">
        <w:rPr>
          <w:rFonts w:eastAsia="Times New Roman" w:cs="Times New Roman"/>
          <w:noProof/>
          <w:sz w:val="22"/>
        </w:rPr>
        <w:t xml:space="preserve">. </w:t>
      </w:r>
      <w:r w:rsidRPr="003F67A1">
        <w:rPr>
          <w:rFonts w:eastAsia="Times New Roman" w:cs="Times New Roman"/>
          <w:b/>
          <w:bCs/>
          <w:noProof/>
          <w:sz w:val="22"/>
        </w:rPr>
        <w:t>1999</w:t>
      </w:r>
      <w:r w:rsidRPr="003F67A1">
        <w:rPr>
          <w:rFonts w:eastAsia="Times New Roman" w:cs="Times New Roman"/>
          <w:noProof/>
          <w:sz w:val="22"/>
        </w:rPr>
        <w:t>. Poleward shifts in geographical ranges of butterfly species associated with regional warming. Nature. 399: 579–583.</w:t>
      </w:r>
    </w:p>
    <w:p w14:paraId="10BE3EF5"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Pimentel, D., and M. Burgess</w:t>
      </w:r>
      <w:r w:rsidRPr="003F67A1">
        <w:rPr>
          <w:rFonts w:eastAsia="Times New Roman" w:cs="Times New Roman"/>
          <w:noProof/>
          <w:sz w:val="22"/>
        </w:rPr>
        <w:t xml:space="preserve">. </w:t>
      </w:r>
      <w:r w:rsidRPr="003F67A1">
        <w:rPr>
          <w:rFonts w:eastAsia="Times New Roman" w:cs="Times New Roman"/>
          <w:b/>
          <w:bCs/>
          <w:noProof/>
          <w:sz w:val="22"/>
        </w:rPr>
        <w:t>2014</w:t>
      </w:r>
      <w:r w:rsidRPr="003F67A1">
        <w:rPr>
          <w:rFonts w:eastAsia="Times New Roman" w:cs="Times New Roman"/>
          <w:noProof/>
          <w:sz w:val="22"/>
        </w:rPr>
        <w:t>. Environmental and economic costs of the application of pesticides primarily in the United States. Integr. Pest Manag. 3: 47–71.</w:t>
      </w:r>
    </w:p>
    <w:p w14:paraId="6D8200F6"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Scriber, J. M.</w:t>
      </w:r>
      <w:r w:rsidRPr="003F67A1">
        <w:rPr>
          <w:rFonts w:eastAsia="Times New Roman" w:cs="Times New Roman"/>
          <w:noProof/>
          <w:sz w:val="22"/>
        </w:rPr>
        <w:t xml:space="preserve"> </w:t>
      </w:r>
      <w:r w:rsidRPr="003F67A1">
        <w:rPr>
          <w:rFonts w:eastAsia="Times New Roman" w:cs="Times New Roman"/>
          <w:b/>
          <w:bCs/>
          <w:noProof/>
          <w:sz w:val="22"/>
        </w:rPr>
        <w:t>2014</w:t>
      </w:r>
      <w:r w:rsidRPr="003F67A1">
        <w:rPr>
          <w:rFonts w:eastAsia="Times New Roman" w:cs="Times New Roman"/>
          <w:noProof/>
          <w:sz w:val="22"/>
        </w:rPr>
        <w:t>. Climate-driven reshuffling of species and genes: Potential conservation roles for species translocations and recombinant hybrid genotypes, Insects.</w:t>
      </w:r>
    </w:p>
    <w:p w14:paraId="2F6BD3E8"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Sinclair, B. J.</w:t>
      </w:r>
      <w:r w:rsidRPr="003F67A1">
        <w:rPr>
          <w:rFonts w:eastAsia="Times New Roman" w:cs="Times New Roman"/>
          <w:noProof/>
          <w:sz w:val="22"/>
        </w:rPr>
        <w:t xml:space="preserve"> </w:t>
      </w:r>
      <w:r w:rsidRPr="003F67A1">
        <w:rPr>
          <w:rFonts w:eastAsia="Times New Roman" w:cs="Times New Roman"/>
          <w:b/>
          <w:bCs/>
          <w:noProof/>
          <w:sz w:val="22"/>
        </w:rPr>
        <w:t>2015</w:t>
      </w:r>
      <w:r w:rsidRPr="003F67A1">
        <w:rPr>
          <w:rFonts w:eastAsia="Times New Roman" w:cs="Times New Roman"/>
          <w:noProof/>
          <w:sz w:val="22"/>
        </w:rPr>
        <w:t>. Linking energetics and overwintering in temperate insects. J. Therm. Biol. 54: 5–11.</w:t>
      </w:r>
    </w:p>
    <w:p w14:paraId="56AD2C8B"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Sinclair, B. J., K. E. Marshall, M. A. Sewell, D. L. Levesque, C. S. Willett, S. Slotsbo, Y. Dong, C. D. G. Harley, D. J. Marshall, B. S. Helmuth, and R. B. Huey</w:t>
      </w:r>
      <w:r w:rsidRPr="003F67A1">
        <w:rPr>
          <w:rFonts w:eastAsia="Times New Roman" w:cs="Times New Roman"/>
          <w:noProof/>
          <w:sz w:val="22"/>
        </w:rPr>
        <w:t xml:space="preserve">. </w:t>
      </w:r>
      <w:r w:rsidRPr="003F67A1">
        <w:rPr>
          <w:rFonts w:eastAsia="Times New Roman" w:cs="Times New Roman"/>
          <w:b/>
          <w:bCs/>
          <w:noProof/>
          <w:sz w:val="22"/>
        </w:rPr>
        <w:t>2016</w:t>
      </w:r>
      <w:r w:rsidRPr="003F67A1">
        <w:rPr>
          <w:rFonts w:eastAsia="Times New Roman" w:cs="Times New Roman"/>
          <w:noProof/>
          <w:sz w:val="22"/>
        </w:rPr>
        <w:t>. Can we predict ectotherm responses to climate change using thermal performance curves and body temperatures? Ecol. Lett. 19: 1372–1385.</w:t>
      </w:r>
    </w:p>
    <w:p w14:paraId="4C92B25A"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Tauber, C. A., and M. J. Tauber</w:t>
      </w:r>
      <w:r w:rsidRPr="003F67A1">
        <w:rPr>
          <w:rFonts w:eastAsia="Times New Roman" w:cs="Times New Roman"/>
          <w:noProof/>
          <w:sz w:val="22"/>
        </w:rPr>
        <w:t xml:space="preserve">. </w:t>
      </w:r>
      <w:r w:rsidRPr="003F67A1">
        <w:rPr>
          <w:rFonts w:eastAsia="Times New Roman" w:cs="Times New Roman"/>
          <w:b/>
          <w:bCs/>
          <w:noProof/>
          <w:sz w:val="22"/>
        </w:rPr>
        <w:t>1981</w:t>
      </w:r>
      <w:r w:rsidRPr="003F67A1">
        <w:rPr>
          <w:rFonts w:eastAsia="Times New Roman" w:cs="Times New Roman"/>
          <w:noProof/>
          <w:sz w:val="22"/>
        </w:rPr>
        <w:t>. Insect seasonal cycles: genetics and evolution ,~4195. 12: 281–308.</w:t>
      </w:r>
    </w:p>
    <w:p w14:paraId="32D10914"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Wadsworth, C. B., X. Li, and E. B. Dopman</w:t>
      </w:r>
      <w:r w:rsidRPr="003F67A1">
        <w:rPr>
          <w:rFonts w:eastAsia="Times New Roman" w:cs="Times New Roman"/>
          <w:noProof/>
          <w:sz w:val="22"/>
        </w:rPr>
        <w:t xml:space="preserve">. </w:t>
      </w:r>
      <w:r w:rsidRPr="003F67A1">
        <w:rPr>
          <w:rFonts w:eastAsia="Times New Roman" w:cs="Times New Roman"/>
          <w:b/>
          <w:bCs/>
          <w:noProof/>
          <w:sz w:val="22"/>
        </w:rPr>
        <w:t>2015</w:t>
      </w:r>
      <w:r w:rsidRPr="003F67A1">
        <w:rPr>
          <w:rFonts w:eastAsia="Times New Roman" w:cs="Times New Roman"/>
          <w:noProof/>
          <w:sz w:val="22"/>
        </w:rPr>
        <w:t>. A recombination suppressor contributes to ecological speciation in OSTRINIA moths. Heredity (Edinb). 114: 593–600.</w:t>
      </w:r>
    </w:p>
    <w:p w14:paraId="18560AB3" w14:textId="77777777" w:rsidR="003F67A1" w:rsidRPr="003F67A1" w:rsidRDefault="003F67A1" w:rsidP="003F67A1">
      <w:pPr>
        <w:autoSpaceDE w:val="0"/>
        <w:autoSpaceDN w:val="0"/>
        <w:adjustRightInd w:val="0"/>
        <w:spacing w:before="100" w:after="100"/>
        <w:ind w:left="480" w:hanging="480"/>
        <w:rPr>
          <w:noProof/>
          <w:sz w:val="22"/>
        </w:rPr>
      </w:pPr>
      <w:r w:rsidRPr="003F67A1">
        <w:rPr>
          <w:rFonts w:eastAsia="Times New Roman" w:cs="Times New Roman"/>
          <w:b/>
          <w:bCs/>
          <w:noProof/>
          <w:sz w:val="22"/>
        </w:rPr>
        <w:t>Williams, S. E., L. P. Shoo, J. L. Isaac, A. A. Hoffmann, and G. Langham</w:t>
      </w:r>
      <w:r w:rsidRPr="003F67A1">
        <w:rPr>
          <w:rFonts w:eastAsia="Times New Roman" w:cs="Times New Roman"/>
          <w:noProof/>
          <w:sz w:val="22"/>
        </w:rPr>
        <w:t xml:space="preserve">. </w:t>
      </w:r>
      <w:r w:rsidRPr="003F67A1">
        <w:rPr>
          <w:rFonts w:eastAsia="Times New Roman" w:cs="Times New Roman"/>
          <w:b/>
          <w:bCs/>
          <w:noProof/>
          <w:sz w:val="22"/>
        </w:rPr>
        <w:t>2008</w:t>
      </w:r>
      <w:r w:rsidRPr="003F67A1">
        <w:rPr>
          <w:rFonts w:eastAsia="Times New Roman" w:cs="Times New Roman"/>
          <w:noProof/>
          <w:sz w:val="22"/>
        </w:rPr>
        <w:t>. Towards an Integrated Framework for Assessing the Vulnerability of Species to Climate Change. PLoS Biol. 6: e325.</w:t>
      </w:r>
    </w:p>
    <w:p w14:paraId="3746C36B" w14:textId="46EC338A" w:rsidR="00C83A27" w:rsidRPr="004D669F" w:rsidRDefault="00C83A27" w:rsidP="003F67A1">
      <w:pPr>
        <w:autoSpaceDE w:val="0"/>
        <w:autoSpaceDN w:val="0"/>
        <w:adjustRightInd w:val="0"/>
        <w:spacing w:before="100" w:after="100"/>
        <w:ind w:left="480" w:hanging="480"/>
        <w:rPr>
          <w:color w:val="auto"/>
          <w:sz w:val="20"/>
          <w:szCs w:val="20"/>
        </w:rPr>
      </w:pPr>
      <w:r w:rsidRPr="00A4103C">
        <w:rPr>
          <w:color w:val="auto"/>
          <w:sz w:val="22"/>
          <w:szCs w:val="22"/>
        </w:rPr>
        <w:fldChar w:fldCharType="end"/>
      </w:r>
      <w:r w:rsidR="008D3DE8">
        <w:rPr>
          <w:color w:val="auto"/>
          <w:sz w:val="22"/>
          <w:szCs w:val="22"/>
        </w:rPr>
        <w:tab/>
      </w:r>
    </w:p>
    <w:sectPr w:rsidR="00C83A27" w:rsidRPr="004D669F" w:rsidSect="00676735">
      <w:footerReference w:type="default" r:id="rId8"/>
      <w:pgSz w:w="12240" w:h="15840"/>
      <w:pgMar w:top="1440" w:right="1440" w:bottom="1440" w:left="1440" w:header="0" w:footer="720" w:gutter="0"/>
      <w:pgNumType w:start="0"/>
      <w:cols w:space="720"/>
      <w:titlePg/>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B714B4" w14:textId="77777777" w:rsidR="00546260" w:rsidRDefault="00546260">
      <w:r>
        <w:separator/>
      </w:r>
    </w:p>
  </w:endnote>
  <w:endnote w:type="continuationSeparator" w:id="0">
    <w:p w14:paraId="7A7F19D4" w14:textId="77777777" w:rsidR="00546260" w:rsidRDefault="005462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5F743A" w:rsidRDefault="005F743A">
    <w:pPr>
      <w:tabs>
        <w:tab w:val="center" w:pos="4680"/>
        <w:tab w:val="right" w:pos="9360"/>
      </w:tabs>
      <w:jc w:val="center"/>
    </w:pPr>
    <w:r>
      <w:fldChar w:fldCharType="begin"/>
    </w:r>
    <w:r>
      <w:instrText>PAGE</w:instrText>
    </w:r>
    <w:r>
      <w:fldChar w:fldCharType="separate"/>
    </w:r>
    <w:r w:rsidR="00185490">
      <w:rPr>
        <w:noProof/>
      </w:rPr>
      <w:t>26</w:t>
    </w:r>
    <w:r>
      <w:fldChar w:fldCharType="end"/>
    </w:r>
  </w:p>
  <w:p w14:paraId="10AEF5E5" w14:textId="77777777" w:rsidR="005F743A" w:rsidRDefault="005F743A">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1A4715" w14:textId="77777777" w:rsidR="00546260" w:rsidRDefault="00546260">
      <w:r>
        <w:separator/>
      </w:r>
    </w:p>
  </w:footnote>
  <w:footnote w:type="continuationSeparator" w:id="0">
    <w:p w14:paraId="01FD41F3" w14:textId="77777777" w:rsidR="00546260" w:rsidRDefault="0054626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2F70F2"/>
    <w:multiLevelType w:val="hybridMultilevel"/>
    <w:tmpl w:val="8390C87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3">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4">
    <w:nsid w:val="18180316"/>
    <w:multiLevelType w:val="hybridMultilevel"/>
    <w:tmpl w:val="76FAE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6">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7">
    <w:nsid w:val="27227F46"/>
    <w:multiLevelType w:val="hybridMultilevel"/>
    <w:tmpl w:val="8390C87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C091E2F"/>
    <w:multiLevelType w:val="hybridMultilevel"/>
    <w:tmpl w:val="58B456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1">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3">
    <w:nsid w:val="48621CCB"/>
    <w:multiLevelType w:val="hybridMultilevel"/>
    <w:tmpl w:val="A022C56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4F9D0B61"/>
    <w:multiLevelType w:val="hybridMultilevel"/>
    <w:tmpl w:val="564E432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6">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7">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8">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E014CFE"/>
    <w:multiLevelType w:val="hybridMultilevel"/>
    <w:tmpl w:val="EE2CD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2"/>
  </w:num>
  <w:num w:numId="3">
    <w:abstractNumId w:val="0"/>
  </w:num>
  <w:num w:numId="4">
    <w:abstractNumId w:val="17"/>
  </w:num>
  <w:num w:numId="5">
    <w:abstractNumId w:val="10"/>
  </w:num>
  <w:num w:numId="6">
    <w:abstractNumId w:val="16"/>
  </w:num>
  <w:num w:numId="7">
    <w:abstractNumId w:val="5"/>
  </w:num>
  <w:num w:numId="8">
    <w:abstractNumId w:val="15"/>
  </w:num>
  <w:num w:numId="9">
    <w:abstractNumId w:val="6"/>
  </w:num>
  <w:num w:numId="10">
    <w:abstractNumId w:val="9"/>
  </w:num>
  <w:num w:numId="11">
    <w:abstractNumId w:val="18"/>
  </w:num>
  <w:num w:numId="12">
    <w:abstractNumId w:val="11"/>
  </w:num>
  <w:num w:numId="13">
    <w:abstractNumId w:val="2"/>
  </w:num>
  <w:num w:numId="14">
    <w:abstractNumId w:val="8"/>
  </w:num>
  <w:num w:numId="15">
    <w:abstractNumId w:val="4"/>
  </w:num>
  <w:num w:numId="16">
    <w:abstractNumId w:val="14"/>
  </w:num>
  <w:num w:numId="17">
    <w:abstractNumId w:val="19"/>
  </w:num>
  <w:num w:numId="18">
    <w:abstractNumId w:val="13"/>
  </w:num>
  <w:num w:numId="19">
    <w:abstractNumId w:val="1"/>
  </w:num>
  <w:num w:numId="2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220"/>
  <w:displayBackgroundShape/>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012E"/>
    <w:rsid w:val="00000200"/>
    <w:rsid w:val="00000292"/>
    <w:rsid w:val="000012B2"/>
    <w:rsid w:val="00002039"/>
    <w:rsid w:val="0000204E"/>
    <w:rsid w:val="0000237B"/>
    <w:rsid w:val="000047C8"/>
    <w:rsid w:val="0000698C"/>
    <w:rsid w:val="00006DD8"/>
    <w:rsid w:val="00006FEE"/>
    <w:rsid w:val="00007CCC"/>
    <w:rsid w:val="0001086E"/>
    <w:rsid w:val="0001098C"/>
    <w:rsid w:val="000109E7"/>
    <w:rsid w:val="00010A5C"/>
    <w:rsid w:val="00011657"/>
    <w:rsid w:val="00011E9B"/>
    <w:rsid w:val="00011EAE"/>
    <w:rsid w:val="000122A8"/>
    <w:rsid w:val="00014934"/>
    <w:rsid w:val="00014FCF"/>
    <w:rsid w:val="0001674C"/>
    <w:rsid w:val="00017150"/>
    <w:rsid w:val="00017B26"/>
    <w:rsid w:val="000206DE"/>
    <w:rsid w:val="000219FB"/>
    <w:rsid w:val="00021E0D"/>
    <w:rsid w:val="00022874"/>
    <w:rsid w:val="00022DE7"/>
    <w:rsid w:val="00023056"/>
    <w:rsid w:val="00023121"/>
    <w:rsid w:val="000236BE"/>
    <w:rsid w:val="0002383A"/>
    <w:rsid w:val="00023E02"/>
    <w:rsid w:val="00024E3D"/>
    <w:rsid w:val="0002769A"/>
    <w:rsid w:val="00027DDE"/>
    <w:rsid w:val="000303D6"/>
    <w:rsid w:val="00030500"/>
    <w:rsid w:val="000318DD"/>
    <w:rsid w:val="000324FB"/>
    <w:rsid w:val="00033161"/>
    <w:rsid w:val="00033CB1"/>
    <w:rsid w:val="00033D2B"/>
    <w:rsid w:val="00035389"/>
    <w:rsid w:val="00036509"/>
    <w:rsid w:val="00036742"/>
    <w:rsid w:val="00036DF0"/>
    <w:rsid w:val="00037D13"/>
    <w:rsid w:val="00040228"/>
    <w:rsid w:val="00040442"/>
    <w:rsid w:val="0004110D"/>
    <w:rsid w:val="00041477"/>
    <w:rsid w:val="000426EB"/>
    <w:rsid w:val="000426ED"/>
    <w:rsid w:val="000426F8"/>
    <w:rsid w:val="0004287A"/>
    <w:rsid w:val="00043E9B"/>
    <w:rsid w:val="0004432B"/>
    <w:rsid w:val="00045CC3"/>
    <w:rsid w:val="00046599"/>
    <w:rsid w:val="00050414"/>
    <w:rsid w:val="00052902"/>
    <w:rsid w:val="00052929"/>
    <w:rsid w:val="00052C23"/>
    <w:rsid w:val="00052FFE"/>
    <w:rsid w:val="000532CC"/>
    <w:rsid w:val="00053D0B"/>
    <w:rsid w:val="00053F7D"/>
    <w:rsid w:val="000548BD"/>
    <w:rsid w:val="00054C1B"/>
    <w:rsid w:val="00055ADC"/>
    <w:rsid w:val="00056BF9"/>
    <w:rsid w:val="000605C6"/>
    <w:rsid w:val="0006088D"/>
    <w:rsid w:val="00060F1F"/>
    <w:rsid w:val="00061A0C"/>
    <w:rsid w:val="00062CF4"/>
    <w:rsid w:val="0006332C"/>
    <w:rsid w:val="00064CAC"/>
    <w:rsid w:val="00065670"/>
    <w:rsid w:val="00066680"/>
    <w:rsid w:val="00070F94"/>
    <w:rsid w:val="000714B9"/>
    <w:rsid w:val="00072738"/>
    <w:rsid w:val="000735FF"/>
    <w:rsid w:val="00073F92"/>
    <w:rsid w:val="0007513E"/>
    <w:rsid w:val="000751AC"/>
    <w:rsid w:val="00076117"/>
    <w:rsid w:val="00076516"/>
    <w:rsid w:val="00076DE0"/>
    <w:rsid w:val="0007718D"/>
    <w:rsid w:val="000808EF"/>
    <w:rsid w:val="00080900"/>
    <w:rsid w:val="0008130A"/>
    <w:rsid w:val="00081652"/>
    <w:rsid w:val="00082B2A"/>
    <w:rsid w:val="00083414"/>
    <w:rsid w:val="00084B17"/>
    <w:rsid w:val="0008521B"/>
    <w:rsid w:val="00091515"/>
    <w:rsid w:val="00093124"/>
    <w:rsid w:val="0009515D"/>
    <w:rsid w:val="000955E3"/>
    <w:rsid w:val="000966FC"/>
    <w:rsid w:val="0009727C"/>
    <w:rsid w:val="000A1041"/>
    <w:rsid w:val="000A1C3E"/>
    <w:rsid w:val="000A1DC2"/>
    <w:rsid w:val="000A20A7"/>
    <w:rsid w:val="000A2CFE"/>
    <w:rsid w:val="000A46A1"/>
    <w:rsid w:val="000A490E"/>
    <w:rsid w:val="000A4E25"/>
    <w:rsid w:val="000A5729"/>
    <w:rsid w:val="000A6516"/>
    <w:rsid w:val="000A72C3"/>
    <w:rsid w:val="000B10EB"/>
    <w:rsid w:val="000B27B9"/>
    <w:rsid w:val="000B452A"/>
    <w:rsid w:val="000B454B"/>
    <w:rsid w:val="000B4803"/>
    <w:rsid w:val="000B53A6"/>
    <w:rsid w:val="000B58DF"/>
    <w:rsid w:val="000B60B0"/>
    <w:rsid w:val="000B668A"/>
    <w:rsid w:val="000B6924"/>
    <w:rsid w:val="000C0F27"/>
    <w:rsid w:val="000C1969"/>
    <w:rsid w:val="000C1EEF"/>
    <w:rsid w:val="000C1FFD"/>
    <w:rsid w:val="000C25C6"/>
    <w:rsid w:val="000C33AB"/>
    <w:rsid w:val="000C3C10"/>
    <w:rsid w:val="000C48B3"/>
    <w:rsid w:val="000C5A4F"/>
    <w:rsid w:val="000D1349"/>
    <w:rsid w:val="000D26EF"/>
    <w:rsid w:val="000D354F"/>
    <w:rsid w:val="000D35A4"/>
    <w:rsid w:val="000D37A8"/>
    <w:rsid w:val="000D5369"/>
    <w:rsid w:val="000D54AB"/>
    <w:rsid w:val="000D68EE"/>
    <w:rsid w:val="000E0A6E"/>
    <w:rsid w:val="000E1271"/>
    <w:rsid w:val="000E2CF1"/>
    <w:rsid w:val="000E2D18"/>
    <w:rsid w:val="000E2FB1"/>
    <w:rsid w:val="000E37D8"/>
    <w:rsid w:val="000E3906"/>
    <w:rsid w:val="000E39E6"/>
    <w:rsid w:val="000E3D13"/>
    <w:rsid w:val="000E42E8"/>
    <w:rsid w:val="000E457B"/>
    <w:rsid w:val="000E5425"/>
    <w:rsid w:val="000E58C2"/>
    <w:rsid w:val="000E6FB3"/>
    <w:rsid w:val="000E6FC0"/>
    <w:rsid w:val="000E72DB"/>
    <w:rsid w:val="000E75BD"/>
    <w:rsid w:val="000E76BB"/>
    <w:rsid w:val="000E7D4E"/>
    <w:rsid w:val="000F02A3"/>
    <w:rsid w:val="000F02B7"/>
    <w:rsid w:val="000F0772"/>
    <w:rsid w:val="000F1147"/>
    <w:rsid w:val="000F20D2"/>
    <w:rsid w:val="000F2204"/>
    <w:rsid w:val="000F39E1"/>
    <w:rsid w:val="000F4EE0"/>
    <w:rsid w:val="000F548F"/>
    <w:rsid w:val="000F54D3"/>
    <w:rsid w:val="000F5FD2"/>
    <w:rsid w:val="000F6140"/>
    <w:rsid w:val="00100EF8"/>
    <w:rsid w:val="00102657"/>
    <w:rsid w:val="001026F4"/>
    <w:rsid w:val="00103BB9"/>
    <w:rsid w:val="00104078"/>
    <w:rsid w:val="00106AD6"/>
    <w:rsid w:val="00107D06"/>
    <w:rsid w:val="00110364"/>
    <w:rsid w:val="00110F2F"/>
    <w:rsid w:val="001119E0"/>
    <w:rsid w:val="00113859"/>
    <w:rsid w:val="00114DD2"/>
    <w:rsid w:val="001150DD"/>
    <w:rsid w:val="00115456"/>
    <w:rsid w:val="00115623"/>
    <w:rsid w:val="001158BE"/>
    <w:rsid w:val="00116BBB"/>
    <w:rsid w:val="00116D8C"/>
    <w:rsid w:val="00120420"/>
    <w:rsid w:val="00120B6D"/>
    <w:rsid w:val="001228EE"/>
    <w:rsid w:val="00122D4C"/>
    <w:rsid w:val="00124F2D"/>
    <w:rsid w:val="00125EC8"/>
    <w:rsid w:val="001273CC"/>
    <w:rsid w:val="00130C93"/>
    <w:rsid w:val="00131388"/>
    <w:rsid w:val="001319AA"/>
    <w:rsid w:val="00131A9E"/>
    <w:rsid w:val="00131E19"/>
    <w:rsid w:val="001324CA"/>
    <w:rsid w:val="00132A37"/>
    <w:rsid w:val="00132B11"/>
    <w:rsid w:val="00132C1B"/>
    <w:rsid w:val="00133168"/>
    <w:rsid w:val="00134986"/>
    <w:rsid w:val="00134ABA"/>
    <w:rsid w:val="00134D87"/>
    <w:rsid w:val="00135180"/>
    <w:rsid w:val="0013552C"/>
    <w:rsid w:val="001360EE"/>
    <w:rsid w:val="00136539"/>
    <w:rsid w:val="00136951"/>
    <w:rsid w:val="00137E41"/>
    <w:rsid w:val="0014048B"/>
    <w:rsid w:val="0014051F"/>
    <w:rsid w:val="001416C7"/>
    <w:rsid w:val="001429CC"/>
    <w:rsid w:val="00142B31"/>
    <w:rsid w:val="00144C46"/>
    <w:rsid w:val="001450D7"/>
    <w:rsid w:val="001454CA"/>
    <w:rsid w:val="00146590"/>
    <w:rsid w:val="0014660C"/>
    <w:rsid w:val="00146BF9"/>
    <w:rsid w:val="00146C5B"/>
    <w:rsid w:val="00146DDD"/>
    <w:rsid w:val="00146EA9"/>
    <w:rsid w:val="00147223"/>
    <w:rsid w:val="00147489"/>
    <w:rsid w:val="00151F9F"/>
    <w:rsid w:val="0015212A"/>
    <w:rsid w:val="00152B27"/>
    <w:rsid w:val="00153328"/>
    <w:rsid w:val="00153CAA"/>
    <w:rsid w:val="001548B4"/>
    <w:rsid w:val="00154A04"/>
    <w:rsid w:val="00154AF3"/>
    <w:rsid w:val="00155FA4"/>
    <w:rsid w:val="0015699F"/>
    <w:rsid w:val="00156BD1"/>
    <w:rsid w:val="00156C2C"/>
    <w:rsid w:val="0015720F"/>
    <w:rsid w:val="00157E2B"/>
    <w:rsid w:val="00162A00"/>
    <w:rsid w:val="00162F14"/>
    <w:rsid w:val="00163830"/>
    <w:rsid w:val="001661A8"/>
    <w:rsid w:val="00166A5E"/>
    <w:rsid w:val="00166A77"/>
    <w:rsid w:val="00166EDC"/>
    <w:rsid w:val="00166F04"/>
    <w:rsid w:val="001672AF"/>
    <w:rsid w:val="0016742D"/>
    <w:rsid w:val="00167B17"/>
    <w:rsid w:val="00167BF6"/>
    <w:rsid w:val="00171598"/>
    <w:rsid w:val="00171E45"/>
    <w:rsid w:val="00172533"/>
    <w:rsid w:val="00173864"/>
    <w:rsid w:val="00173DAC"/>
    <w:rsid w:val="00174490"/>
    <w:rsid w:val="001746C8"/>
    <w:rsid w:val="001746C9"/>
    <w:rsid w:val="001751BD"/>
    <w:rsid w:val="00176B0F"/>
    <w:rsid w:val="001805C2"/>
    <w:rsid w:val="00181039"/>
    <w:rsid w:val="001817F2"/>
    <w:rsid w:val="001820A2"/>
    <w:rsid w:val="00182336"/>
    <w:rsid w:val="00182C13"/>
    <w:rsid w:val="00183A5A"/>
    <w:rsid w:val="00185168"/>
    <w:rsid w:val="00185490"/>
    <w:rsid w:val="001859AC"/>
    <w:rsid w:val="001866FB"/>
    <w:rsid w:val="00187ECD"/>
    <w:rsid w:val="0019018D"/>
    <w:rsid w:val="00192744"/>
    <w:rsid w:val="001932FC"/>
    <w:rsid w:val="00193C67"/>
    <w:rsid w:val="0019459E"/>
    <w:rsid w:val="00196150"/>
    <w:rsid w:val="00196DE5"/>
    <w:rsid w:val="00197BED"/>
    <w:rsid w:val="001A033F"/>
    <w:rsid w:val="001A174C"/>
    <w:rsid w:val="001A2DFC"/>
    <w:rsid w:val="001A3741"/>
    <w:rsid w:val="001A396C"/>
    <w:rsid w:val="001A51A3"/>
    <w:rsid w:val="001A67FE"/>
    <w:rsid w:val="001A7151"/>
    <w:rsid w:val="001A777E"/>
    <w:rsid w:val="001B0CF3"/>
    <w:rsid w:val="001B183A"/>
    <w:rsid w:val="001B18BD"/>
    <w:rsid w:val="001B1A5E"/>
    <w:rsid w:val="001B1D3C"/>
    <w:rsid w:val="001B2946"/>
    <w:rsid w:val="001B29CB"/>
    <w:rsid w:val="001B2C13"/>
    <w:rsid w:val="001B35F2"/>
    <w:rsid w:val="001B4231"/>
    <w:rsid w:val="001B4A30"/>
    <w:rsid w:val="001B5AE3"/>
    <w:rsid w:val="001B6436"/>
    <w:rsid w:val="001C1A36"/>
    <w:rsid w:val="001C1B2F"/>
    <w:rsid w:val="001C2917"/>
    <w:rsid w:val="001C4E9B"/>
    <w:rsid w:val="001C52DA"/>
    <w:rsid w:val="001C5CCC"/>
    <w:rsid w:val="001C5D37"/>
    <w:rsid w:val="001C6576"/>
    <w:rsid w:val="001C668F"/>
    <w:rsid w:val="001D02DC"/>
    <w:rsid w:val="001D1234"/>
    <w:rsid w:val="001D1416"/>
    <w:rsid w:val="001D1E62"/>
    <w:rsid w:val="001D229C"/>
    <w:rsid w:val="001D315A"/>
    <w:rsid w:val="001D3B27"/>
    <w:rsid w:val="001D511B"/>
    <w:rsid w:val="001D56A8"/>
    <w:rsid w:val="001D5B0F"/>
    <w:rsid w:val="001D6AFF"/>
    <w:rsid w:val="001D6C31"/>
    <w:rsid w:val="001D6CFB"/>
    <w:rsid w:val="001D6FDB"/>
    <w:rsid w:val="001E0C3F"/>
    <w:rsid w:val="001E3189"/>
    <w:rsid w:val="001E6528"/>
    <w:rsid w:val="001E7170"/>
    <w:rsid w:val="001E72D4"/>
    <w:rsid w:val="001F0097"/>
    <w:rsid w:val="001F155B"/>
    <w:rsid w:val="001F1643"/>
    <w:rsid w:val="001F1AA4"/>
    <w:rsid w:val="001F2A82"/>
    <w:rsid w:val="001F2FF8"/>
    <w:rsid w:val="001F522C"/>
    <w:rsid w:val="001F5826"/>
    <w:rsid w:val="001F634B"/>
    <w:rsid w:val="001F642B"/>
    <w:rsid w:val="001F7608"/>
    <w:rsid w:val="001F79E3"/>
    <w:rsid w:val="001F7C6D"/>
    <w:rsid w:val="001F7E3D"/>
    <w:rsid w:val="00200744"/>
    <w:rsid w:val="002007D8"/>
    <w:rsid w:val="002010A5"/>
    <w:rsid w:val="002010DE"/>
    <w:rsid w:val="002013A0"/>
    <w:rsid w:val="00201918"/>
    <w:rsid w:val="00201E30"/>
    <w:rsid w:val="0020223A"/>
    <w:rsid w:val="0020229C"/>
    <w:rsid w:val="00202564"/>
    <w:rsid w:val="002029DC"/>
    <w:rsid w:val="00203680"/>
    <w:rsid w:val="0020374B"/>
    <w:rsid w:val="002037BB"/>
    <w:rsid w:val="00204371"/>
    <w:rsid w:val="00206CC8"/>
    <w:rsid w:val="00207E1A"/>
    <w:rsid w:val="00210CA5"/>
    <w:rsid w:val="00210E53"/>
    <w:rsid w:val="0021223B"/>
    <w:rsid w:val="00212D85"/>
    <w:rsid w:val="002135D5"/>
    <w:rsid w:val="00215842"/>
    <w:rsid w:val="00216D46"/>
    <w:rsid w:val="0021727C"/>
    <w:rsid w:val="00220935"/>
    <w:rsid w:val="00220F24"/>
    <w:rsid w:val="0022234B"/>
    <w:rsid w:val="00223692"/>
    <w:rsid w:val="0022421A"/>
    <w:rsid w:val="0022438B"/>
    <w:rsid w:val="002249D8"/>
    <w:rsid w:val="00224D95"/>
    <w:rsid w:val="00224DB8"/>
    <w:rsid w:val="00224EC3"/>
    <w:rsid w:val="00226F9A"/>
    <w:rsid w:val="00231816"/>
    <w:rsid w:val="002318B7"/>
    <w:rsid w:val="0023194A"/>
    <w:rsid w:val="00232C67"/>
    <w:rsid w:val="0023382F"/>
    <w:rsid w:val="00233E78"/>
    <w:rsid w:val="00235A6C"/>
    <w:rsid w:val="00235D22"/>
    <w:rsid w:val="00235E05"/>
    <w:rsid w:val="00235ED6"/>
    <w:rsid w:val="00237CDE"/>
    <w:rsid w:val="00237D92"/>
    <w:rsid w:val="00240ABC"/>
    <w:rsid w:val="00240B85"/>
    <w:rsid w:val="00240FF9"/>
    <w:rsid w:val="00242E29"/>
    <w:rsid w:val="0024517B"/>
    <w:rsid w:val="002455C5"/>
    <w:rsid w:val="00246344"/>
    <w:rsid w:val="00246504"/>
    <w:rsid w:val="00246B28"/>
    <w:rsid w:val="002470EF"/>
    <w:rsid w:val="002510FF"/>
    <w:rsid w:val="00251A95"/>
    <w:rsid w:val="00251B65"/>
    <w:rsid w:val="00252436"/>
    <w:rsid w:val="00253BF8"/>
    <w:rsid w:val="0025562C"/>
    <w:rsid w:val="002563FD"/>
    <w:rsid w:val="00256B27"/>
    <w:rsid w:val="00256B97"/>
    <w:rsid w:val="00256C47"/>
    <w:rsid w:val="00257A58"/>
    <w:rsid w:val="00257CF5"/>
    <w:rsid w:val="00261440"/>
    <w:rsid w:val="00261DAE"/>
    <w:rsid w:val="002647A1"/>
    <w:rsid w:val="00264F75"/>
    <w:rsid w:val="00265673"/>
    <w:rsid w:val="00265C55"/>
    <w:rsid w:val="00265E8A"/>
    <w:rsid w:val="00266BAF"/>
    <w:rsid w:val="00266F1B"/>
    <w:rsid w:val="00270A77"/>
    <w:rsid w:val="00271371"/>
    <w:rsid w:val="002714CF"/>
    <w:rsid w:val="00272FFE"/>
    <w:rsid w:val="002734B2"/>
    <w:rsid w:val="002739FE"/>
    <w:rsid w:val="002752FA"/>
    <w:rsid w:val="00275BE0"/>
    <w:rsid w:val="0027615E"/>
    <w:rsid w:val="002767C3"/>
    <w:rsid w:val="00276964"/>
    <w:rsid w:val="0028005C"/>
    <w:rsid w:val="00280518"/>
    <w:rsid w:val="00282EA3"/>
    <w:rsid w:val="00284720"/>
    <w:rsid w:val="00284F45"/>
    <w:rsid w:val="002857F4"/>
    <w:rsid w:val="00285986"/>
    <w:rsid w:val="0028642A"/>
    <w:rsid w:val="00286637"/>
    <w:rsid w:val="00286CD8"/>
    <w:rsid w:val="00287756"/>
    <w:rsid w:val="002878E0"/>
    <w:rsid w:val="002918B9"/>
    <w:rsid w:val="00292C4A"/>
    <w:rsid w:val="00294841"/>
    <w:rsid w:val="00295E26"/>
    <w:rsid w:val="002967CB"/>
    <w:rsid w:val="002A105A"/>
    <w:rsid w:val="002A1291"/>
    <w:rsid w:val="002A1AD1"/>
    <w:rsid w:val="002A531A"/>
    <w:rsid w:val="002A6564"/>
    <w:rsid w:val="002A6E62"/>
    <w:rsid w:val="002A6E65"/>
    <w:rsid w:val="002A707E"/>
    <w:rsid w:val="002A7EA4"/>
    <w:rsid w:val="002B0D15"/>
    <w:rsid w:val="002B2B44"/>
    <w:rsid w:val="002B397C"/>
    <w:rsid w:val="002B4686"/>
    <w:rsid w:val="002B4C30"/>
    <w:rsid w:val="002B57A0"/>
    <w:rsid w:val="002B750A"/>
    <w:rsid w:val="002C07C7"/>
    <w:rsid w:val="002C07DB"/>
    <w:rsid w:val="002C1F3E"/>
    <w:rsid w:val="002C21A4"/>
    <w:rsid w:val="002C28B5"/>
    <w:rsid w:val="002C28CC"/>
    <w:rsid w:val="002C3D02"/>
    <w:rsid w:val="002C4A00"/>
    <w:rsid w:val="002C521C"/>
    <w:rsid w:val="002C6467"/>
    <w:rsid w:val="002C7357"/>
    <w:rsid w:val="002C76C2"/>
    <w:rsid w:val="002D060B"/>
    <w:rsid w:val="002D08E7"/>
    <w:rsid w:val="002D1F95"/>
    <w:rsid w:val="002D3CDA"/>
    <w:rsid w:val="002D7F1A"/>
    <w:rsid w:val="002E038C"/>
    <w:rsid w:val="002E40B4"/>
    <w:rsid w:val="002E4D87"/>
    <w:rsid w:val="002E63F9"/>
    <w:rsid w:val="002E641D"/>
    <w:rsid w:val="002E7026"/>
    <w:rsid w:val="002F06EC"/>
    <w:rsid w:val="002F1CA7"/>
    <w:rsid w:val="002F1E8F"/>
    <w:rsid w:val="002F2150"/>
    <w:rsid w:val="002F25E7"/>
    <w:rsid w:val="002F4A29"/>
    <w:rsid w:val="002F4A97"/>
    <w:rsid w:val="002F6D3C"/>
    <w:rsid w:val="00300029"/>
    <w:rsid w:val="00300498"/>
    <w:rsid w:val="0030289F"/>
    <w:rsid w:val="00304458"/>
    <w:rsid w:val="00304D09"/>
    <w:rsid w:val="00305F58"/>
    <w:rsid w:val="00310F90"/>
    <w:rsid w:val="00311181"/>
    <w:rsid w:val="00311909"/>
    <w:rsid w:val="0031249A"/>
    <w:rsid w:val="00312B4E"/>
    <w:rsid w:val="00312CB7"/>
    <w:rsid w:val="00312DF6"/>
    <w:rsid w:val="00313DDF"/>
    <w:rsid w:val="00315EC8"/>
    <w:rsid w:val="00316068"/>
    <w:rsid w:val="00320918"/>
    <w:rsid w:val="00320BF2"/>
    <w:rsid w:val="003211F8"/>
    <w:rsid w:val="00321C1E"/>
    <w:rsid w:val="00322AA8"/>
    <w:rsid w:val="003232E6"/>
    <w:rsid w:val="00323345"/>
    <w:rsid w:val="0032347A"/>
    <w:rsid w:val="003247B5"/>
    <w:rsid w:val="00324C29"/>
    <w:rsid w:val="00325639"/>
    <w:rsid w:val="003257BD"/>
    <w:rsid w:val="00325993"/>
    <w:rsid w:val="0032630E"/>
    <w:rsid w:val="003268B5"/>
    <w:rsid w:val="0032725B"/>
    <w:rsid w:val="0032730C"/>
    <w:rsid w:val="003301F6"/>
    <w:rsid w:val="00330A73"/>
    <w:rsid w:val="00330DD4"/>
    <w:rsid w:val="00330E51"/>
    <w:rsid w:val="00331EEC"/>
    <w:rsid w:val="00332A9B"/>
    <w:rsid w:val="00332B6D"/>
    <w:rsid w:val="00332CB3"/>
    <w:rsid w:val="00333238"/>
    <w:rsid w:val="00333651"/>
    <w:rsid w:val="00333747"/>
    <w:rsid w:val="003337E2"/>
    <w:rsid w:val="00334154"/>
    <w:rsid w:val="003354F2"/>
    <w:rsid w:val="003368CB"/>
    <w:rsid w:val="00336B09"/>
    <w:rsid w:val="0033708A"/>
    <w:rsid w:val="0034066A"/>
    <w:rsid w:val="003407DC"/>
    <w:rsid w:val="00341CD5"/>
    <w:rsid w:val="00342CDE"/>
    <w:rsid w:val="00342EAE"/>
    <w:rsid w:val="003443C9"/>
    <w:rsid w:val="0034488C"/>
    <w:rsid w:val="0034497F"/>
    <w:rsid w:val="00345783"/>
    <w:rsid w:val="00345EA3"/>
    <w:rsid w:val="00345F0C"/>
    <w:rsid w:val="00351153"/>
    <w:rsid w:val="003514C2"/>
    <w:rsid w:val="00352D46"/>
    <w:rsid w:val="00352ED2"/>
    <w:rsid w:val="003532C5"/>
    <w:rsid w:val="00353767"/>
    <w:rsid w:val="00353908"/>
    <w:rsid w:val="00353C64"/>
    <w:rsid w:val="00354BE3"/>
    <w:rsid w:val="00355CC8"/>
    <w:rsid w:val="00356061"/>
    <w:rsid w:val="003604B3"/>
    <w:rsid w:val="003607D8"/>
    <w:rsid w:val="00360F2B"/>
    <w:rsid w:val="003618D8"/>
    <w:rsid w:val="00361D45"/>
    <w:rsid w:val="00362498"/>
    <w:rsid w:val="00362788"/>
    <w:rsid w:val="00362F62"/>
    <w:rsid w:val="0036522D"/>
    <w:rsid w:val="00366AF7"/>
    <w:rsid w:val="003670F7"/>
    <w:rsid w:val="0037181F"/>
    <w:rsid w:val="00372031"/>
    <w:rsid w:val="003727DA"/>
    <w:rsid w:val="00372CC2"/>
    <w:rsid w:val="00373436"/>
    <w:rsid w:val="0037492E"/>
    <w:rsid w:val="0037555C"/>
    <w:rsid w:val="00377D5B"/>
    <w:rsid w:val="00380129"/>
    <w:rsid w:val="00381365"/>
    <w:rsid w:val="00381645"/>
    <w:rsid w:val="00381E0D"/>
    <w:rsid w:val="00381EEF"/>
    <w:rsid w:val="0038257D"/>
    <w:rsid w:val="0038307B"/>
    <w:rsid w:val="003835A7"/>
    <w:rsid w:val="00383DE7"/>
    <w:rsid w:val="00384794"/>
    <w:rsid w:val="003847EB"/>
    <w:rsid w:val="00384AFA"/>
    <w:rsid w:val="00390530"/>
    <w:rsid w:val="0039186D"/>
    <w:rsid w:val="00392785"/>
    <w:rsid w:val="00392CD2"/>
    <w:rsid w:val="0039349E"/>
    <w:rsid w:val="00394680"/>
    <w:rsid w:val="00394F29"/>
    <w:rsid w:val="00395786"/>
    <w:rsid w:val="003958C3"/>
    <w:rsid w:val="00395F28"/>
    <w:rsid w:val="00396423"/>
    <w:rsid w:val="003978C6"/>
    <w:rsid w:val="003A0A49"/>
    <w:rsid w:val="003A1DD0"/>
    <w:rsid w:val="003A200F"/>
    <w:rsid w:val="003A2D49"/>
    <w:rsid w:val="003A306F"/>
    <w:rsid w:val="003A3C19"/>
    <w:rsid w:val="003A4D4B"/>
    <w:rsid w:val="003A5551"/>
    <w:rsid w:val="003A6FD8"/>
    <w:rsid w:val="003A6FFA"/>
    <w:rsid w:val="003B09D7"/>
    <w:rsid w:val="003B1163"/>
    <w:rsid w:val="003B17AD"/>
    <w:rsid w:val="003B4E82"/>
    <w:rsid w:val="003B572B"/>
    <w:rsid w:val="003B63D4"/>
    <w:rsid w:val="003B6FE7"/>
    <w:rsid w:val="003B70EA"/>
    <w:rsid w:val="003B7B43"/>
    <w:rsid w:val="003B7D01"/>
    <w:rsid w:val="003C0480"/>
    <w:rsid w:val="003C1AD7"/>
    <w:rsid w:val="003C34C9"/>
    <w:rsid w:val="003C41B4"/>
    <w:rsid w:val="003C4FD6"/>
    <w:rsid w:val="003C5C2B"/>
    <w:rsid w:val="003C5D15"/>
    <w:rsid w:val="003C6A60"/>
    <w:rsid w:val="003C7149"/>
    <w:rsid w:val="003C78ED"/>
    <w:rsid w:val="003C7E97"/>
    <w:rsid w:val="003D02B1"/>
    <w:rsid w:val="003D130C"/>
    <w:rsid w:val="003D1D39"/>
    <w:rsid w:val="003D2045"/>
    <w:rsid w:val="003D341B"/>
    <w:rsid w:val="003D3AC9"/>
    <w:rsid w:val="003D3E11"/>
    <w:rsid w:val="003D47F8"/>
    <w:rsid w:val="003D5201"/>
    <w:rsid w:val="003D5AF6"/>
    <w:rsid w:val="003D6F93"/>
    <w:rsid w:val="003E00CB"/>
    <w:rsid w:val="003E2B80"/>
    <w:rsid w:val="003E2FC2"/>
    <w:rsid w:val="003E47CD"/>
    <w:rsid w:val="003E641C"/>
    <w:rsid w:val="003E704E"/>
    <w:rsid w:val="003E731D"/>
    <w:rsid w:val="003E768D"/>
    <w:rsid w:val="003F046E"/>
    <w:rsid w:val="003F083F"/>
    <w:rsid w:val="003F08F6"/>
    <w:rsid w:val="003F0D30"/>
    <w:rsid w:val="003F0D66"/>
    <w:rsid w:val="003F1C11"/>
    <w:rsid w:val="003F2516"/>
    <w:rsid w:val="003F2B00"/>
    <w:rsid w:val="003F30EF"/>
    <w:rsid w:val="003F3ADB"/>
    <w:rsid w:val="003F49DE"/>
    <w:rsid w:val="003F4B22"/>
    <w:rsid w:val="003F67A1"/>
    <w:rsid w:val="003F69F8"/>
    <w:rsid w:val="003F7D20"/>
    <w:rsid w:val="0040124A"/>
    <w:rsid w:val="004019EB"/>
    <w:rsid w:val="0040337F"/>
    <w:rsid w:val="00403B8C"/>
    <w:rsid w:val="00403E68"/>
    <w:rsid w:val="00403FEA"/>
    <w:rsid w:val="00405472"/>
    <w:rsid w:val="00405E01"/>
    <w:rsid w:val="0040602F"/>
    <w:rsid w:val="0040656E"/>
    <w:rsid w:val="00407507"/>
    <w:rsid w:val="00407AF8"/>
    <w:rsid w:val="00407CBD"/>
    <w:rsid w:val="00407F7E"/>
    <w:rsid w:val="004118AE"/>
    <w:rsid w:val="004118E4"/>
    <w:rsid w:val="00411C58"/>
    <w:rsid w:val="004122C2"/>
    <w:rsid w:val="004126E7"/>
    <w:rsid w:val="004127DE"/>
    <w:rsid w:val="0041393A"/>
    <w:rsid w:val="00413E58"/>
    <w:rsid w:val="0041536A"/>
    <w:rsid w:val="004157C9"/>
    <w:rsid w:val="00415A1B"/>
    <w:rsid w:val="00415F4F"/>
    <w:rsid w:val="00421769"/>
    <w:rsid w:val="004218FF"/>
    <w:rsid w:val="00422CB8"/>
    <w:rsid w:val="004236DC"/>
    <w:rsid w:val="00423B05"/>
    <w:rsid w:val="00423C83"/>
    <w:rsid w:val="00423E77"/>
    <w:rsid w:val="0042402F"/>
    <w:rsid w:val="004244B6"/>
    <w:rsid w:val="00425A76"/>
    <w:rsid w:val="00425BB0"/>
    <w:rsid w:val="00426EF5"/>
    <w:rsid w:val="00427D96"/>
    <w:rsid w:val="004301A8"/>
    <w:rsid w:val="00431EB0"/>
    <w:rsid w:val="004338F8"/>
    <w:rsid w:val="004345ED"/>
    <w:rsid w:val="004348F5"/>
    <w:rsid w:val="00434E9E"/>
    <w:rsid w:val="00435010"/>
    <w:rsid w:val="0043591A"/>
    <w:rsid w:val="00435A6E"/>
    <w:rsid w:val="004364A1"/>
    <w:rsid w:val="0043652E"/>
    <w:rsid w:val="00436A5A"/>
    <w:rsid w:val="00437E39"/>
    <w:rsid w:val="00440FAC"/>
    <w:rsid w:val="00441A5D"/>
    <w:rsid w:val="00441AA3"/>
    <w:rsid w:val="004421BE"/>
    <w:rsid w:val="004421C8"/>
    <w:rsid w:val="00443165"/>
    <w:rsid w:val="00443414"/>
    <w:rsid w:val="004444E9"/>
    <w:rsid w:val="004448EA"/>
    <w:rsid w:val="00445A8A"/>
    <w:rsid w:val="00445FEE"/>
    <w:rsid w:val="00447B4F"/>
    <w:rsid w:val="00447B82"/>
    <w:rsid w:val="0045002E"/>
    <w:rsid w:val="004516EA"/>
    <w:rsid w:val="00451758"/>
    <w:rsid w:val="00453DC4"/>
    <w:rsid w:val="00453DF7"/>
    <w:rsid w:val="00454563"/>
    <w:rsid w:val="004546D0"/>
    <w:rsid w:val="00455BA6"/>
    <w:rsid w:val="004565FA"/>
    <w:rsid w:val="00456FD9"/>
    <w:rsid w:val="00457C84"/>
    <w:rsid w:val="00457DC4"/>
    <w:rsid w:val="00457FF2"/>
    <w:rsid w:val="00460EF8"/>
    <w:rsid w:val="0046139F"/>
    <w:rsid w:val="00462174"/>
    <w:rsid w:val="00463E12"/>
    <w:rsid w:val="0046589E"/>
    <w:rsid w:val="00465967"/>
    <w:rsid w:val="00466061"/>
    <w:rsid w:val="0046643A"/>
    <w:rsid w:val="00466557"/>
    <w:rsid w:val="00467087"/>
    <w:rsid w:val="00467A82"/>
    <w:rsid w:val="004709AB"/>
    <w:rsid w:val="00470C46"/>
    <w:rsid w:val="004714BB"/>
    <w:rsid w:val="00471C3F"/>
    <w:rsid w:val="004731B9"/>
    <w:rsid w:val="00474C8F"/>
    <w:rsid w:val="00475C5F"/>
    <w:rsid w:val="0047718C"/>
    <w:rsid w:val="004778DA"/>
    <w:rsid w:val="00481319"/>
    <w:rsid w:val="00481ED4"/>
    <w:rsid w:val="00482DF9"/>
    <w:rsid w:val="0048340F"/>
    <w:rsid w:val="004854A9"/>
    <w:rsid w:val="004858FE"/>
    <w:rsid w:val="00485CB0"/>
    <w:rsid w:val="00485EBF"/>
    <w:rsid w:val="00486257"/>
    <w:rsid w:val="00486477"/>
    <w:rsid w:val="00486E0B"/>
    <w:rsid w:val="00487347"/>
    <w:rsid w:val="00490B13"/>
    <w:rsid w:val="00490D77"/>
    <w:rsid w:val="004918C1"/>
    <w:rsid w:val="00491BD4"/>
    <w:rsid w:val="00491FB1"/>
    <w:rsid w:val="004920CA"/>
    <w:rsid w:val="00493BC9"/>
    <w:rsid w:val="00493EB5"/>
    <w:rsid w:val="004940CE"/>
    <w:rsid w:val="004958A3"/>
    <w:rsid w:val="004A0708"/>
    <w:rsid w:val="004A3B38"/>
    <w:rsid w:val="004A5A28"/>
    <w:rsid w:val="004A5D0B"/>
    <w:rsid w:val="004A783E"/>
    <w:rsid w:val="004B2227"/>
    <w:rsid w:val="004B2FB1"/>
    <w:rsid w:val="004B3FA3"/>
    <w:rsid w:val="004B4351"/>
    <w:rsid w:val="004B68CD"/>
    <w:rsid w:val="004B7B78"/>
    <w:rsid w:val="004C081A"/>
    <w:rsid w:val="004C0C1C"/>
    <w:rsid w:val="004C10F5"/>
    <w:rsid w:val="004C16A2"/>
    <w:rsid w:val="004C2050"/>
    <w:rsid w:val="004C26B8"/>
    <w:rsid w:val="004C45F8"/>
    <w:rsid w:val="004C4F46"/>
    <w:rsid w:val="004C6510"/>
    <w:rsid w:val="004C6624"/>
    <w:rsid w:val="004C6B67"/>
    <w:rsid w:val="004C7716"/>
    <w:rsid w:val="004D08DE"/>
    <w:rsid w:val="004D1C88"/>
    <w:rsid w:val="004D243B"/>
    <w:rsid w:val="004D3158"/>
    <w:rsid w:val="004D3295"/>
    <w:rsid w:val="004D3341"/>
    <w:rsid w:val="004D3477"/>
    <w:rsid w:val="004D4ECE"/>
    <w:rsid w:val="004D6420"/>
    <w:rsid w:val="004D649F"/>
    <w:rsid w:val="004D65A2"/>
    <w:rsid w:val="004D669F"/>
    <w:rsid w:val="004D76EB"/>
    <w:rsid w:val="004D7979"/>
    <w:rsid w:val="004E1C3A"/>
    <w:rsid w:val="004E2946"/>
    <w:rsid w:val="004E2DBB"/>
    <w:rsid w:val="004E30E7"/>
    <w:rsid w:val="004E3BCD"/>
    <w:rsid w:val="004E490E"/>
    <w:rsid w:val="004E4CBE"/>
    <w:rsid w:val="004E4D02"/>
    <w:rsid w:val="004E555A"/>
    <w:rsid w:val="004E5AA2"/>
    <w:rsid w:val="004E6014"/>
    <w:rsid w:val="004E61EF"/>
    <w:rsid w:val="004E66EB"/>
    <w:rsid w:val="004E6798"/>
    <w:rsid w:val="004E6CDD"/>
    <w:rsid w:val="004E78C9"/>
    <w:rsid w:val="004F0542"/>
    <w:rsid w:val="004F0DA0"/>
    <w:rsid w:val="004F1EB5"/>
    <w:rsid w:val="004F282C"/>
    <w:rsid w:val="004F2C0B"/>
    <w:rsid w:val="004F31A5"/>
    <w:rsid w:val="004F3708"/>
    <w:rsid w:val="004F3A49"/>
    <w:rsid w:val="004F58CB"/>
    <w:rsid w:val="004F7698"/>
    <w:rsid w:val="004F79CC"/>
    <w:rsid w:val="004F7A34"/>
    <w:rsid w:val="005000DE"/>
    <w:rsid w:val="005004D5"/>
    <w:rsid w:val="0050077C"/>
    <w:rsid w:val="0050094B"/>
    <w:rsid w:val="005009BF"/>
    <w:rsid w:val="00500B26"/>
    <w:rsid w:val="0050111B"/>
    <w:rsid w:val="005015ED"/>
    <w:rsid w:val="005017CC"/>
    <w:rsid w:val="00502154"/>
    <w:rsid w:val="005038D9"/>
    <w:rsid w:val="005042DB"/>
    <w:rsid w:val="005054C6"/>
    <w:rsid w:val="005067C5"/>
    <w:rsid w:val="00506F14"/>
    <w:rsid w:val="005104FF"/>
    <w:rsid w:val="00510F24"/>
    <w:rsid w:val="00511203"/>
    <w:rsid w:val="00511D0F"/>
    <w:rsid w:val="0051296A"/>
    <w:rsid w:val="00513825"/>
    <w:rsid w:val="0051526B"/>
    <w:rsid w:val="00515DD7"/>
    <w:rsid w:val="00516ADA"/>
    <w:rsid w:val="00517C9F"/>
    <w:rsid w:val="00521DAD"/>
    <w:rsid w:val="00521FB8"/>
    <w:rsid w:val="005231F6"/>
    <w:rsid w:val="00523A70"/>
    <w:rsid w:val="00523C86"/>
    <w:rsid w:val="00524353"/>
    <w:rsid w:val="00524F2F"/>
    <w:rsid w:val="005257E9"/>
    <w:rsid w:val="005259F9"/>
    <w:rsid w:val="005266CE"/>
    <w:rsid w:val="00526A61"/>
    <w:rsid w:val="00530259"/>
    <w:rsid w:val="00530C18"/>
    <w:rsid w:val="0053167F"/>
    <w:rsid w:val="00532AC4"/>
    <w:rsid w:val="005332DC"/>
    <w:rsid w:val="005333BE"/>
    <w:rsid w:val="005333C7"/>
    <w:rsid w:val="005339A4"/>
    <w:rsid w:val="005340BD"/>
    <w:rsid w:val="0053415D"/>
    <w:rsid w:val="00534B1B"/>
    <w:rsid w:val="00534F29"/>
    <w:rsid w:val="005364F1"/>
    <w:rsid w:val="005369EC"/>
    <w:rsid w:val="00537ACA"/>
    <w:rsid w:val="00537F86"/>
    <w:rsid w:val="00540678"/>
    <w:rsid w:val="00541542"/>
    <w:rsid w:val="00543C0E"/>
    <w:rsid w:val="005447F7"/>
    <w:rsid w:val="0054592D"/>
    <w:rsid w:val="00546260"/>
    <w:rsid w:val="005466AF"/>
    <w:rsid w:val="00546EC4"/>
    <w:rsid w:val="00547084"/>
    <w:rsid w:val="00547610"/>
    <w:rsid w:val="005479AB"/>
    <w:rsid w:val="00550774"/>
    <w:rsid w:val="00550E8A"/>
    <w:rsid w:val="00551E12"/>
    <w:rsid w:val="00552491"/>
    <w:rsid w:val="0055256C"/>
    <w:rsid w:val="00552917"/>
    <w:rsid w:val="00555B8F"/>
    <w:rsid w:val="00555E55"/>
    <w:rsid w:val="00556B8D"/>
    <w:rsid w:val="005577DE"/>
    <w:rsid w:val="00561E1B"/>
    <w:rsid w:val="00562B42"/>
    <w:rsid w:val="005633A6"/>
    <w:rsid w:val="005647DF"/>
    <w:rsid w:val="00564F1B"/>
    <w:rsid w:val="00565159"/>
    <w:rsid w:val="005655AE"/>
    <w:rsid w:val="00565FC7"/>
    <w:rsid w:val="00565FD9"/>
    <w:rsid w:val="00567B9D"/>
    <w:rsid w:val="0057046D"/>
    <w:rsid w:val="00570560"/>
    <w:rsid w:val="00570824"/>
    <w:rsid w:val="00570FA3"/>
    <w:rsid w:val="00571585"/>
    <w:rsid w:val="00571BA3"/>
    <w:rsid w:val="00571E64"/>
    <w:rsid w:val="005745C5"/>
    <w:rsid w:val="005756AF"/>
    <w:rsid w:val="005759FF"/>
    <w:rsid w:val="00576625"/>
    <w:rsid w:val="00580757"/>
    <w:rsid w:val="00580B25"/>
    <w:rsid w:val="00581196"/>
    <w:rsid w:val="00582834"/>
    <w:rsid w:val="00582A05"/>
    <w:rsid w:val="00582ABC"/>
    <w:rsid w:val="00583241"/>
    <w:rsid w:val="0058450D"/>
    <w:rsid w:val="0058711D"/>
    <w:rsid w:val="005875A9"/>
    <w:rsid w:val="00587E8E"/>
    <w:rsid w:val="005905B6"/>
    <w:rsid w:val="005908B8"/>
    <w:rsid w:val="00590C55"/>
    <w:rsid w:val="00590F72"/>
    <w:rsid w:val="00591AD6"/>
    <w:rsid w:val="00591F1A"/>
    <w:rsid w:val="00592640"/>
    <w:rsid w:val="00592C1D"/>
    <w:rsid w:val="0059329E"/>
    <w:rsid w:val="00593412"/>
    <w:rsid w:val="005939FC"/>
    <w:rsid w:val="00594CB4"/>
    <w:rsid w:val="005955C9"/>
    <w:rsid w:val="0059613E"/>
    <w:rsid w:val="00596199"/>
    <w:rsid w:val="0059637F"/>
    <w:rsid w:val="00596AA3"/>
    <w:rsid w:val="00597028"/>
    <w:rsid w:val="00597646"/>
    <w:rsid w:val="005A0DC0"/>
    <w:rsid w:val="005A3E89"/>
    <w:rsid w:val="005A440D"/>
    <w:rsid w:val="005A675F"/>
    <w:rsid w:val="005A6A98"/>
    <w:rsid w:val="005A6F82"/>
    <w:rsid w:val="005A77FE"/>
    <w:rsid w:val="005B048C"/>
    <w:rsid w:val="005B22C5"/>
    <w:rsid w:val="005B2D0C"/>
    <w:rsid w:val="005B4419"/>
    <w:rsid w:val="005B44B5"/>
    <w:rsid w:val="005B4F74"/>
    <w:rsid w:val="005B5CD4"/>
    <w:rsid w:val="005B63E6"/>
    <w:rsid w:val="005C2520"/>
    <w:rsid w:val="005C38CA"/>
    <w:rsid w:val="005C38DB"/>
    <w:rsid w:val="005C393E"/>
    <w:rsid w:val="005C3B45"/>
    <w:rsid w:val="005C5EBC"/>
    <w:rsid w:val="005C7672"/>
    <w:rsid w:val="005D00D9"/>
    <w:rsid w:val="005D05D5"/>
    <w:rsid w:val="005D0610"/>
    <w:rsid w:val="005D1DAD"/>
    <w:rsid w:val="005D20D5"/>
    <w:rsid w:val="005D29ED"/>
    <w:rsid w:val="005D3067"/>
    <w:rsid w:val="005D343C"/>
    <w:rsid w:val="005D351F"/>
    <w:rsid w:val="005D3D99"/>
    <w:rsid w:val="005D3DC3"/>
    <w:rsid w:val="005D40BA"/>
    <w:rsid w:val="005D4C71"/>
    <w:rsid w:val="005D4FD7"/>
    <w:rsid w:val="005D60D7"/>
    <w:rsid w:val="005D636A"/>
    <w:rsid w:val="005D7075"/>
    <w:rsid w:val="005E0109"/>
    <w:rsid w:val="005E03D8"/>
    <w:rsid w:val="005E066D"/>
    <w:rsid w:val="005E1136"/>
    <w:rsid w:val="005E30DC"/>
    <w:rsid w:val="005E3224"/>
    <w:rsid w:val="005E5309"/>
    <w:rsid w:val="005E5DCC"/>
    <w:rsid w:val="005E6826"/>
    <w:rsid w:val="005E7866"/>
    <w:rsid w:val="005E7897"/>
    <w:rsid w:val="005F00F3"/>
    <w:rsid w:val="005F0988"/>
    <w:rsid w:val="005F13DA"/>
    <w:rsid w:val="005F1425"/>
    <w:rsid w:val="005F2C96"/>
    <w:rsid w:val="005F2D84"/>
    <w:rsid w:val="005F4051"/>
    <w:rsid w:val="005F739E"/>
    <w:rsid w:val="005F743A"/>
    <w:rsid w:val="00600219"/>
    <w:rsid w:val="00600425"/>
    <w:rsid w:val="006008F8"/>
    <w:rsid w:val="00600B30"/>
    <w:rsid w:val="0060219F"/>
    <w:rsid w:val="00602812"/>
    <w:rsid w:val="006038DE"/>
    <w:rsid w:val="00603B1C"/>
    <w:rsid w:val="006064C8"/>
    <w:rsid w:val="00606C00"/>
    <w:rsid w:val="006105B1"/>
    <w:rsid w:val="00610FEE"/>
    <w:rsid w:val="006116FA"/>
    <w:rsid w:val="00613399"/>
    <w:rsid w:val="006133BC"/>
    <w:rsid w:val="00613B1C"/>
    <w:rsid w:val="0061475E"/>
    <w:rsid w:val="006148CD"/>
    <w:rsid w:val="006151DE"/>
    <w:rsid w:val="006156FC"/>
    <w:rsid w:val="00615BAA"/>
    <w:rsid w:val="006165CE"/>
    <w:rsid w:val="0062026C"/>
    <w:rsid w:val="00620A09"/>
    <w:rsid w:val="00620C2B"/>
    <w:rsid w:val="00621157"/>
    <w:rsid w:val="00621765"/>
    <w:rsid w:val="006217F4"/>
    <w:rsid w:val="006227DA"/>
    <w:rsid w:val="006230BE"/>
    <w:rsid w:val="00623233"/>
    <w:rsid w:val="00624018"/>
    <w:rsid w:val="006240D8"/>
    <w:rsid w:val="0062628A"/>
    <w:rsid w:val="006266BE"/>
    <w:rsid w:val="00630F8B"/>
    <w:rsid w:val="00633E68"/>
    <w:rsid w:val="00636190"/>
    <w:rsid w:val="0063621A"/>
    <w:rsid w:val="0063694F"/>
    <w:rsid w:val="00637B4B"/>
    <w:rsid w:val="006402EF"/>
    <w:rsid w:val="006404CD"/>
    <w:rsid w:val="00641BE6"/>
    <w:rsid w:val="00642132"/>
    <w:rsid w:val="00642971"/>
    <w:rsid w:val="00642B1C"/>
    <w:rsid w:val="0064373E"/>
    <w:rsid w:val="006437D0"/>
    <w:rsid w:val="00644976"/>
    <w:rsid w:val="0064585B"/>
    <w:rsid w:val="00645C09"/>
    <w:rsid w:val="006463F9"/>
    <w:rsid w:val="00646A6D"/>
    <w:rsid w:val="006501F6"/>
    <w:rsid w:val="006505A2"/>
    <w:rsid w:val="00650CA0"/>
    <w:rsid w:val="00650CF6"/>
    <w:rsid w:val="006542D1"/>
    <w:rsid w:val="00654630"/>
    <w:rsid w:val="00656B4A"/>
    <w:rsid w:val="0065720C"/>
    <w:rsid w:val="006606E6"/>
    <w:rsid w:val="00660C22"/>
    <w:rsid w:val="006620F8"/>
    <w:rsid w:val="006627E0"/>
    <w:rsid w:val="006632B6"/>
    <w:rsid w:val="006639C0"/>
    <w:rsid w:val="00663AEE"/>
    <w:rsid w:val="0066463F"/>
    <w:rsid w:val="0066643B"/>
    <w:rsid w:val="00666790"/>
    <w:rsid w:val="00666EBC"/>
    <w:rsid w:val="006672FD"/>
    <w:rsid w:val="0066745B"/>
    <w:rsid w:val="006703AD"/>
    <w:rsid w:val="00670B94"/>
    <w:rsid w:val="00670DFF"/>
    <w:rsid w:val="00675284"/>
    <w:rsid w:val="006753B7"/>
    <w:rsid w:val="00675646"/>
    <w:rsid w:val="00675864"/>
    <w:rsid w:val="00676735"/>
    <w:rsid w:val="006776C8"/>
    <w:rsid w:val="006810FA"/>
    <w:rsid w:val="006813CA"/>
    <w:rsid w:val="006818B8"/>
    <w:rsid w:val="00683314"/>
    <w:rsid w:val="006833D4"/>
    <w:rsid w:val="006841D0"/>
    <w:rsid w:val="00684F7F"/>
    <w:rsid w:val="00684FC9"/>
    <w:rsid w:val="00685848"/>
    <w:rsid w:val="00686F42"/>
    <w:rsid w:val="00687576"/>
    <w:rsid w:val="006906F9"/>
    <w:rsid w:val="006907D0"/>
    <w:rsid w:val="00690A50"/>
    <w:rsid w:val="006930D1"/>
    <w:rsid w:val="00693BC3"/>
    <w:rsid w:val="00693F49"/>
    <w:rsid w:val="00694411"/>
    <w:rsid w:val="006946C3"/>
    <w:rsid w:val="006966E8"/>
    <w:rsid w:val="006A00B1"/>
    <w:rsid w:val="006A01A3"/>
    <w:rsid w:val="006A07A2"/>
    <w:rsid w:val="006A182B"/>
    <w:rsid w:val="006A1A47"/>
    <w:rsid w:val="006A1F15"/>
    <w:rsid w:val="006A28BB"/>
    <w:rsid w:val="006A414D"/>
    <w:rsid w:val="006A5606"/>
    <w:rsid w:val="006A6625"/>
    <w:rsid w:val="006A7763"/>
    <w:rsid w:val="006B0472"/>
    <w:rsid w:val="006B1FDA"/>
    <w:rsid w:val="006B204E"/>
    <w:rsid w:val="006B24CD"/>
    <w:rsid w:val="006B2E27"/>
    <w:rsid w:val="006B37AD"/>
    <w:rsid w:val="006B39E5"/>
    <w:rsid w:val="006B47A9"/>
    <w:rsid w:val="006B4DFC"/>
    <w:rsid w:val="006B56F0"/>
    <w:rsid w:val="006B6DC0"/>
    <w:rsid w:val="006B74D9"/>
    <w:rsid w:val="006B7A5A"/>
    <w:rsid w:val="006B7A8E"/>
    <w:rsid w:val="006C12AA"/>
    <w:rsid w:val="006C130D"/>
    <w:rsid w:val="006C1BF4"/>
    <w:rsid w:val="006C1C15"/>
    <w:rsid w:val="006C2B9A"/>
    <w:rsid w:val="006C2C05"/>
    <w:rsid w:val="006C2CA3"/>
    <w:rsid w:val="006C3021"/>
    <w:rsid w:val="006C319C"/>
    <w:rsid w:val="006C37F0"/>
    <w:rsid w:val="006C3C2C"/>
    <w:rsid w:val="006C4A7B"/>
    <w:rsid w:val="006C512D"/>
    <w:rsid w:val="006C5A67"/>
    <w:rsid w:val="006C66F7"/>
    <w:rsid w:val="006C77E5"/>
    <w:rsid w:val="006D0AF8"/>
    <w:rsid w:val="006D1A7B"/>
    <w:rsid w:val="006D241D"/>
    <w:rsid w:val="006D2C61"/>
    <w:rsid w:val="006D34DE"/>
    <w:rsid w:val="006D40D2"/>
    <w:rsid w:val="006D550E"/>
    <w:rsid w:val="006D5833"/>
    <w:rsid w:val="006D5BBD"/>
    <w:rsid w:val="006D5FF7"/>
    <w:rsid w:val="006D6A7E"/>
    <w:rsid w:val="006E0113"/>
    <w:rsid w:val="006E01B9"/>
    <w:rsid w:val="006E0B3E"/>
    <w:rsid w:val="006E0EC2"/>
    <w:rsid w:val="006E10A8"/>
    <w:rsid w:val="006E1180"/>
    <w:rsid w:val="006E1336"/>
    <w:rsid w:val="006E2BF5"/>
    <w:rsid w:val="006E30CB"/>
    <w:rsid w:val="006E4EBE"/>
    <w:rsid w:val="006E50DF"/>
    <w:rsid w:val="006E5328"/>
    <w:rsid w:val="006E5C78"/>
    <w:rsid w:val="006E6459"/>
    <w:rsid w:val="006E6E6C"/>
    <w:rsid w:val="006E71E3"/>
    <w:rsid w:val="006F000F"/>
    <w:rsid w:val="006F0475"/>
    <w:rsid w:val="006F0764"/>
    <w:rsid w:val="006F0EEF"/>
    <w:rsid w:val="006F148B"/>
    <w:rsid w:val="006F18EA"/>
    <w:rsid w:val="006F1DC5"/>
    <w:rsid w:val="006F258B"/>
    <w:rsid w:val="006F323D"/>
    <w:rsid w:val="006F34B0"/>
    <w:rsid w:val="006F55DB"/>
    <w:rsid w:val="006F578E"/>
    <w:rsid w:val="006F5A99"/>
    <w:rsid w:val="006F6666"/>
    <w:rsid w:val="006F6E6A"/>
    <w:rsid w:val="006F76E3"/>
    <w:rsid w:val="0070031A"/>
    <w:rsid w:val="00700792"/>
    <w:rsid w:val="0070143A"/>
    <w:rsid w:val="00702539"/>
    <w:rsid w:val="0070279B"/>
    <w:rsid w:val="00702A40"/>
    <w:rsid w:val="00703191"/>
    <w:rsid w:val="00703AD6"/>
    <w:rsid w:val="00703FA5"/>
    <w:rsid w:val="00703FF9"/>
    <w:rsid w:val="007044B7"/>
    <w:rsid w:val="00704FF5"/>
    <w:rsid w:val="0070551E"/>
    <w:rsid w:val="007061E4"/>
    <w:rsid w:val="00706A81"/>
    <w:rsid w:val="00711187"/>
    <w:rsid w:val="00712AFB"/>
    <w:rsid w:val="00712CCC"/>
    <w:rsid w:val="0071341B"/>
    <w:rsid w:val="00713DBC"/>
    <w:rsid w:val="00714A65"/>
    <w:rsid w:val="0071516C"/>
    <w:rsid w:val="007160B5"/>
    <w:rsid w:val="007175F2"/>
    <w:rsid w:val="00720BA0"/>
    <w:rsid w:val="00720C14"/>
    <w:rsid w:val="00721B0B"/>
    <w:rsid w:val="007229A4"/>
    <w:rsid w:val="007237A8"/>
    <w:rsid w:val="00723FC7"/>
    <w:rsid w:val="00724A61"/>
    <w:rsid w:val="007256AE"/>
    <w:rsid w:val="007257B4"/>
    <w:rsid w:val="00726663"/>
    <w:rsid w:val="00727B7C"/>
    <w:rsid w:val="007300D1"/>
    <w:rsid w:val="0073028D"/>
    <w:rsid w:val="00731D00"/>
    <w:rsid w:val="007344DF"/>
    <w:rsid w:val="00734601"/>
    <w:rsid w:val="00734EE6"/>
    <w:rsid w:val="00735326"/>
    <w:rsid w:val="0073536E"/>
    <w:rsid w:val="007353DC"/>
    <w:rsid w:val="0073553C"/>
    <w:rsid w:val="007355EB"/>
    <w:rsid w:val="0073563E"/>
    <w:rsid w:val="00735A82"/>
    <w:rsid w:val="00735ADB"/>
    <w:rsid w:val="00736334"/>
    <w:rsid w:val="00737225"/>
    <w:rsid w:val="00737337"/>
    <w:rsid w:val="00737384"/>
    <w:rsid w:val="0073754F"/>
    <w:rsid w:val="00740325"/>
    <w:rsid w:val="00742077"/>
    <w:rsid w:val="00744387"/>
    <w:rsid w:val="0074507F"/>
    <w:rsid w:val="0074639D"/>
    <w:rsid w:val="00746552"/>
    <w:rsid w:val="0075063F"/>
    <w:rsid w:val="00754593"/>
    <w:rsid w:val="0075521B"/>
    <w:rsid w:val="00755596"/>
    <w:rsid w:val="00755754"/>
    <w:rsid w:val="007608C3"/>
    <w:rsid w:val="00761B7A"/>
    <w:rsid w:val="00761FEC"/>
    <w:rsid w:val="0076506B"/>
    <w:rsid w:val="00765635"/>
    <w:rsid w:val="007663B0"/>
    <w:rsid w:val="00766702"/>
    <w:rsid w:val="00767C81"/>
    <w:rsid w:val="00770D7A"/>
    <w:rsid w:val="0077165D"/>
    <w:rsid w:val="00771A80"/>
    <w:rsid w:val="00771EC2"/>
    <w:rsid w:val="00772258"/>
    <w:rsid w:val="00773393"/>
    <w:rsid w:val="00773C74"/>
    <w:rsid w:val="00773EFA"/>
    <w:rsid w:val="0077582E"/>
    <w:rsid w:val="00775CF8"/>
    <w:rsid w:val="00776984"/>
    <w:rsid w:val="00783D02"/>
    <w:rsid w:val="00783D1B"/>
    <w:rsid w:val="0078598B"/>
    <w:rsid w:val="00785E3D"/>
    <w:rsid w:val="00786099"/>
    <w:rsid w:val="00786271"/>
    <w:rsid w:val="0078648D"/>
    <w:rsid w:val="00786A50"/>
    <w:rsid w:val="00787290"/>
    <w:rsid w:val="00790663"/>
    <w:rsid w:val="00790AEB"/>
    <w:rsid w:val="00790E03"/>
    <w:rsid w:val="00790EE9"/>
    <w:rsid w:val="0079122A"/>
    <w:rsid w:val="007916DA"/>
    <w:rsid w:val="00792752"/>
    <w:rsid w:val="00793850"/>
    <w:rsid w:val="00793E7B"/>
    <w:rsid w:val="00794255"/>
    <w:rsid w:val="0079485F"/>
    <w:rsid w:val="0079789B"/>
    <w:rsid w:val="007A06A7"/>
    <w:rsid w:val="007A0C32"/>
    <w:rsid w:val="007A0EB3"/>
    <w:rsid w:val="007A2D48"/>
    <w:rsid w:val="007A30A7"/>
    <w:rsid w:val="007A4142"/>
    <w:rsid w:val="007A4F27"/>
    <w:rsid w:val="007A5748"/>
    <w:rsid w:val="007A6DE5"/>
    <w:rsid w:val="007B1176"/>
    <w:rsid w:val="007B128D"/>
    <w:rsid w:val="007B1406"/>
    <w:rsid w:val="007B2CF1"/>
    <w:rsid w:val="007B3BC2"/>
    <w:rsid w:val="007B3C6E"/>
    <w:rsid w:val="007B51D5"/>
    <w:rsid w:val="007B5411"/>
    <w:rsid w:val="007B5653"/>
    <w:rsid w:val="007B657E"/>
    <w:rsid w:val="007B7038"/>
    <w:rsid w:val="007B7719"/>
    <w:rsid w:val="007B7D7B"/>
    <w:rsid w:val="007C26A7"/>
    <w:rsid w:val="007C3F2E"/>
    <w:rsid w:val="007C4173"/>
    <w:rsid w:val="007C45CC"/>
    <w:rsid w:val="007C5590"/>
    <w:rsid w:val="007C6AE1"/>
    <w:rsid w:val="007C7A74"/>
    <w:rsid w:val="007D1B3A"/>
    <w:rsid w:val="007D20CB"/>
    <w:rsid w:val="007D281A"/>
    <w:rsid w:val="007D2950"/>
    <w:rsid w:val="007D49A6"/>
    <w:rsid w:val="007D4C70"/>
    <w:rsid w:val="007D4E09"/>
    <w:rsid w:val="007D6271"/>
    <w:rsid w:val="007D6DBF"/>
    <w:rsid w:val="007D70D8"/>
    <w:rsid w:val="007E1749"/>
    <w:rsid w:val="007E2206"/>
    <w:rsid w:val="007E57CA"/>
    <w:rsid w:val="007E62A7"/>
    <w:rsid w:val="007E6489"/>
    <w:rsid w:val="007E6FEF"/>
    <w:rsid w:val="007E7B09"/>
    <w:rsid w:val="007F0126"/>
    <w:rsid w:val="007F0990"/>
    <w:rsid w:val="007F0B68"/>
    <w:rsid w:val="007F10B7"/>
    <w:rsid w:val="007F1932"/>
    <w:rsid w:val="007F206C"/>
    <w:rsid w:val="007F2D08"/>
    <w:rsid w:val="007F30CF"/>
    <w:rsid w:val="007F336F"/>
    <w:rsid w:val="007F39FB"/>
    <w:rsid w:val="007F4317"/>
    <w:rsid w:val="007F47A0"/>
    <w:rsid w:val="007F4EE9"/>
    <w:rsid w:val="007F5472"/>
    <w:rsid w:val="007F556E"/>
    <w:rsid w:val="007F564D"/>
    <w:rsid w:val="007F65F3"/>
    <w:rsid w:val="0080022F"/>
    <w:rsid w:val="00801680"/>
    <w:rsid w:val="00801D80"/>
    <w:rsid w:val="00802164"/>
    <w:rsid w:val="008029CF"/>
    <w:rsid w:val="00802CB7"/>
    <w:rsid w:val="00802F4F"/>
    <w:rsid w:val="00802FD5"/>
    <w:rsid w:val="0080345D"/>
    <w:rsid w:val="00803551"/>
    <w:rsid w:val="0080369B"/>
    <w:rsid w:val="008052E4"/>
    <w:rsid w:val="00807760"/>
    <w:rsid w:val="00810F6F"/>
    <w:rsid w:val="00811F91"/>
    <w:rsid w:val="00812BC6"/>
    <w:rsid w:val="008144E4"/>
    <w:rsid w:val="00815DF7"/>
    <w:rsid w:val="00816093"/>
    <w:rsid w:val="00816828"/>
    <w:rsid w:val="008169F0"/>
    <w:rsid w:val="00816FE0"/>
    <w:rsid w:val="00820F22"/>
    <w:rsid w:val="0082202D"/>
    <w:rsid w:val="00822407"/>
    <w:rsid w:val="008228C0"/>
    <w:rsid w:val="00823325"/>
    <w:rsid w:val="00824239"/>
    <w:rsid w:val="008248F9"/>
    <w:rsid w:val="00824AEC"/>
    <w:rsid w:val="00824B56"/>
    <w:rsid w:val="00825A9C"/>
    <w:rsid w:val="00827323"/>
    <w:rsid w:val="0082743B"/>
    <w:rsid w:val="0083044B"/>
    <w:rsid w:val="0083091B"/>
    <w:rsid w:val="00831ADB"/>
    <w:rsid w:val="00832B9B"/>
    <w:rsid w:val="008330BA"/>
    <w:rsid w:val="00833A55"/>
    <w:rsid w:val="008343E5"/>
    <w:rsid w:val="0083519D"/>
    <w:rsid w:val="0083592E"/>
    <w:rsid w:val="00835A2A"/>
    <w:rsid w:val="00835B67"/>
    <w:rsid w:val="00835C3B"/>
    <w:rsid w:val="0083609E"/>
    <w:rsid w:val="008360AB"/>
    <w:rsid w:val="00836873"/>
    <w:rsid w:val="00836985"/>
    <w:rsid w:val="00837831"/>
    <w:rsid w:val="0084177D"/>
    <w:rsid w:val="00841AF6"/>
    <w:rsid w:val="00841F59"/>
    <w:rsid w:val="00842832"/>
    <w:rsid w:val="0084302F"/>
    <w:rsid w:val="00845174"/>
    <w:rsid w:val="00845AB5"/>
    <w:rsid w:val="00845E0D"/>
    <w:rsid w:val="00845FD5"/>
    <w:rsid w:val="00846205"/>
    <w:rsid w:val="008464D6"/>
    <w:rsid w:val="00846FF5"/>
    <w:rsid w:val="0084735E"/>
    <w:rsid w:val="00847CFA"/>
    <w:rsid w:val="00850EE1"/>
    <w:rsid w:val="00852646"/>
    <w:rsid w:val="0085313E"/>
    <w:rsid w:val="008532AE"/>
    <w:rsid w:val="00853AD5"/>
    <w:rsid w:val="00854F54"/>
    <w:rsid w:val="00860018"/>
    <w:rsid w:val="00860FF0"/>
    <w:rsid w:val="00861818"/>
    <w:rsid w:val="0086191D"/>
    <w:rsid w:val="00861D3E"/>
    <w:rsid w:val="00862283"/>
    <w:rsid w:val="008622CB"/>
    <w:rsid w:val="008626A2"/>
    <w:rsid w:val="00863EE3"/>
    <w:rsid w:val="00864AB1"/>
    <w:rsid w:val="00864F42"/>
    <w:rsid w:val="00865639"/>
    <w:rsid w:val="00866056"/>
    <w:rsid w:val="008665F6"/>
    <w:rsid w:val="008674AD"/>
    <w:rsid w:val="00870A66"/>
    <w:rsid w:val="00870DC3"/>
    <w:rsid w:val="00871313"/>
    <w:rsid w:val="00871BC3"/>
    <w:rsid w:val="00871C73"/>
    <w:rsid w:val="0087223B"/>
    <w:rsid w:val="0087245B"/>
    <w:rsid w:val="00872579"/>
    <w:rsid w:val="00872ECB"/>
    <w:rsid w:val="008755AF"/>
    <w:rsid w:val="00875C09"/>
    <w:rsid w:val="00877DED"/>
    <w:rsid w:val="00883D1A"/>
    <w:rsid w:val="00883DDB"/>
    <w:rsid w:val="0088585B"/>
    <w:rsid w:val="008875DE"/>
    <w:rsid w:val="00887E83"/>
    <w:rsid w:val="00891FD1"/>
    <w:rsid w:val="008924C6"/>
    <w:rsid w:val="00892C2D"/>
    <w:rsid w:val="0089301B"/>
    <w:rsid w:val="00893227"/>
    <w:rsid w:val="00894845"/>
    <w:rsid w:val="00895AA9"/>
    <w:rsid w:val="008961BE"/>
    <w:rsid w:val="008964F9"/>
    <w:rsid w:val="00896675"/>
    <w:rsid w:val="0089676E"/>
    <w:rsid w:val="0089755E"/>
    <w:rsid w:val="008A03F5"/>
    <w:rsid w:val="008A04FD"/>
    <w:rsid w:val="008A0FAE"/>
    <w:rsid w:val="008A2CE5"/>
    <w:rsid w:val="008A43C4"/>
    <w:rsid w:val="008A5831"/>
    <w:rsid w:val="008A5881"/>
    <w:rsid w:val="008A5DF8"/>
    <w:rsid w:val="008B0EE6"/>
    <w:rsid w:val="008B2D49"/>
    <w:rsid w:val="008B5363"/>
    <w:rsid w:val="008B6230"/>
    <w:rsid w:val="008B6CB2"/>
    <w:rsid w:val="008C0398"/>
    <w:rsid w:val="008C1EA2"/>
    <w:rsid w:val="008C2228"/>
    <w:rsid w:val="008C23A7"/>
    <w:rsid w:val="008C297E"/>
    <w:rsid w:val="008C30D2"/>
    <w:rsid w:val="008C3730"/>
    <w:rsid w:val="008C4F42"/>
    <w:rsid w:val="008C60B7"/>
    <w:rsid w:val="008C638D"/>
    <w:rsid w:val="008C73C9"/>
    <w:rsid w:val="008C7C69"/>
    <w:rsid w:val="008D04E7"/>
    <w:rsid w:val="008D2555"/>
    <w:rsid w:val="008D34B3"/>
    <w:rsid w:val="008D393E"/>
    <w:rsid w:val="008D3DE8"/>
    <w:rsid w:val="008D64B5"/>
    <w:rsid w:val="008E0290"/>
    <w:rsid w:val="008E0678"/>
    <w:rsid w:val="008E1A90"/>
    <w:rsid w:val="008E21E8"/>
    <w:rsid w:val="008E3588"/>
    <w:rsid w:val="008E4A56"/>
    <w:rsid w:val="008E590C"/>
    <w:rsid w:val="008E6387"/>
    <w:rsid w:val="008E65BC"/>
    <w:rsid w:val="008E6657"/>
    <w:rsid w:val="008E74DD"/>
    <w:rsid w:val="008F0679"/>
    <w:rsid w:val="008F11CF"/>
    <w:rsid w:val="008F2A84"/>
    <w:rsid w:val="008F2CB4"/>
    <w:rsid w:val="008F3C6D"/>
    <w:rsid w:val="008F48A5"/>
    <w:rsid w:val="008F5EA6"/>
    <w:rsid w:val="008F5F8E"/>
    <w:rsid w:val="008F652E"/>
    <w:rsid w:val="008F6E9E"/>
    <w:rsid w:val="008F79A2"/>
    <w:rsid w:val="008F7DB4"/>
    <w:rsid w:val="00900338"/>
    <w:rsid w:val="00901B1F"/>
    <w:rsid w:val="00902EA0"/>
    <w:rsid w:val="00903C63"/>
    <w:rsid w:val="00903E03"/>
    <w:rsid w:val="00906F61"/>
    <w:rsid w:val="00907A68"/>
    <w:rsid w:val="00910034"/>
    <w:rsid w:val="0091007C"/>
    <w:rsid w:val="00910256"/>
    <w:rsid w:val="00911C93"/>
    <w:rsid w:val="00912806"/>
    <w:rsid w:val="00912F6C"/>
    <w:rsid w:val="00913726"/>
    <w:rsid w:val="00914614"/>
    <w:rsid w:val="00916232"/>
    <w:rsid w:val="009168C1"/>
    <w:rsid w:val="00920710"/>
    <w:rsid w:val="00921B91"/>
    <w:rsid w:val="009227E7"/>
    <w:rsid w:val="00922A01"/>
    <w:rsid w:val="00924421"/>
    <w:rsid w:val="0092450F"/>
    <w:rsid w:val="0092495F"/>
    <w:rsid w:val="00924EF3"/>
    <w:rsid w:val="00925600"/>
    <w:rsid w:val="00926235"/>
    <w:rsid w:val="00926E5A"/>
    <w:rsid w:val="00927F64"/>
    <w:rsid w:val="00930E8D"/>
    <w:rsid w:val="00931E17"/>
    <w:rsid w:val="009332C3"/>
    <w:rsid w:val="0093364A"/>
    <w:rsid w:val="009340F7"/>
    <w:rsid w:val="00935BC1"/>
    <w:rsid w:val="0093629A"/>
    <w:rsid w:val="00940641"/>
    <w:rsid w:val="009411AA"/>
    <w:rsid w:val="00941AD0"/>
    <w:rsid w:val="00942161"/>
    <w:rsid w:val="009433B5"/>
    <w:rsid w:val="0094470B"/>
    <w:rsid w:val="009450E5"/>
    <w:rsid w:val="0094539B"/>
    <w:rsid w:val="00945ACB"/>
    <w:rsid w:val="00945C52"/>
    <w:rsid w:val="00946FAB"/>
    <w:rsid w:val="00950902"/>
    <w:rsid w:val="0095130F"/>
    <w:rsid w:val="00951FFB"/>
    <w:rsid w:val="00953639"/>
    <w:rsid w:val="00954B3B"/>
    <w:rsid w:val="00955030"/>
    <w:rsid w:val="009553B4"/>
    <w:rsid w:val="00956D2D"/>
    <w:rsid w:val="00957E5A"/>
    <w:rsid w:val="009608DE"/>
    <w:rsid w:val="00962163"/>
    <w:rsid w:val="00962543"/>
    <w:rsid w:val="0096276A"/>
    <w:rsid w:val="00965FEB"/>
    <w:rsid w:val="0096610C"/>
    <w:rsid w:val="0096759D"/>
    <w:rsid w:val="00970A35"/>
    <w:rsid w:val="00970B3D"/>
    <w:rsid w:val="00970DD9"/>
    <w:rsid w:val="009720B3"/>
    <w:rsid w:val="00975D13"/>
    <w:rsid w:val="00976082"/>
    <w:rsid w:val="009763BB"/>
    <w:rsid w:val="009773BE"/>
    <w:rsid w:val="0097785E"/>
    <w:rsid w:val="00980051"/>
    <w:rsid w:val="0098039D"/>
    <w:rsid w:val="009807CB"/>
    <w:rsid w:val="00980ADA"/>
    <w:rsid w:val="00980D20"/>
    <w:rsid w:val="0098293B"/>
    <w:rsid w:val="00982B8B"/>
    <w:rsid w:val="009833FA"/>
    <w:rsid w:val="0098346D"/>
    <w:rsid w:val="00983C00"/>
    <w:rsid w:val="00983F68"/>
    <w:rsid w:val="0098458F"/>
    <w:rsid w:val="009849B4"/>
    <w:rsid w:val="00986CA8"/>
    <w:rsid w:val="009870D0"/>
    <w:rsid w:val="00987B76"/>
    <w:rsid w:val="0099048E"/>
    <w:rsid w:val="00990C1F"/>
    <w:rsid w:val="009911B3"/>
    <w:rsid w:val="0099266F"/>
    <w:rsid w:val="00993227"/>
    <w:rsid w:val="009941B5"/>
    <w:rsid w:val="009942A9"/>
    <w:rsid w:val="00996124"/>
    <w:rsid w:val="00996448"/>
    <w:rsid w:val="00996D33"/>
    <w:rsid w:val="00996E94"/>
    <w:rsid w:val="00996EEF"/>
    <w:rsid w:val="00997CAB"/>
    <w:rsid w:val="00997E3B"/>
    <w:rsid w:val="009A0E2F"/>
    <w:rsid w:val="009A2A05"/>
    <w:rsid w:val="009A2E94"/>
    <w:rsid w:val="009A302E"/>
    <w:rsid w:val="009A3507"/>
    <w:rsid w:val="009A3678"/>
    <w:rsid w:val="009A36EB"/>
    <w:rsid w:val="009A3B12"/>
    <w:rsid w:val="009A4BD4"/>
    <w:rsid w:val="009A557A"/>
    <w:rsid w:val="009B0F70"/>
    <w:rsid w:val="009B1F03"/>
    <w:rsid w:val="009B24D8"/>
    <w:rsid w:val="009B32D6"/>
    <w:rsid w:val="009B59CD"/>
    <w:rsid w:val="009C1031"/>
    <w:rsid w:val="009C115C"/>
    <w:rsid w:val="009C2CA7"/>
    <w:rsid w:val="009C2DF0"/>
    <w:rsid w:val="009C4877"/>
    <w:rsid w:val="009C4940"/>
    <w:rsid w:val="009C5CAF"/>
    <w:rsid w:val="009C71D7"/>
    <w:rsid w:val="009D05AB"/>
    <w:rsid w:val="009D09B1"/>
    <w:rsid w:val="009D1022"/>
    <w:rsid w:val="009D1C61"/>
    <w:rsid w:val="009D1CCA"/>
    <w:rsid w:val="009D3BF5"/>
    <w:rsid w:val="009D3C1E"/>
    <w:rsid w:val="009D44DA"/>
    <w:rsid w:val="009D458B"/>
    <w:rsid w:val="009D5D4B"/>
    <w:rsid w:val="009D60EE"/>
    <w:rsid w:val="009D754A"/>
    <w:rsid w:val="009D7560"/>
    <w:rsid w:val="009E1CCB"/>
    <w:rsid w:val="009E233F"/>
    <w:rsid w:val="009E2AF9"/>
    <w:rsid w:val="009E33E4"/>
    <w:rsid w:val="009E478B"/>
    <w:rsid w:val="009E584C"/>
    <w:rsid w:val="009E6E31"/>
    <w:rsid w:val="009E7768"/>
    <w:rsid w:val="009E7F61"/>
    <w:rsid w:val="009F00D8"/>
    <w:rsid w:val="009F13B5"/>
    <w:rsid w:val="009F2040"/>
    <w:rsid w:val="009F3D9F"/>
    <w:rsid w:val="009F417A"/>
    <w:rsid w:val="009F458F"/>
    <w:rsid w:val="009F4CB8"/>
    <w:rsid w:val="009F565E"/>
    <w:rsid w:val="009F6A78"/>
    <w:rsid w:val="009F6BF9"/>
    <w:rsid w:val="009F6C9D"/>
    <w:rsid w:val="009F7841"/>
    <w:rsid w:val="009F7E37"/>
    <w:rsid w:val="00A00CB8"/>
    <w:rsid w:val="00A00D12"/>
    <w:rsid w:val="00A02C15"/>
    <w:rsid w:val="00A02C65"/>
    <w:rsid w:val="00A0490D"/>
    <w:rsid w:val="00A05AD0"/>
    <w:rsid w:val="00A05F46"/>
    <w:rsid w:val="00A0638B"/>
    <w:rsid w:val="00A06AE3"/>
    <w:rsid w:val="00A06FD3"/>
    <w:rsid w:val="00A0741F"/>
    <w:rsid w:val="00A103A1"/>
    <w:rsid w:val="00A10828"/>
    <w:rsid w:val="00A10FC7"/>
    <w:rsid w:val="00A11578"/>
    <w:rsid w:val="00A1181B"/>
    <w:rsid w:val="00A13207"/>
    <w:rsid w:val="00A136CF"/>
    <w:rsid w:val="00A137D4"/>
    <w:rsid w:val="00A1385B"/>
    <w:rsid w:val="00A14078"/>
    <w:rsid w:val="00A16007"/>
    <w:rsid w:val="00A1638C"/>
    <w:rsid w:val="00A16F25"/>
    <w:rsid w:val="00A1704D"/>
    <w:rsid w:val="00A17130"/>
    <w:rsid w:val="00A20386"/>
    <w:rsid w:val="00A20793"/>
    <w:rsid w:val="00A20837"/>
    <w:rsid w:val="00A20DD7"/>
    <w:rsid w:val="00A219DF"/>
    <w:rsid w:val="00A21DFD"/>
    <w:rsid w:val="00A2281F"/>
    <w:rsid w:val="00A229F2"/>
    <w:rsid w:val="00A24B82"/>
    <w:rsid w:val="00A26797"/>
    <w:rsid w:val="00A26B47"/>
    <w:rsid w:val="00A27DD8"/>
    <w:rsid w:val="00A27FFE"/>
    <w:rsid w:val="00A318E1"/>
    <w:rsid w:val="00A31F95"/>
    <w:rsid w:val="00A321C5"/>
    <w:rsid w:val="00A32F0A"/>
    <w:rsid w:val="00A34959"/>
    <w:rsid w:val="00A34FAF"/>
    <w:rsid w:val="00A3540D"/>
    <w:rsid w:val="00A35A30"/>
    <w:rsid w:val="00A37394"/>
    <w:rsid w:val="00A379B9"/>
    <w:rsid w:val="00A40329"/>
    <w:rsid w:val="00A4103C"/>
    <w:rsid w:val="00A421FD"/>
    <w:rsid w:val="00A432ED"/>
    <w:rsid w:val="00A441A6"/>
    <w:rsid w:val="00A45F7D"/>
    <w:rsid w:val="00A465DE"/>
    <w:rsid w:val="00A4674A"/>
    <w:rsid w:val="00A470D7"/>
    <w:rsid w:val="00A47F6D"/>
    <w:rsid w:val="00A51048"/>
    <w:rsid w:val="00A511EA"/>
    <w:rsid w:val="00A52475"/>
    <w:rsid w:val="00A52C78"/>
    <w:rsid w:val="00A537DD"/>
    <w:rsid w:val="00A54E21"/>
    <w:rsid w:val="00A55055"/>
    <w:rsid w:val="00A5513B"/>
    <w:rsid w:val="00A5676D"/>
    <w:rsid w:val="00A57C6F"/>
    <w:rsid w:val="00A6228D"/>
    <w:rsid w:val="00A62318"/>
    <w:rsid w:val="00A624A3"/>
    <w:rsid w:val="00A63141"/>
    <w:rsid w:val="00A65C11"/>
    <w:rsid w:val="00A67FEE"/>
    <w:rsid w:val="00A70CCB"/>
    <w:rsid w:val="00A70F78"/>
    <w:rsid w:val="00A717F6"/>
    <w:rsid w:val="00A71AD2"/>
    <w:rsid w:val="00A724AF"/>
    <w:rsid w:val="00A7379F"/>
    <w:rsid w:val="00A73AEA"/>
    <w:rsid w:val="00A7486F"/>
    <w:rsid w:val="00A75FAF"/>
    <w:rsid w:val="00A7616D"/>
    <w:rsid w:val="00A76790"/>
    <w:rsid w:val="00A768C9"/>
    <w:rsid w:val="00A77B05"/>
    <w:rsid w:val="00A80B91"/>
    <w:rsid w:val="00A80D74"/>
    <w:rsid w:val="00A8173D"/>
    <w:rsid w:val="00A81831"/>
    <w:rsid w:val="00A82259"/>
    <w:rsid w:val="00A82DC7"/>
    <w:rsid w:val="00A83830"/>
    <w:rsid w:val="00A84F1F"/>
    <w:rsid w:val="00A84FD7"/>
    <w:rsid w:val="00A86763"/>
    <w:rsid w:val="00A87281"/>
    <w:rsid w:val="00A87506"/>
    <w:rsid w:val="00A8792F"/>
    <w:rsid w:val="00A87E02"/>
    <w:rsid w:val="00A87FF4"/>
    <w:rsid w:val="00A90128"/>
    <w:rsid w:val="00A90294"/>
    <w:rsid w:val="00A912B4"/>
    <w:rsid w:val="00A912C8"/>
    <w:rsid w:val="00A92D85"/>
    <w:rsid w:val="00A9396E"/>
    <w:rsid w:val="00A93A88"/>
    <w:rsid w:val="00A95D68"/>
    <w:rsid w:val="00A97810"/>
    <w:rsid w:val="00AA0985"/>
    <w:rsid w:val="00AA09F5"/>
    <w:rsid w:val="00AA0D22"/>
    <w:rsid w:val="00AA0F65"/>
    <w:rsid w:val="00AA1B3A"/>
    <w:rsid w:val="00AA316F"/>
    <w:rsid w:val="00AA4078"/>
    <w:rsid w:val="00AA40AF"/>
    <w:rsid w:val="00AA4FE8"/>
    <w:rsid w:val="00AA73DB"/>
    <w:rsid w:val="00AA7CD0"/>
    <w:rsid w:val="00AB20EB"/>
    <w:rsid w:val="00AB2612"/>
    <w:rsid w:val="00AB338F"/>
    <w:rsid w:val="00AB441D"/>
    <w:rsid w:val="00AB5CCD"/>
    <w:rsid w:val="00AB6005"/>
    <w:rsid w:val="00AB7B85"/>
    <w:rsid w:val="00AB7BB1"/>
    <w:rsid w:val="00AB7C7B"/>
    <w:rsid w:val="00AC01A1"/>
    <w:rsid w:val="00AC0B12"/>
    <w:rsid w:val="00AC10DE"/>
    <w:rsid w:val="00AC19A9"/>
    <w:rsid w:val="00AC21A6"/>
    <w:rsid w:val="00AC3ECC"/>
    <w:rsid w:val="00AC420A"/>
    <w:rsid w:val="00AC43E1"/>
    <w:rsid w:val="00AC48CC"/>
    <w:rsid w:val="00AC4F79"/>
    <w:rsid w:val="00AC52E8"/>
    <w:rsid w:val="00AC5899"/>
    <w:rsid w:val="00AC653E"/>
    <w:rsid w:val="00AC6721"/>
    <w:rsid w:val="00AC72D0"/>
    <w:rsid w:val="00AD0FF8"/>
    <w:rsid w:val="00AD179A"/>
    <w:rsid w:val="00AD356D"/>
    <w:rsid w:val="00AD4E06"/>
    <w:rsid w:val="00AD52A1"/>
    <w:rsid w:val="00AD5A98"/>
    <w:rsid w:val="00AD6167"/>
    <w:rsid w:val="00AD7077"/>
    <w:rsid w:val="00AD7341"/>
    <w:rsid w:val="00AD784A"/>
    <w:rsid w:val="00AE061D"/>
    <w:rsid w:val="00AE1312"/>
    <w:rsid w:val="00AE175C"/>
    <w:rsid w:val="00AE1B47"/>
    <w:rsid w:val="00AE1CF8"/>
    <w:rsid w:val="00AE281F"/>
    <w:rsid w:val="00AE3713"/>
    <w:rsid w:val="00AE42ED"/>
    <w:rsid w:val="00AE51BF"/>
    <w:rsid w:val="00AE6463"/>
    <w:rsid w:val="00AE6FA5"/>
    <w:rsid w:val="00AE7AA2"/>
    <w:rsid w:val="00AF100A"/>
    <w:rsid w:val="00AF1F6B"/>
    <w:rsid w:val="00AF2AA8"/>
    <w:rsid w:val="00AF31CB"/>
    <w:rsid w:val="00AF4C24"/>
    <w:rsid w:val="00AF5740"/>
    <w:rsid w:val="00AF5A19"/>
    <w:rsid w:val="00AF5BFA"/>
    <w:rsid w:val="00AF7F67"/>
    <w:rsid w:val="00B00A50"/>
    <w:rsid w:val="00B01971"/>
    <w:rsid w:val="00B034A0"/>
    <w:rsid w:val="00B039C2"/>
    <w:rsid w:val="00B05610"/>
    <w:rsid w:val="00B06804"/>
    <w:rsid w:val="00B06B39"/>
    <w:rsid w:val="00B06FA3"/>
    <w:rsid w:val="00B1018E"/>
    <w:rsid w:val="00B1054C"/>
    <w:rsid w:val="00B10C15"/>
    <w:rsid w:val="00B10DAF"/>
    <w:rsid w:val="00B118B9"/>
    <w:rsid w:val="00B12308"/>
    <w:rsid w:val="00B127EA"/>
    <w:rsid w:val="00B13865"/>
    <w:rsid w:val="00B13F65"/>
    <w:rsid w:val="00B14831"/>
    <w:rsid w:val="00B1509B"/>
    <w:rsid w:val="00B16220"/>
    <w:rsid w:val="00B17675"/>
    <w:rsid w:val="00B1784D"/>
    <w:rsid w:val="00B2043D"/>
    <w:rsid w:val="00B209E1"/>
    <w:rsid w:val="00B20A0B"/>
    <w:rsid w:val="00B2257A"/>
    <w:rsid w:val="00B231AC"/>
    <w:rsid w:val="00B23DB9"/>
    <w:rsid w:val="00B23DDE"/>
    <w:rsid w:val="00B25226"/>
    <w:rsid w:val="00B25DA8"/>
    <w:rsid w:val="00B26C2E"/>
    <w:rsid w:val="00B31483"/>
    <w:rsid w:val="00B319FF"/>
    <w:rsid w:val="00B31BC9"/>
    <w:rsid w:val="00B33353"/>
    <w:rsid w:val="00B341BE"/>
    <w:rsid w:val="00B3467A"/>
    <w:rsid w:val="00B35589"/>
    <w:rsid w:val="00B361CB"/>
    <w:rsid w:val="00B364A1"/>
    <w:rsid w:val="00B372DF"/>
    <w:rsid w:val="00B4113A"/>
    <w:rsid w:val="00B4176F"/>
    <w:rsid w:val="00B42799"/>
    <w:rsid w:val="00B43822"/>
    <w:rsid w:val="00B4396A"/>
    <w:rsid w:val="00B43C43"/>
    <w:rsid w:val="00B4501A"/>
    <w:rsid w:val="00B454B6"/>
    <w:rsid w:val="00B45A06"/>
    <w:rsid w:val="00B47436"/>
    <w:rsid w:val="00B47581"/>
    <w:rsid w:val="00B507F8"/>
    <w:rsid w:val="00B5105C"/>
    <w:rsid w:val="00B51E68"/>
    <w:rsid w:val="00B52484"/>
    <w:rsid w:val="00B53DD4"/>
    <w:rsid w:val="00B5407E"/>
    <w:rsid w:val="00B551D1"/>
    <w:rsid w:val="00B568C8"/>
    <w:rsid w:val="00B56EA2"/>
    <w:rsid w:val="00B60113"/>
    <w:rsid w:val="00B60217"/>
    <w:rsid w:val="00B60E31"/>
    <w:rsid w:val="00B61DE9"/>
    <w:rsid w:val="00B62625"/>
    <w:rsid w:val="00B6298E"/>
    <w:rsid w:val="00B62C9C"/>
    <w:rsid w:val="00B630FA"/>
    <w:rsid w:val="00B63461"/>
    <w:rsid w:val="00B64325"/>
    <w:rsid w:val="00B64CC3"/>
    <w:rsid w:val="00B65A1E"/>
    <w:rsid w:val="00B66807"/>
    <w:rsid w:val="00B708DC"/>
    <w:rsid w:val="00B70ADE"/>
    <w:rsid w:val="00B70BC2"/>
    <w:rsid w:val="00B718B7"/>
    <w:rsid w:val="00B71C3C"/>
    <w:rsid w:val="00B744A0"/>
    <w:rsid w:val="00B749DE"/>
    <w:rsid w:val="00B74C6D"/>
    <w:rsid w:val="00B75BF8"/>
    <w:rsid w:val="00B777EC"/>
    <w:rsid w:val="00B77B8A"/>
    <w:rsid w:val="00B80146"/>
    <w:rsid w:val="00B813D1"/>
    <w:rsid w:val="00B81F7F"/>
    <w:rsid w:val="00B8218B"/>
    <w:rsid w:val="00B824E4"/>
    <w:rsid w:val="00B83346"/>
    <w:rsid w:val="00B838BB"/>
    <w:rsid w:val="00B854AC"/>
    <w:rsid w:val="00B86814"/>
    <w:rsid w:val="00B86903"/>
    <w:rsid w:val="00B86CBB"/>
    <w:rsid w:val="00B9035C"/>
    <w:rsid w:val="00B9139F"/>
    <w:rsid w:val="00B91FCD"/>
    <w:rsid w:val="00B92B72"/>
    <w:rsid w:val="00B93072"/>
    <w:rsid w:val="00B934BF"/>
    <w:rsid w:val="00B939F4"/>
    <w:rsid w:val="00B941C8"/>
    <w:rsid w:val="00B96260"/>
    <w:rsid w:val="00B96285"/>
    <w:rsid w:val="00B96F96"/>
    <w:rsid w:val="00BA053B"/>
    <w:rsid w:val="00BA18FD"/>
    <w:rsid w:val="00BA2725"/>
    <w:rsid w:val="00BA4367"/>
    <w:rsid w:val="00BA5CDB"/>
    <w:rsid w:val="00BA6942"/>
    <w:rsid w:val="00BA6C16"/>
    <w:rsid w:val="00BA7CE6"/>
    <w:rsid w:val="00BA7F51"/>
    <w:rsid w:val="00BB112A"/>
    <w:rsid w:val="00BB14C1"/>
    <w:rsid w:val="00BB4672"/>
    <w:rsid w:val="00BB621D"/>
    <w:rsid w:val="00BB6765"/>
    <w:rsid w:val="00BB6A1A"/>
    <w:rsid w:val="00BB6D63"/>
    <w:rsid w:val="00BB72D0"/>
    <w:rsid w:val="00BB7602"/>
    <w:rsid w:val="00BB7E19"/>
    <w:rsid w:val="00BC10D5"/>
    <w:rsid w:val="00BC10E9"/>
    <w:rsid w:val="00BC19C6"/>
    <w:rsid w:val="00BC2622"/>
    <w:rsid w:val="00BC4404"/>
    <w:rsid w:val="00BC46F4"/>
    <w:rsid w:val="00BC64EE"/>
    <w:rsid w:val="00BC665C"/>
    <w:rsid w:val="00BC6C7A"/>
    <w:rsid w:val="00BC71F1"/>
    <w:rsid w:val="00BC7FB3"/>
    <w:rsid w:val="00BD109A"/>
    <w:rsid w:val="00BD6232"/>
    <w:rsid w:val="00BD77A6"/>
    <w:rsid w:val="00BD7BDF"/>
    <w:rsid w:val="00BD7E4A"/>
    <w:rsid w:val="00BE04D7"/>
    <w:rsid w:val="00BE15D9"/>
    <w:rsid w:val="00BE2D56"/>
    <w:rsid w:val="00BE44BC"/>
    <w:rsid w:val="00BE4A85"/>
    <w:rsid w:val="00BE4FDF"/>
    <w:rsid w:val="00BE567C"/>
    <w:rsid w:val="00BE57DF"/>
    <w:rsid w:val="00BE5B61"/>
    <w:rsid w:val="00BE5E72"/>
    <w:rsid w:val="00BE5F57"/>
    <w:rsid w:val="00BE62E5"/>
    <w:rsid w:val="00BE67FD"/>
    <w:rsid w:val="00BE68B2"/>
    <w:rsid w:val="00BE6C96"/>
    <w:rsid w:val="00BE701D"/>
    <w:rsid w:val="00BE7321"/>
    <w:rsid w:val="00BE75FD"/>
    <w:rsid w:val="00BE7B13"/>
    <w:rsid w:val="00BE7CCE"/>
    <w:rsid w:val="00BF08C5"/>
    <w:rsid w:val="00BF1C8B"/>
    <w:rsid w:val="00BF2DA2"/>
    <w:rsid w:val="00BF57D7"/>
    <w:rsid w:val="00BF6D25"/>
    <w:rsid w:val="00BF76A9"/>
    <w:rsid w:val="00BF779F"/>
    <w:rsid w:val="00BF798E"/>
    <w:rsid w:val="00BF7FF8"/>
    <w:rsid w:val="00C00322"/>
    <w:rsid w:val="00C00F19"/>
    <w:rsid w:val="00C0162C"/>
    <w:rsid w:val="00C01FB7"/>
    <w:rsid w:val="00C02846"/>
    <w:rsid w:val="00C03D6E"/>
    <w:rsid w:val="00C07F02"/>
    <w:rsid w:val="00C11D56"/>
    <w:rsid w:val="00C13F30"/>
    <w:rsid w:val="00C16511"/>
    <w:rsid w:val="00C17183"/>
    <w:rsid w:val="00C17895"/>
    <w:rsid w:val="00C17A92"/>
    <w:rsid w:val="00C2032B"/>
    <w:rsid w:val="00C20AD8"/>
    <w:rsid w:val="00C20DC3"/>
    <w:rsid w:val="00C20F0C"/>
    <w:rsid w:val="00C2122A"/>
    <w:rsid w:val="00C21902"/>
    <w:rsid w:val="00C2215C"/>
    <w:rsid w:val="00C22C20"/>
    <w:rsid w:val="00C235F5"/>
    <w:rsid w:val="00C237DA"/>
    <w:rsid w:val="00C23E0E"/>
    <w:rsid w:val="00C24308"/>
    <w:rsid w:val="00C24A09"/>
    <w:rsid w:val="00C2523B"/>
    <w:rsid w:val="00C25B7D"/>
    <w:rsid w:val="00C26647"/>
    <w:rsid w:val="00C270E0"/>
    <w:rsid w:val="00C271D8"/>
    <w:rsid w:val="00C310C4"/>
    <w:rsid w:val="00C31592"/>
    <w:rsid w:val="00C315F4"/>
    <w:rsid w:val="00C31629"/>
    <w:rsid w:val="00C316F2"/>
    <w:rsid w:val="00C31833"/>
    <w:rsid w:val="00C31FC1"/>
    <w:rsid w:val="00C32353"/>
    <w:rsid w:val="00C3271A"/>
    <w:rsid w:val="00C32E14"/>
    <w:rsid w:val="00C33AB8"/>
    <w:rsid w:val="00C342B2"/>
    <w:rsid w:val="00C3488A"/>
    <w:rsid w:val="00C352D4"/>
    <w:rsid w:val="00C36C44"/>
    <w:rsid w:val="00C3731D"/>
    <w:rsid w:val="00C375FD"/>
    <w:rsid w:val="00C40129"/>
    <w:rsid w:val="00C403DE"/>
    <w:rsid w:val="00C40770"/>
    <w:rsid w:val="00C41ADF"/>
    <w:rsid w:val="00C42E66"/>
    <w:rsid w:val="00C445DC"/>
    <w:rsid w:val="00C45C4C"/>
    <w:rsid w:val="00C47AA3"/>
    <w:rsid w:val="00C5048A"/>
    <w:rsid w:val="00C521B3"/>
    <w:rsid w:val="00C52503"/>
    <w:rsid w:val="00C5490A"/>
    <w:rsid w:val="00C5584C"/>
    <w:rsid w:val="00C60D23"/>
    <w:rsid w:val="00C60F74"/>
    <w:rsid w:val="00C61A98"/>
    <w:rsid w:val="00C62AD3"/>
    <w:rsid w:val="00C62BEA"/>
    <w:rsid w:val="00C62CBC"/>
    <w:rsid w:val="00C6379A"/>
    <w:rsid w:val="00C63B15"/>
    <w:rsid w:val="00C64C45"/>
    <w:rsid w:val="00C64DC6"/>
    <w:rsid w:val="00C663A1"/>
    <w:rsid w:val="00C6640A"/>
    <w:rsid w:val="00C66EF3"/>
    <w:rsid w:val="00C675B6"/>
    <w:rsid w:val="00C7190B"/>
    <w:rsid w:val="00C724CE"/>
    <w:rsid w:val="00C73311"/>
    <w:rsid w:val="00C7474B"/>
    <w:rsid w:val="00C74A75"/>
    <w:rsid w:val="00C74FC9"/>
    <w:rsid w:val="00C75212"/>
    <w:rsid w:val="00C768FD"/>
    <w:rsid w:val="00C77452"/>
    <w:rsid w:val="00C77F58"/>
    <w:rsid w:val="00C83A27"/>
    <w:rsid w:val="00C852A8"/>
    <w:rsid w:val="00C855A2"/>
    <w:rsid w:val="00C86CF8"/>
    <w:rsid w:val="00C90A6F"/>
    <w:rsid w:val="00C90B23"/>
    <w:rsid w:val="00C90DEC"/>
    <w:rsid w:val="00C91422"/>
    <w:rsid w:val="00C91EAF"/>
    <w:rsid w:val="00C92867"/>
    <w:rsid w:val="00C936DD"/>
    <w:rsid w:val="00C938A6"/>
    <w:rsid w:val="00C93B0D"/>
    <w:rsid w:val="00C9423D"/>
    <w:rsid w:val="00C94947"/>
    <w:rsid w:val="00C95E25"/>
    <w:rsid w:val="00C95FA7"/>
    <w:rsid w:val="00CA1700"/>
    <w:rsid w:val="00CA17CD"/>
    <w:rsid w:val="00CA31C4"/>
    <w:rsid w:val="00CA51EC"/>
    <w:rsid w:val="00CA5A79"/>
    <w:rsid w:val="00CA5BAD"/>
    <w:rsid w:val="00CA5D8A"/>
    <w:rsid w:val="00CA6A51"/>
    <w:rsid w:val="00CA73B9"/>
    <w:rsid w:val="00CB34D7"/>
    <w:rsid w:val="00CB5A6F"/>
    <w:rsid w:val="00CB5FB4"/>
    <w:rsid w:val="00CB614C"/>
    <w:rsid w:val="00CB6C5D"/>
    <w:rsid w:val="00CB6C9C"/>
    <w:rsid w:val="00CC0244"/>
    <w:rsid w:val="00CC056F"/>
    <w:rsid w:val="00CC22BD"/>
    <w:rsid w:val="00CC405B"/>
    <w:rsid w:val="00CC4981"/>
    <w:rsid w:val="00CC54E3"/>
    <w:rsid w:val="00CC5AAF"/>
    <w:rsid w:val="00CC648B"/>
    <w:rsid w:val="00CC660F"/>
    <w:rsid w:val="00CC7B81"/>
    <w:rsid w:val="00CD164C"/>
    <w:rsid w:val="00CD3DD5"/>
    <w:rsid w:val="00CD43B9"/>
    <w:rsid w:val="00CD58CC"/>
    <w:rsid w:val="00CD6AEC"/>
    <w:rsid w:val="00CE0E8C"/>
    <w:rsid w:val="00CE0F96"/>
    <w:rsid w:val="00CE187D"/>
    <w:rsid w:val="00CE4A4D"/>
    <w:rsid w:val="00CE4D37"/>
    <w:rsid w:val="00CE5265"/>
    <w:rsid w:val="00CE67A2"/>
    <w:rsid w:val="00CE7675"/>
    <w:rsid w:val="00CE7D8E"/>
    <w:rsid w:val="00CF031A"/>
    <w:rsid w:val="00CF2393"/>
    <w:rsid w:val="00CF254F"/>
    <w:rsid w:val="00CF2955"/>
    <w:rsid w:val="00CF29D3"/>
    <w:rsid w:val="00CF3164"/>
    <w:rsid w:val="00CF4205"/>
    <w:rsid w:val="00CF54B4"/>
    <w:rsid w:val="00CF6E3C"/>
    <w:rsid w:val="00D001C4"/>
    <w:rsid w:val="00D01016"/>
    <w:rsid w:val="00D02A8B"/>
    <w:rsid w:val="00D03388"/>
    <w:rsid w:val="00D047DA"/>
    <w:rsid w:val="00D04E45"/>
    <w:rsid w:val="00D04F5A"/>
    <w:rsid w:val="00D06C03"/>
    <w:rsid w:val="00D07985"/>
    <w:rsid w:val="00D079B2"/>
    <w:rsid w:val="00D11409"/>
    <w:rsid w:val="00D11592"/>
    <w:rsid w:val="00D116C6"/>
    <w:rsid w:val="00D12862"/>
    <w:rsid w:val="00D13827"/>
    <w:rsid w:val="00D14D1D"/>
    <w:rsid w:val="00D157DA"/>
    <w:rsid w:val="00D17072"/>
    <w:rsid w:val="00D17757"/>
    <w:rsid w:val="00D21C0A"/>
    <w:rsid w:val="00D21E70"/>
    <w:rsid w:val="00D22867"/>
    <w:rsid w:val="00D23A5B"/>
    <w:rsid w:val="00D25700"/>
    <w:rsid w:val="00D25A62"/>
    <w:rsid w:val="00D27201"/>
    <w:rsid w:val="00D27270"/>
    <w:rsid w:val="00D33764"/>
    <w:rsid w:val="00D33781"/>
    <w:rsid w:val="00D34AFF"/>
    <w:rsid w:val="00D35A28"/>
    <w:rsid w:val="00D35E87"/>
    <w:rsid w:val="00D36CB6"/>
    <w:rsid w:val="00D40C5E"/>
    <w:rsid w:val="00D40D3B"/>
    <w:rsid w:val="00D40EA6"/>
    <w:rsid w:val="00D4129D"/>
    <w:rsid w:val="00D41532"/>
    <w:rsid w:val="00D417E1"/>
    <w:rsid w:val="00D42C66"/>
    <w:rsid w:val="00D440A4"/>
    <w:rsid w:val="00D44F99"/>
    <w:rsid w:val="00D45C65"/>
    <w:rsid w:val="00D45CCC"/>
    <w:rsid w:val="00D46C15"/>
    <w:rsid w:val="00D47478"/>
    <w:rsid w:val="00D506F8"/>
    <w:rsid w:val="00D5187E"/>
    <w:rsid w:val="00D51C18"/>
    <w:rsid w:val="00D51D28"/>
    <w:rsid w:val="00D51E02"/>
    <w:rsid w:val="00D5292C"/>
    <w:rsid w:val="00D52BD3"/>
    <w:rsid w:val="00D53E60"/>
    <w:rsid w:val="00D545AB"/>
    <w:rsid w:val="00D55C3E"/>
    <w:rsid w:val="00D56820"/>
    <w:rsid w:val="00D56910"/>
    <w:rsid w:val="00D56ED4"/>
    <w:rsid w:val="00D57DD7"/>
    <w:rsid w:val="00D60BAD"/>
    <w:rsid w:val="00D6143C"/>
    <w:rsid w:val="00D62084"/>
    <w:rsid w:val="00D6287F"/>
    <w:rsid w:val="00D62E4B"/>
    <w:rsid w:val="00D63D7C"/>
    <w:rsid w:val="00D659BC"/>
    <w:rsid w:val="00D65D9B"/>
    <w:rsid w:val="00D6621A"/>
    <w:rsid w:val="00D66470"/>
    <w:rsid w:val="00D66B11"/>
    <w:rsid w:val="00D7056F"/>
    <w:rsid w:val="00D7126D"/>
    <w:rsid w:val="00D7137B"/>
    <w:rsid w:val="00D72541"/>
    <w:rsid w:val="00D7378E"/>
    <w:rsid w:val="00D758D5"/>
    <w:rsid w:val="00D75E60"/>
    <w:rsid w:val="00D76C4D"/>
    <w:rsid w:val="00D76E95"/>
    <w:rsid w:val="00D77E54"/>
    <w:rsid w:val="00D80B94"/>
    <w:rsid w:val="00D84281"/>
    <w:rsid w:val="00D851BC"/>
    <w:rsid w:val="00D85B93"/>
    <w:rsid w:val="00D85CE1"/>
    <w:rsid w:val="00D9032A"/>
    <w:rsid w:val="00D908B4"/>
    <w:rsid w:val="00D91AF6"/>
    <w:rsid w:val="00D9225F"/>
    <w:rsid w:val="00D94B3E"/>
    <w:rsid w:val="00D95459"/>
    <w:rsid w:val="00D954ED"/>
    <w:rsid w:val="00D9592A"/>
    <w:rsid w:val="00D967A2"/>
    <w:rsid w:val="00D97503"/>
    <w:rsid w:val="00D977FB"/>
    <w:rsid w:val="00DA05CB"/>
    <w:rsid w:val="00DA17FC"/>
    <w:rsid w:val="00DA1F76"/>
    <w:rsid w:val="00DA2E43"/>
    <w:rsid w:val="00DA3E8D"/>
    <w:rsid w:val="00DA4245"/>
    <w:rsid w:val="00DA48A4"/>
    <w:rsid w:val="00DA7679"/>
    <w:rsid w:val="00DB007A"/>
    <w:rsid w:val="00DB0095"/>
    <w:rsid w:val="00DB021F"/>
    <w:rsid w:val="00DB16BF"/>
    <w:rsid w:val="00DB3FE7"/>
    <w:rsid w:val="00DB4379"/>
    <w:rsid w:val="00DB5559"/>
    <w:rsid w:val="00DB590F"/>
    <w:rsid w:val="00DC0038"/>
    <w:rsid w:val="00DC13A9"/>
    <w:rsid w:val="00DC14F7"/>
    <w:rsid w:val="00DC2DA3"/>
    <w:rsid w:val="00DC39DD"/>
    <w:rsid w:val="00DC47EF"/>
    <w:rsid w:val="00DC4AE9"/>
    <w:rsid w:val="00DC52AC"/>
    <w:rsid w:val="00DC5A57"/>
    <w:rsid w:val="00DC6092"/>
    <w:rsid w:val="00DC60C3"/>
    <w:rsid w:val="00DC6749"/>
    <w:rsid w:val="00DC6806"/>
    <w:rsid w:val="00DC6956"/>
    <w:rsid w:val="00DC6E68"/>
    <w:rsid w:val="00DC7E30"/>
    <w:rsid w:val="00DC7E82"/>
    <w:rsid w:val="00DD06D5"/>
    <w:rsid w:val="00DD0FAB"/>
    <w:rsid w:val="00DD12C6"/>
    <w:rsid w:val="00DD1C69"/>
    <w:rsid w:val="00DD3662"/>
    <w:rsid w:val="00DD5F70"/>
    <w:rsid w:val="00DD7120"/>
    <w:rsid w:val="00DD777C"/>
    <w:rsid w:val="00DE1584"/>
    <w:rsid w:val="00DE2143"/>
    <w:rsid w:val="00DE2AB9"/>
    <w:rsid w:val="00DE3903"/>
    <w:rsid w:val="00DE5DAD"/>
    <w:rsid w:val="00DE717B"/>
    <w:rsid w:val="00DE7B20"/>
    <w:rsid w:val="00DF1458"/>
    <w:rsid w:val="00DF2217"/>
    <w:rsid w:val="00DF22FD"/>
    <w:rsid w:val="00DF316B"/>
    <w:rsid w:val="00DF3175"/>
    <w:rsid w:val="00DF427C"/>
    <w:rsid w:val="00DF48F4"/>
    <w:rsid w:val="00DF4F4D"/>
    <w:rsid w:val="00DF4F92"/>
    <w:rsid w:val="00DF5903"/>
    <w:rsid w:val="00DF650C"/>
    <w:rsid w:val="00E0046F"/>
    <w:rsid w:val="00E00E69"/>
    <w:rsid w:val="00E026E9"/>
    <w:rsid w:val="00E02BC5"/>
    <w:rsid w:val="00E02C64"/>
    <w:rsid w:val="00E02E42"/>
    <w:rsid w:val="00E03D51"/>
    <w:rsid w:val="00E04B6C"/>
    <w:rsid w:val="00E05AE1"/>
    <w:rsid w:val="00E065BF"/>
    <w:rsid w:val="00E10CAF"/>
    <w:rsid w:val="00E110F1"/>
    <w:rsid w:val="00E12259"/>
    <w:rsid w:val="00E124ED"/>
    <w:rsid w:val="00E137D3"/>
    <w:rsid w:val="00E143D7"/>
    <w:rsid w:val="00E16B37"/>
    <w:rsid w:val="00E17A57"/>
    <w:rsid w:val="00E200D8"/>
    <w:rsid w:val="00E201DF"/>
    <w:rsid w:val="00E2141C"/>
    <w:rsid w:val="00E22F8D"/>
    <w:rsid w:val="00E24AA7"/>
    <w:rsid w:val="00E24CFD"/>
    <w:rsid w:val="00E25495"/>
    <w:rsid w:val="00E25580"/>
    <w:rsid w:val="00E314E3"/>
    <w:rsid w:val="00E31AF2"/>
    <w:rsid w:val="00E31E0D"/>
    <w:rsid w:val="00E33819"/>
    <w:rsid w:val="00E3425A"/>
    <w:rsid w:val="00E34C13"/>
    <w:rsid w:val="00E3683B"/>
    <w:rsid w:val="00E37216"/>
    <w:rsid w:val="00E37886"/>
    <w:rsid w:val="00E4000B"/>
    <w:rsid w:val="00E4063E"/>
    <w:rsid w:val="00E40D8A"/>
    <w:rsid w:val="00E41118"/>
    <w:rsid w:val="00E42169"/>
    <w:rsid w:val="00E42EC3"/>
    <w:rsid w:val="00E4323B"/>
    <w:rsid w:val="00E44458"/>
    <w:rsid w:val="00E44C4C"/>
    <w:rsid w:val="00E4503F"/>
    <w:rsid w:val="00E464F8"/>
    <w:rsid w:val="00E467F8"/>
    <w:rsid w:val="00E4761E"/>
    <w:rsid w:val="00E50BF2"/>
    <w:rsid w:val="00E50C85"/>
    <w:rsid w:val="00E50DB7"/>
    <w:rsid w:val="00E51240"/>
    <w:rsid w:val="00E51276"/>
    <w:rsid w:val="00E514DF"/>
    <w:rsid w:val="00E52594"/>
    <w:rsid w:val="00E52C90"/>
    <w:rsid w:val="00E53487"/>
    <w:rsid w:val="00E53734"/>
    <w:rsid w:val="00E53FDC"/>
    <w:rsid w:val="00E54E37"/>
    <w:rsid w:val="00E553DC"/>
    <w:rsid w:val="00E5656A"/>
    <w:rsid w:val="00E57B10"/>
    <w:rsid w:val="00E60724"/>
    <w:rsid w:val="00E60FC5"/>
    <w:rsid w:val="00E63234"/>
    <w:rsid w:val="00E6370C"/>
    <w:rsid w:val="00E63857"/>
    <w:rsid w:val="00E63B36"/>
    <w:rsid w:val="00E65674"/>
    <w:rsid w:val="00E668DB"/>
    <w:rsid w:val="00E66AF8"/>
    <w:rsid w:val="00E66D06"/>
    <w:rsid w:val="00E67DD4"/>
    <w:rsid w:val="00E67F84"/>
    <w:rsid w:val="00E71876"/>
    <w:rsid w:val="00E72135"/>
    <w:rsid w:val="00E727E1"/>
    <w:rsid w:val="00E731D5"/>
    <w:rsid w:val="00E7441B"/>
    <w:rsid w:val="00E76E69"/>
    <w:rsid w:val="00E7708B"/>
    <w:rsid w:val="00E80364"/>
    <w:rsid w:val="00E807A8"/>
    <w:rsid w:val="00E8165C"/>
    <w:rsid w:val="00E8190A"/>
    <w:rsid w:val="00E81FD3"/>
    <w:rsid w:val="00E82078"/>
    <w:rsid w:val="00E83566"/>
    <w:rsid w:val="00E83A78"/>
    <w:rsid w:val="00E83E67"/>
    <w:rsid w:val="00E841FC"/>
    <w:rsid w:val="00E84291"/>
    <w:rsid w:val="00E8432C"/>
    <w:rsid w:val="00E84B53"/>
    <w:rsid w:val="00E84F12"/>
    <w:rsid w:val="00E854D0"/>
    <w:rsid w:val="00E87576"/>
    <w:rsid w:val="00E87E5F"/>
    <w:rsid w:val="00E90910"/>
    <w:rsid w:val="00E90F71"/>
    <w:rsid w:val="00E912B0"/>
    <w:rsid w:val="00E91BCE"/>
    <w:rsid w:val="00E921E4"/>
    <w:rsid w:val="00E92980"/>
    <w:rsid w:val="00E92AD1"/>
    <w:rsid w:val="00E92C69"/>
    <w:rsid w:val="00E939AB"/>
    <w:rsid w:val="00E93A76"/>
    <w:rsid w:val="00E94B99"/>
    <w:rsid w:val="00E94DB3"/>
    <w:rsid w:val="00E95ACF"/>
    <w:rsid w:val="00E95E1B"/>
    <w:rsid w:val="00E978B9"/>
    <w:rsid w:val="00E97B76"/>
    <w:rsid w:val="00EA008E"/>
    <w:rsid w:val="00EA08D8"/>
    <w:rsid w:val="00EA1DC3"/>
    <w:rsid w:val="00EA396F"/>
    <w:rsid w:val="00EA3DF0"/>
    <w:rsid w:val="00EA444A"/>
    <w:rsid w:val="00EA503D"/>
    <w:rsid w:val="00EA5C41"/>
    <w:rsid w:val="00EA5E4F"/>
    <w:rsid w:val="00EA66C4"/>
    <w:rsid w:val="00EA6D70"/>
    <w:rsid w:val="00EA6D7A"/>
    <w:rsid w:val="00EA79CE"/>
    <w:rsid w:val="00EB19DA"/>
    <w:rsid w:val="00EB27FF"/>
    <w:rsid w:val="00EB29DB"/>
    <w:rsid w:val="00EB3B76"/>
    <w:rsid w:val="00EB4259"/>
    <w:rsid w:val="00EB575D"/>
    <w:rsid w:val="00EB5C03"/>
    <w:rsid w:val="00EB6B15"/>
    <w:rsid w:val="00EB6E4A"/>
    <w:rsid w:val="00EB7B78"/>
    <w:rsid w:val="00EC02E4"/>
    <w:rsid w:val="00EC0755"/>
    <w:rsid w:val="00EC3D3A"/>
    <w:rsid w:val="00EC4205"/>
    <w:rsid w:val="00EC435C"/>
    <w:rsid w:val="00EC5839"/>
    <w:rsid w:val="00EC5A7F"/>
    <w:rsid w:val="00EC6648"/>
    <w:rsid w:val="00EC6DD8"/>
    <w:rsid w:val="00EC744B"/>
    <w:rsid w:val="00ED0A80"/>
    <w:rsid w:val="00ED1BB2"/>
    <w:rsid w:val="00ED1BFD"/>
    <w:rsid w:val="00ED4B17"/>
    <w:rsid w:val="00ED4C27"/>
    <w:rsid w:val="00ED4C7C"/>
    <w:rsid w:val="00ED5697"/>
    <w:rsid w:val="00ED5814"/>
    <w:rsid w:val="00ED5B3B"/>
    <w:rsid w:val="00ED5EED"/>
    <w:rsid w:val="00ED6814"/>
    <w:rsid w:val="00ED681B"/>
    <w:rsid w:val="00ED68E0"/>
    <w:rsid w:val="00ED7CD8"/>
    <w:rsid w:val="00EE0272"/>
    <w:rsid w:val="00EE07CC"/>
    <w:rsid w:val="00EE0A47"/>
    <w:rsid w:val="00EE171A"/>
    <w:rsid w:val="00EE3119"/>
    <w:rsid w:val="00EE50E8"/>
    <w:rsid w:val="00EE68B1"/>
    <w:rsid w:val="00EF144B"/>
    <w:rsid w:val="00EF1917"/>
    <w:rsid w:val="00EF3EE1"/>
    <w:rsid w:val="00EF4519"/>
    <w:rsid w:val="00EF4BB7"/>
    <w:rsid w:val="00EF5218"/>
    <w:rsid w:val="00EF56FF"/>
    <w:rsid w:val="00EF5CE6"/>
    <w:rsid w:val="00EF6E48"/>
    <w:rsid w:val="00EF71F3"/>
    <w:rsid w:val="00EF7EB6"/>
    <w:rsid w:val="00F00049"/>
    <w:rsid w:val="00F010EB"/>
    <w:rsid w:val="00F02AE1"/>
    <w:rsid w:val="00F02B64"/>
    <w:rsid w:val="00F03898"/>
    <w:rsid w:val="00F03ABD"/>
    <w:rsid w:val="00F040AB"/>
    <w:rsid w:val="00F04CE5"/>
    <w:rsid w:val="00F06632"/>
    <w:rsid w:val="00F079FF"/>
    <w:rsid w:val="00F07FC8"/>
    <w:rsid w:val="00F11428"/>
    <w:rsid w:val="00F13F4D"/>
    <w:rsid w:val="00F143D1"/>
    <w:rsid w:val="00F15A03"/>
    <w:rsid w:val="00F16447"/>
    <w:rsid w:val="00F16E1F"/>
    <w:rsid w:val="00F17627"/>
    <w:rsid w:val="00F200B3"/>
    <w:rsid w:val="00F20ABF"/>
    <w:rsid w:val="00F21018"/>
    <w:rsid w:val="00F2145E"/>
    <w:rsid w:val="00F22741"/>
    <w:rsid w:val="00F22BF7"/>
    <w:rsid w:val="00F24431"/>
    <w:rsid w:val="00F244C9"/>
    <w:rsid w:val="00F24C71"/>
    <w:rsid w:val="00F2535D"/>
    <w:rsid w:val="00F2668B"/>
    <w:rsid w:val="00F30094"/>
    <w:rsid w:val="00F3088B"/>
    <w:rsid w:val="00F30CC6"/>
    <w:rsid w:val="00F3188C"/>
    <w:rsid w:val="00F31AAC"/>
    <w:rsid w:val="00F31F43"/>
    <w:rsid w:val="00F31F4C"/>
    <w:rsid w:val="00F324AC"/>
    <w:rsid w:val="00F32EDA"/>
    <w:rsid w:val="00F334B4"/>
    <w:rsid w:val="00F34383"/>
    <w:rsid w:val="00F34B4F"/>
    <w:rsid w:val="00F354A5"/>
    <w:rsid w:val="00F355D6"/>
    <w:rsid w:val="00F35CA4"/>
    <w:rsid w:val="00F36AFC"/>
    <w:rsid w:val="00F37315"/>
    <w:rsid w:val="00F40DB8"/>
    <w:rsid w:val="00F44B81"/>
    <w:rsid w:val="00F44F1D"/>
    <w:rsid w:val="00F472CD"/>
    <w:rsid w:val="00F47FBD"/>
    <w:rsid w:val="00F50562"/>
    <w:rsid w:val="00F507CA"/>
    <w:rsid w:val="00F51302"/>
    <w:rsid w:val="00F521CE"/>
    <w:rsid w:val="00F53772"/>
    <w:rsid w:val="00F5483E"/>
    <w:rsid w:val="00F554B1"/>
    <w:rsid w:val="00F5595C"/>
    <w:rsid w:val="00F57521"/>
    <w:rsid w:val="00F575C6"/>
    <w:rsid w:val="00F60465"/>
    <w:rsid w:val="00F61B7E"/>
    <w:rsid w:val="00F62CB1"/>
    <w:rsid w:val="00F63408"/>
    <w:rsid w:val="00F64636"/>
    <w:rsid w:val="00F648D9"/>
    <w:rsid w:val="00F6677F"/>
    <w:rsid w:val="00F66E5E"/>
    <w:rsid w:val="00F67CAF"/>
    <w:rsid w:val="00F70AD2"/>
    <w:rsid w:val="00F70CB2"/>
    <w:rsid w:val="00F721BD"/>
    <w:rsid w:val="00F72BD3"/>
    <w:rsid w:val="00F73222"/>
    <w:rsid w:val="00F73A2D"/>
    <w:rsid w:val="00F73D71"/>
    <w:rsid w:val="00F73EA9"/>
    <w:rsid w:val="00F7410C"/>
    <w:rsid w:val="00F75185"/>
    <w:rsid w:val="00F751F6"/>
    <w:rsid w:val="00F75CAA"/>
    <w:rsid w:val="00F816FE"/>
    <w:rsid w:val="00F81BEA"/>
    <w:rsid w:val="00F824BB"/>
    <w:rsid w:val="00F827A6"/>
    <w:rsid w:val="00F847BF"/>
    <w:rsid w:val="00F847F0"/>
    <w:rsid w:val="00F84AAA"/>
    <w:rsid w:val="00F913CA"/>
    <w:rsid w:val="00F92137"/>
    <w:rsid w:val="00F92B72"/>
    <w:rsid w:val="00F92F11"/>
    <w:rsid w:val="00F94727"/>
    <w:rsid w:val="00F948CD"/>
    <w:rsid w:val="00F94B89"/>
    <w:rsid w:val="00F969D6"/>
    <w:rsid w:val="00FA0E01"/>
    <w:rsid w:val="00FA206E"/>
    <w:rsid w:val="00FA2D71"/>
    <w:rsid w:val="00FA37EC"/>
    <w:rsid w:val="00FA3A7C"/>
    <w:rsid w:val="00FA44ED"/>
    <w:rsid w:val="00FA5D21"/>
    <w:rsid w:val="00FA6B30"/>
    <w:rsid w:val="00FA6B57"/>
    <w:rsid w:val="00FA6E69"/>
    <w:rsid w:val="00FA73B6"/>
    <w:rsid w:val="00FA7EC5"/>
    <w:rsid w:val="00FB022D"/>
    <w:rsid w:val="00FB07F1"/>
    <w:rsid w:val="00FB1E27"/>
    <w:rsid w:val="00FB257F"/>
    <w:rsid w:val="00FB25D8"/>
    <w:rsid w:val="00FB2C46"/>
    <w:rsid w:val="00FB2D33"/>
    <w:rsid w:val="00FB4F0F"/>
    <w:rsid w:val="00FB6212"/>
    <w:rsid w:val="00FB6AC5"/>
    <w:rsid w:val="00FB6E8C"/>
    <w:rsid w:val="00FB7268"/>
    <w:rsid w:val="00FB72A9"/>
    <w:rsid w:val="00FB739B"/>
    <w:rsid w:val="00FB7798"/>
    <w:rsid w:val="00FC006C"/>
    <w:rsid w:val="00FC2253"/>
    <w:rsid w:val="00FC474D"/>
    <w:rsid w:val="00FC5354"/>
    <w:rsid w:val="00FC63CE"/>
    <w:rsid w:val="00FC754B"/>
    <w:rsid w:val="00FD0D04"/>
    <w:rsid w:val="00FD0DC2"/>
    <w:rsid w:val="00FD1A33"/>
    <w:rsid w:val="00FD1E45"/>
    <w:rsid w:val="00FD2C1E"/>
    <w:rsid w:val="00FD2CEA"/>
    <w:rsid w:val="00FD2E92"/>
    <w:rsid w:val="00FD3C38"/>
    <w:rsid w:val="00FD4027"/>
    <w:rsid w:val="00FD4262"/>
    <w:rsid w:val="00FD4C64"/>
    <w:rsid w:val="00FD616B"/>
    <w:rsid w:val="00FD668A"/>
    <w:rsid w:val="00FD6CFE"/>
    <w:rsid w:val="00FE05E7"/>
    <w:rsid w:val="00FE147E"/>
    <w:rsid w:val="00FE1C84"/>
    <w:rsid w:val="00FE1F23"/>
    <w:rsid w:val="00FE2040"/>
    <w:rsid w:val="00FE406C"/>
    <w:rsid w:val="00FE5788"/>
    <w:rsid w:val="00FE62D2"/>
    <w:rsid w:val="00FE64AE"/>
    <w:rsid w:val="00FE7C08"/>
    <w:rsid w:val="00FE7D69"/>
    <w:rsid w:val="00FF02A8"/>
    <w:rsid w:val="00FF05CA"/>
    <w:rsid w:val="00FF0FD2"/>
    <w:rsid w:val="00FF3019"/>
    <w:rsid w:val="00FF3227"/>
    <w:rsid w:val="00FF3992"/>
    <w:rsid w:val="00FF3A49"/>
    <w:rsid w:val="00FF4EF5"/>
    <w:rsid w:val="00FF67C2"/>
    <w:rsid w:val="00FF6C9E"/>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 w:type="character" w:styleId="PlaceholderText">
    <w:name w:val="Placeholder Text"/>
    <w:basedOn w:val="DefaultParagraphFont"/>
    <w:uiPriority w:val="99"/>
    <w:semiHidden/>
    <w:rsid w:val="00BA7CE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218563136">
      <w:bodyDiv w:val="1"/>
      <w:marLeft w:val="0"/>
      <w:marRight w:val="0"/>
      <w:marTop w:val="0"/>
      <w:marBottom w:val="0"/>
      <w:divBdr>
        <w:top w:val="none" w:sz="0" w:space="0" w:color="auto"/>
        <w:left w:val="none" w:sz="0" w:space="0" w:color="auto"/>
        <w:bottom w:val="none" w:sz="0" w:space="0" w:color="auto"/>
        <w:right w:val="none" w:sz="0" w:space="0" w:color="auto"/>
      </w:divBdr>
    </w:div>
    <w:div w:id="378940669">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507910680">
      <w:bodyDiv w:val="1"/>
      <w:marLeft w:val="0"/>
      <w:marRight w:val="0"/>
      <w:marTop w:val="0"/>
      <w:marBottom w:val="0"/>
      <w:divBdr>
        <w:top w:val="none" w:sz="0" w:space="0" w:color="auto"/>
        <w:left w:val="none" w:sz="0" w:space="0" w:color="auto"/>
        <w:bottom w:val="none" w:sz="0" w:space="0" w:color="auto"/>
        <w:right w:val="none" w:sz="0" w:space="0" w:color="auto"/>
      </w:divBdr>
    </w:div>
    <w:div w:id="619649483">
      <w:bodyDiv w:val="1"/>
      <w:marLeft w:val="0"/>
      <w:marRight w:val="0"/>
      <w:marTop w:val="0"/>
      <w:marBottom w:val="0"/>
      <w:divBdr>
        <w:top w:val="none" w:sz="0" w:space="0" w:color="auto"/>
        <w:left w:val="none" w:sz="0" w:space="0" w:color="auto"/>
        <w:bottom w:val="none" w:sz="0" w:space="0" w:color="auto"/>
        <w:right w:val="none" w:sz="0" w:space="0" w:color="auto"/>
      </w:divBdr>
    </w:div>
    <w:div w:id="725296440">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481531060">
      <w:bodyDiv w:val="1"/>
      <w:marLeft w:val="0"/>
      <w:marRight w:val="0"/>
      <w:marTop w:val="0"/>
      <w:marBottom w:val="0"/>
      <w:divBdr>
        <w:top w:val="none" w:sz="0" w:space="0" w:color="auto"/>
        <w:left w:val="none" w:sz="0" w:space="0" w:color="auto"/>
        <w:bottom w:val="none" w:sz="0" w:space="0" w:color="auto"/>
        <w:right w:val="none" w:sz="0" w:space="0" w:color="auto"/>
      </w:divBdr>
    </w:div>
    <w:div w:id="1797793726">
      <w:bodyDiv w:val="1"/>
      <w:marLeft w:val="0"/>
      <w:marRight w:val="0"/>
      <w:marTop w:val="0"/>
      <w:marBottom w:val="0"/>
      <w:divBdr>
        <w:top w:val="none" w:sz="0" w:space="0" w:color="auto"/>
        <w:left w:val="none" w:sz="0" w:space="0" w:color="auto"/>
        <w:bottom w:val="none" w:sz="0" w:space="0" w:color="auto"/>
        <w:right w:val="none" w:sz="0" w:space="0" w:color="auto"/>
      </w:divBdr>
    </w:div>
    <w:div w:id="1810708925">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1940141337">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F17269B-12FF-A248-993C-2E5B22DBA4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33951</Words>
  <Characters>193527</Characters>
  <Application>Microsoft Macintosh Word</Application>
  <DocSecurity>0</DocSecurity>
  <Lines>1612</Lines>
  <Paragraphs>4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0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3</cp:revision>
  <cp:lastPrinted>2017-10-24T22:33:00Z</cp:lastPrinted>
  <dcterms:created xsi:type="dcterms:W3CDTF">2017-12-05T20:02:00Z</dcterms:created>
  <dcterms:modified xsi:type="dcterms:W3CDTF">2017-12-05T2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